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3C852E" w14:textId="303FC020" w:rsidR="008006AD" w:rsidRPr="00BD6EA5" w:rsidRDefault="008006AD" w:rsidP="008006AD">
      <w:pPr>
        <w:pStyle w:val="a3"/>
        <w:jc w:val="center"/>
        <w:rPr>
          <w:rFonts w:asciiTheme="majorHAnsi" w:hAnsiTheme="majorHAnsi" w:cstheme="majorHAnsi"/>
        </w:rPr>
      </w:pPr>
      <w:r w:rsidRPr="00BD6EA5">
        <w:rPr>
          <w:rFonts w:asciiTheme="majorHAnsi" w:hAnsiTheme="majorHAnsi" w:cstheme="majorHAnsi"/>
          <w:noProof/>
          <w:sz w:val="36"/>
          <w:szCs w:val="36"/>
          <w:lang w:val="en-US"/>
        </w:rPr>
        <w:drawing>
          <wp:inline distT="0" distB="0" distL="0" distR="0" wp14:anchorId="676982F0" wp14:editId="55D13237">
            <wp:extent cx="2880000" cy="1069401"/>
            <wp:effectExtent l="0" t="0" r="0" b="0"/>
            <wp:docPr id="1" name="Picture 1" descr="new_agiosAdre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w_agiosAdrea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80000" cy="1069401"/>
                    </a:xfrm>
                    <a:prstGeom prst="rect">
                      <a:avLst/>
                    </a:prstGeom>
                    <a:noFill/>
                    <a:ln>
                      <a:noFill/>
                    </a:ln>
                  </pic:spPr>
                </pic:pic>
              </a:graphicData>
            </a:graphic>
          </wp:inline>
        </w:drawing>
      </w:r>
    </w:p>
    <w:p w14:paraId="18BA51D6" w14:textId="77777777" w:rsidR="008006AD" w:rsidRPr="00BD6EA5" w:rsidRDefault="008006AD" w:rsidP="008006AD">
      <w:pPr>
        <w:rPr>
          <w:rFonts w:asciiTheme="majorHAnsi" w:hAnsiTheme="majorHAnsi" w:cstheme="majorHAnsi"/>
        </w:rPr>
      </w:pPr>
    </w:p>
    <w:p w14:paraId="69C38935" w14:textId="77777777" w:rsidR="008006AD" w:rsidRPr="00BD6EA5" w:rsidRDefault="008006AD" w:rsidP="008006AD">
      <w:pPr>
        <w:suppressAutoHyphens/>
        <w:spacing w:after="0" w:line="240" w:lineRule="auto"/>
        <w:jc w:val="center"/>
        <w:rPr>
          <w:rFonts w:asciiTheme="majorHAnsi" w:eastAsia="Times New Roman" w:hAnsiTheme="majorHAnsi" w:cstheme="majorHAnsi"/>
          <w:sz w:val="32"/>
          <w:szCs w:val="36"/>
          <w:lang w:eastAsia="el-GR"/>
        </w:rPr>
      </w:pPr>
      <w:r w:rsidRPr="00BD6EA5">
        <w:rPr>
          <w:rFonts w:asciiTheme="majorHAnsi" w:eastAsia="Times New Roman" w:hAnsiTheme="majorHAnsi" w:cstheme="majorHAnsi"/>
          <w:sz w:val="32"/>
          <w:szCs w:val="36"/>
          <w:lang w:eastAsia="el-GR"/>
        </w:rPr>
        <w:t>Πολυτεχνική Σχολή</w:t>
      </w:r>
    </w:p>
    <w:p w14:paraId="0D73A7C6" w14:textId="77777777" w:rsidR="008006AD" w:rsidRPr="00BD6EA5" w:rsidRDefault="008006AD" w:rsidP="008006AD">
      <w:pPr>
        <w:suppressAutoHyphens/>
        <w:spacing w:after="0" w:line="240" w:lineRule="auto"/>
        <w:jc w:val="center"/>
        <w:rPr>
          <w:rFonts w:asciiTheme="majorHAnsi" w:eastAsia="Times New Roman" w:hAnsiTheme="majorHAnsi" w:cstheme="majorHAnsi"/>
          <w:szCs w:val="24"/>
          <w:lang w:eastAsia="el-GR"/>
        </w:rPr>
      </w:pPr>
      <w:r w:rsidRPr="00BD6EA5">
        <w:rPr>
          <w:rFonts w:asciiTheme="majorHAnsi" w:eastAsia="Times New Roman" w:hAnsiTheme="majorHAnsi" w:cstheme="majorHAnsi"/>
          <w:sz w:val="32"/>
          <w:szCs w:val="36"/>
          <w:lang w:eastAsia="el-GR"/>
        </w:rPr>
        <w:t>Τμήμα Μηχανικών Η/Υ &amp; Πληροφορικής</w:t>
      </w:r>
    </w:p>
    <w:p w14:paraId="28F81186" w14:textId="77777777" w:rsidR="008006AD" w:rsidRPr="00BD6EA5" w:rsidRDefault="008006AD" w:rsidP="008006AD">
      <w:pPr>
        <w:suppressAutoHyphens/>
        <w:spacing w:after="0" w:line="240" w:lineRule="auto"/>
        <w:jc w:val="center"/>
        <w:rPr>
          <w:rFonts w:asciiTheme="majorHAnsi" w:eastAsia="Times New Roman" w:hAnsiTheme="majorHAnsi" w:cstheme="majorHAnsi"/>
          <w:szCs w:val="24"/>
          <w:lang w:eastAsia="el-GR"/>
        </w:rPr>
      </w:pPr>
    </w:p>
    <w:p w14:paraId="4FC51D2B" w14:textId="77777777" w:rsidR="008006AD" w:rsidRPr="00BD6EA5" w:rsidRDefault="008006AD" w:rsidP="008006AD">
      <w:pPr>
        <w:suppressAutoHyphens/>
        <w:spacing w:after="0" w:line="240" w:lineRule="auto"/>
        <w:jc w:val="center"/>
        <w:rPr>
          <w:rFonts w:asciiTheme="majorHAnsi" w:eastAsia="Times New Roman" w:hAnsiTheme="majorHAnsi" w:cstheme="majorHAnsi"/>
          <w:szCs w:val="24"/>
          <w:lang w:eastAsia="el-GR"/>
        </w:rPr>
      </w:pPr>
    </w:p>
    <w:p w14:paraId="57FCCC24" w14:textId="77777777" w:rsidR="008006AD" w:rsidRPr="00BD6EA5" w:rsidRDefault="008006AD" w:rsidP="008006AD">
      <w:pPr>
        <w:suppressAutoHyphens/>
        <w:spacing w:after="0" w:line="240" w:lineRule="auto"/>
        <w:jc w:val="center"/>
        <w:rPr>
          <w:rFonts w:asciiTheme="majorHAnsi" w:eastAsia="Times New Roman" w:hAnsiTheme="majorHAnsi" w:cstheme="majorHAnsi"/>
          <w:szCs w:val="24"/>
          <w:lang w:eastAsia="el-GR"/>
        </w:rPr>
      </w:pPr>
    </w:p>
    <w:p w14:paraId="183072E6" w14:textId="77777777" w:rsidR="008006AD" w:rsidRPr="00BD6EA5" w:rsidRDefault="008006AD" w:rsidP="008006AD">
      <w:pPr>
        <w:suppressAutoHyphens/>
        <w:spacing w:after="0" w:line="240" w:lineRule="auto"/>
        <w:jc w:val="center"/>
        <w:rPr>
          <w:rFonts w:asciiTheme="majorHAnsi" w:eastAsia="Times New Roman" w:hAnsiTheme="majorHAnsi" w:cstheme="majorHAnsi"/>
          <w:szCs w:val="24"/>
          <w:lang w:eastAsia="el-GR"/>
        </w:rPr>
      </w:pPr>
      <w:r w:rsidRPr="00BD6EA5">
        <w:rPr>
          <w:rFonts w:asciiTheme="majorHAnsi" w:eastAsia="Times New Roman" w:hAnsiTheme="majorHAnsi" w:cstheme="majorHAnsi"/>
          <w:szCs w:val="24"/>
          <w:lang w:eastAsia="el-GR"/>
        </w:rPr>
        <w:t>Διπλωματική Εργασία</w:t>
      </w:r>
    </w:p>
    <w:p w14:paraId="15B491A9" w14:textId="77777777" w:rsidR="008006AD" w:rsidRPr="00BD6EA5" w:rsidRDefault="008006AD" w:rsidP="008006AD">
      <w:pPr>
        <w:suppressAutoHyphens/>
        <w:spacing w:after="0" w:line="240" w:lineRule="auto"/>
        <w:jc w:val="center"/>
        <w:rPr>
          <w:rFonts w:asciiTheme="majorHAnsi" w:eastAsia="Times New Roman" w:hAnsiTheme="majorHAnsi" w:cstheme="majorHAnsi"/>
          <w:szCs w:val="24"/>
          <w:lang w:eastAsia="el-GR"/>
        </w:rPr>
      </w:pPr>
    </w:p>
    <w:p w14:paraId="4B44CB66" w14:textId="77777777" w:rsidR="008006AD" w:rsidRPr="00BD6EA5" w:rsidRDefault="008006AD" w:rsidP="008006AD">
      <w:pPr>
        <w:suppressAutoHyphens/>
        <w:spacing w:after="0" w:line="240" w:lineRule="auto"/>
        <w:jc w:val="center"/>
        <w:rPr>
          <w:rFonts w:asciiTheme="majorHAnsi" w:eastAsia="Times New Roman" w:hAnsiTheme="majorHAnsi" w:cstheme="majorHAnsi"/>
          <w:szCs w:val="24"/>
          <w:lang w:eastAsia="el-GR"/>
        </w:rPr>
      </w:pPr>
    </w:p>
    <w:p w14:paraId="293BDB14" w14:textId="77777777" w:rsidR="008006AD" w:rsidRPr="00BD6EA5" w:rsidRDefault="008006AD" w:rsidP="008006AD">
      <w:pPr>
        <w:suppressAutoHyphens/>
        <w:spacing w:after="0" w:line="240" w:lineRule="auto"/>
        <w:jc w:val="center"/>
        <w:rPr>
          <w:rFonts w:asciiTheme="majorHAnsi" w:eastAsia="Times New Roman" w:hAnsiTheme="majorHAnsi" w:cstheme="majorHAnsi"/>
          <w:szCs w:val="24"/>
          <w:lang w:eastAsia="el-GR"/>
        </w:rPr>
      </w:pPr>
    </w:p>
    <w:p w14:paraId="78504BA1" w14:textId="623AF4CB" w:rsidR="008006AD" w:rsidRPr="00BD6EA5" w:rsidRDefault="00711473" w:rsidP="008006AD">
      <w:pPr>
        <w:pBdr>
          <w:top w:val="double" w:sz="2" w:space="1" w:color="000000"/>
          <w:bottom w:val="double" w:sz="2" w:space="1" w:color="000000"/>
        </w:pBdr>
        <w:suppressAutoHyphens/>
        <w:spacing w:after="0" w:line="240" w:lineRule="auto"/>
        <w:jc w:val="center"/>
        <w:rPr>
          <w:rFonts w:asciiTheme="majorHAnsi" w:eastAsia="Times New Roman" w:hAnsiTheme="majorHAnsi" w:cstheme="majorHAnsi"/>
          <w:b/>
          <w:bCs/>
          <w:sz w:val="52"/>
          <w:szCs w:val="48"/>
          <w:lang w:eastAsia="el-GR"/>
        </w:rPr>
      </w:pPr>
      <w:r>
        <w:rPr>
          <w:rFonts w:asciiTheme="majorHAnsi" w:eastAsia="Times New Roman" w:hAnsiTheme="majorHAnsi" w:cstheme="majorHAnsi"/>
          <w:b/>
          <w:bCs/>
          <w:sz w:val="52"/>
          <w:szCs w:val="48"/>
          <w:lang w:eastAsia="el-GR"/>
        </w:rPr>
        <w:t>Σύστημα ειδοποιήσεων και ανακοινώσεων</w:t>
      </w:r>
    </w:p>
    <w:p w14:paraId="3B7256A0" w14:textId="77777777" w:rsidR="008006AD" w:rsidRPr="00BD6EA5" w:rsidRDefault="008006AD" w:rsidP="008006AD">
      <w:pPr>
        <w:suppressAutoHyphens/>
        <w:spacing w:after="0" w:line="240" w:lineRule="auto"/>
        <w:jc w:val="center"/>
        <w:rPr>
          <w:rFonts w:asciiTheme="majorHAnsi" w:eastAsia="Times New Roman" w:hAnsiTheme="majorHAnsi" w:cstheme="majorHAnsi"/>
          <w:szCs w:val="24"/>
          <w:lang w:eastAsia="el-GR"/>
        </w:rPr>
      </w:pPr>
    </w:p>
    <w:p w14:paraId="2C720AC6" w14:textId="77777777" w:rsidR="008006AD" w:rsidRPr="00BD6EA5" w:rsidRDefault="008006AD" w:rsidP="008006AD">
      <w:pPr>
        <w:suppressAutoHyphens/>
        <w:spacing w:after="0" w:line="240" w:lineRule="auto"/>
        <w:jc w:val="center"/>
        <w:rPr>
          <w:rFonts w:asciiTheme="majorHAnsi" w:eastAsia="Times New Roman" w:hAnsiTheme="majorHAnsi" w:cstheme="majorHAnsi"/>
          <w:szCs w:val="24"/>
          <w:lang w:eastAsia="el-GR"/>
        </w:rPr>
      </w:pPr>
    </w:p>
    <w:p w14:paraId="2E140ED2" w14:textId="77777777" w:rsidR="008006AD" w:rsidRPr="00BD6EA5" w:rsidRDefault="008006AD" w:rsidP="008006AD">
      <w:pPr>
        <w:suppressAutoHyphens/>
        <w:spacing w:after="0" w:line="240" w:lineRule="auto"/>
        <w:jc w:val="center"/>
        <w:rPr>
          <w:rFonts w:asciiTheme="majorHAnsi" w:eastAsia="Times New Roman" w:hAnsiTheme="majorHAnsi" w:cstheme="majorHAnsi"/>
          <w:szCs w:val="24"/>
          <w:lang w:eastAsia="el-GR"/>
        </w:rPr>
      </w:pPr>
    </w:p>
    <w:p w14:paraId="52894D4E" w14:textId="77777777" w:rsidR="008006AD" w:rsidRPr="00BD6EA5" w:rsidRDefault="008006AD" w:rsidP="008006AD">
      <w:pPr>
        <w:suppressAutoHyphens/>
        <w:spacing w:after="0" w:line="240" w:lineRule="auto"/>
        <w:jc w:val="center"/>
        <w:rPr>
          <w:rFonts w:asciiTheme="majorHAnsi" w:eastAsia="Times New Roman" w:hAnsiTheme="majorHAnsi" w:cstheme="majorHAnsi"/>
          <w:szCs w:val="24"/>
          <w:lang w:eastAsia="el-GR"/>
        </w:rPr>
      </w:pPr>
    </w:p>
    <w:p w14:paraId="786779F5" w14:textId="46280D11" w:rsidR="008006AD" w:rsidRPr="00711473" w:rsidRDefault="00711473" w:rsidP="008006AD">
      <w:pPr>
        <w:suppressAutoHyphens/>
        <w:spacing w:after="0" w:line="240" w:lineRule="auto"/>
        <w:jc w:val="center"/>
        <w:rPr>
          <w:rFonts w:asciiTheme="majorHAnsi" w:eastAsia="Times New Roman" w:hAnsiTheme="majorHAnsi" w:cstheme="majorHAnsi"/>
          <w:sz w:val="32"/>
          <w:szCs w:val="24"/>
          <w:lang w:eastAsia="el-GR"/>
        </w:rPr>
      </w:pPr>
      <w:r>
        <w:rPr>
          <w:rFonts w:asciiTheme="majorHAnsi" w:eastAsia="Times New Roman" w:hAnsiTheme="majorHAnsi" w:cstheme="majorHAnsi"/>
          <w:sz w:val="32"/>
          <w:szCs w:val="24"/>
          <w:lang w:eastAsia="el-GR"/>
        </w:rPr>
        <w:t>Χριστόφορος Τσατσουλής</w:t>
      </w:r>
    </w:p>
    <w:p w14:paraId="34BE96ED" w14:textId="0D6E40AE" w:rsidR="008006AD" w:rsidRPr="00BD6EA5" w:rsidRDefault="008006AD" w:rsidP="008006AD">
      <w:pPr>
        <w:suppressAutoHyphens/>
        <w:spacing w:after="0" w:line="240" w:lineRule="auto"/>
        <w:jc w:val="center"/>
        <w:rPr>
          <w:rFonts w:asciiTheme="majorHAnsi" w:eastAsia="Times New Roman" w:hAnsiTheme="majorHAnsi" w:cstheme="majorHAnsi"/>
          <w:szCs w:val="24"/>
          <w:lang w:eastAsia="el-GR"/>
        </w:rPr>
      </w:pPr>
      <w:r w:rsidRPr="00BD6EA5">
        <w:rPr>
          <w:rFonts w:asciiTheme="majorHAnsi" w:eastAsia="Times New Roman" w:hAnsiTheme="majorHAnsi" w:cstheme="majorHAnsi"/>
          <w:szCs w:val="24"/>
          <w:lang w:eastAsia="el-GR"/>
        </w:rPr>
        <w:t>Α.Μ. 10</w:t>
      </w:r>
      <w:r w:rsidR="00711473">
        <w:rPr>
          <w:rFonts w:asciiTheme="majorHAnsi" w:eastAsia="Times New Roman" w:hAnsiTheme="majorHAnsi" w:cstheme="majorHAnsi"/>
          <w:szCs w:val="24"/>
          <w:lang w:eastAsia="el-GR"/>
        </w:rPr>
        <w:t>51956</w:t>
      </w:r>
    </w:p>
    <w:p w14:paraId="0EB0E3BC" w14:textId="77777777" w:rsidR="008006AD" w:rsidRPr="00BD6EA5" w:rsidRDefault="008006AD" w:rsidP="008006AD">
      <w:pPr>
        <w:suppressAutoHyphens/>
        <w:spacing w:after="0" w:line="240" w:lineRule="auto"/>
        <w:jc w:val="center"/>
        <w:rPr>
          <w:rFonts w:asciiTheme="majorHAnsi" w:eastAsia="Times New Roman" w:hAnsiTheme="majorHAnsi" w:cstheme="majorHAnsi"/>
          <w:szCs w:val="24"/>
          <w:lang w:eastAsia="el-GR"/>
        </w:rPr>
      </w:pPr>
    </w:p>
    <w:p w14:paraId="331D4A69" w14:textId="77777777" w:rsidR="008006AD" w:rsidRPr="00BD6EA5" w:rsidRDefault="008006AD" w:rsidP="008006AD">
      <w:pPr>
        <w:suppressAutoHyphens/>
        <w:spacing w:after="0" w:line="240" w:lineRule="auto"/>
        <w:jc w:val="center"/>
        <w:rPr>
          <w:rFonts w:asciiTheme="majorHAnsi" w:eastAsia="Times New Roman" w:hAnsiTheme="majorHAnsi" w:cstheme="majorHAnsi"/>
          <w:szCs w:val="24"/>
          <w:lang w:eastAsia="el-GR"/>
        </w:rPr>
      </w:pPr>
    </w:p>
    <w:p w14:paraId="05BC70F2" w14:textId="4BF41C0D" w:rsidR="008006AD" w:rsidRDefault="008006AD" w:rsidP="008006AD">
      <w:pPr>
        <w:suppressAutoHyphens/>
        <w:spacing w:after="0" w:line="240" w:lineRule="auto"/>
        <w:jc w:val="center"/>
        <w:rPr>
          <w:rFonts w:asciiTheme="majorHAnsi" w:eastAsia="Times New Roman" w:hAnsiTheme="majorHAnsi" w:cstheme="majorHAnsi"/>
          <w:szCs w:val="24"/>
          <w:lang w:eastAsia="el-GR"/>
        </w:rPr>
      </w:pPr>
    </w:p>
    <w:p w14:paraId="6EE4F1E4" w14:textId="77777777" w:rsidR="00375DE0" w:rsidRPr="00BD6EA5" w:rsidRDefault="00375DE0" w:rsidP="008006AD">
      <w:pPr>
        <w:suppressAutoHyphens/>
        <w:spacing w:after="0" w:line="240" w:lineRule="auto"/>
        <w:jc w:val="center"/>
        <w:rPr>
          <w:rFonts w:asciiTheme="majorHAnsi" w:eastAsia="Times New Roman" w:hAnsiTheme="majorHAnsi" w:cstheme="majorHAnsi"/>
          <w:szCs w:val="24"/>
          <w:lang w:eastAsia="el-GR"/>
        </w:rPr>
      </w:pPr>
    </w:p>
    <w:p w14:paraId="29459C61" w14:textId="77777777" w:rsidR="008006AD" w:rsidRPr="00BD6EA5" w:rsidRDefault="008006AD" w:rsidP="00375DE0">
      <w:pPr>
        <w:suppressAutoHyphens/>
        <w:spacing w:after="0" w:line="240" w:lineRule="auto"/>
        <w:jc w:val="center"/>
        <w:rPr>
          <w:rFonts w:asciiTheme="majorHAnsi" w:eastAsia="Times New Roman" w:hAnsiTheme="majorHAnsi" w:cstheme="majorHAnsi"/>
          <w:szCs w:val="24"/>
          <w:lang w:eastAsia="el-GR"/>
        </w:rPr>
      </w:pPr>
    </w:p>
    <w:p w14:paraId="6E8CEC02" w14:textId="77777777" w:rsidR="008006AD" w:rsidRPr="00BD6EA5" w:rsidRDefault="008006AD" w:rsidP="00375DE0">
      <w:pPr>
        <w:suppressAutoHyphens/>
        <w:spacing w:after="0" w:line="240" w:lineRule="auto"/>
        <w:jc w:val="center"/>
        <w:rPr>
          <w:rFonts w:asciiTheme="majorHAnsi" w:eastAsia="Times New Roman" w:hAnsiTheme="majorHAnsi" w:cstheme="majorHAnsi"/>
          <w:szCs w:val="24"/>
          <w:lang w:eastAsia="el-GR"/>
        </w:rPr>
      </w:pPr>
      <w:r w:rsidRPr="00BD6EA5">
        <w:rPr>
          <w:rFonts w:asciiTheme="majorHAnsi" w:eastAsia="Times New Roman" w:hAnsiTheme="majorHAnsi" w:cstheme="majorHAnsi"/>
          <w:szCs w:val="24"/>
          <w:lang w:eastAsia="el-GR"/>
        </w:rPr>
        <w:t>Επιβλέπων</w:t>
      </w:r>
    </w:p>
    <w:p w14:paraId="2F470077" w14:textId="097FE833" w:rsidR="008006AD" w:rsidRPr="00375DE0" w:rsidRDefault="009B4A06" w:rsidP="00375DE0">
      <w:pPr>
        <w:suppressAutoHyphens/>
        <w:spacing w:after="0" w:line="240" w:lineRule="auto"/>
        <w:jc w:val="center"/>
        <w:rPr>
          <w:rFonts w:asciiTheme="majorHAnsi" w:eastAsia="Times New Roman" w:hAnsiTheme="majorHAnsi" w:cstheme="majorHAnsi"/>
          <w:szCs w:val="24"/>
          <w:lang w:eastAsia="el-GR"/>
        </w:rPr>
      </w:pPr>
      <w:r>
        <w:rPr>
          <w:rFonts w:asciiTheme="majorHAnsi" w:eastAsia="Times New Roman" w:hAnsiTheme="majorHAnsi" w:cstheme="majorHAnsi"/>
          <w:szCs w:val="24"/>
          <w:lang w:eastAsia="el-GR"/>
        </w:rPr>
        <w:t>Χρήστος Ζαρολιάγκης</w:t>
      </w:r>
      <w:r w:rsidR="00375DE0" w:rsidRPr="00375DE0">
        <w:rPr>
          <w:rFonts w:asciiTheme="majorHAnsi" w:eastAsia="Times New Roman" w:hAnsiTheme="majorHAnsi" w:cstheme="majorHAnsi"/>
          <w:szCs w:val="24"/>
          <w:lang w:eastAsia="el-GR"/>
        </w:rPr>
        <w:t xml:space="preserve">, </w:t>
      </w:r>
      <w:r w:rsidR="00375DE0">
        <w:rPr>
          <w:rFonts w:asciiTheme="majorHAnsi" w:eastAsia="Times New Roman" w:hAnsiTheme="majorHAnsi" w:cstheme="majorHAnsi"/>
          <w:szCs w:val="24"/>
          <w:lang w:eastAsia="el-GR"/>
        </w:rPr>
        <w:t>Καθηγητής</w:t>
      </w:r>
    </w:p>
    <w:p w14:paraId="51E992E5" w14:textId="77777777" w:rsidR="008006AD" w:rsidRPr="00BD6EA5" w:rsidRDefault="008006AD" w:rsidP="00375DE0">
      <w:pPr>
        <w:suppressAutoHyphens/>
        <w:spacing w:after="0" w:line="240" w:lineRule="auto"/>
        <w:jc w:val="center"/>
        <w:rPr>
          <w:rFonts w:asciiTheme="majorHAnsi" w:eastAsia="Times New Roman" w:hAnsiTheme="majorHAnsi" w:cstheme="majorHAnsi"/>
          <w:szCs w:val="24"/>
          <w:lang w:eastAsia="el-GR"/>
        </w:rPr>
      </w:pPr>
    </w:p>
    <w:p w14:paraId="08B547D7" w14:textId="647B3D64" w:rsidR="008006AD" w:rsidRDefault="008006AD" w:rsidP="00375DE0">
      <w:pPr>
        <w:suppressAutoHyphens/>
        <w:spacing w:after="0" w:line="240" w:lineRule="auto"/>
        <w:jc w:val="center"/>
        <w:rPr>
          <w:rFonts w:asciiTheme="majorHAnsi" w:eastAsia="Times New Roman" w:hAnsiTheme="majorHAnsi" w:cstheme="majorHAnsi"/>
          <w:szCs w:val="24"/>
          <w:lang w:eastAsia="el-GR"/>
        </w:rPr>
      </w:pPr>
    </w:p>
    <w:p w14:paraId="66EF1A84" w14:textId="77777777" w:rsidR="00375DE0" w:rsidRPr="00BD6EA5" w:rsidRDefault="00375DE0" w:rsidP="00375DE0">
      <w:pPr>
        <w:suppressAutoHyphens/>
        <w:spacing w:after="0" w:line="240" w:lineRule="auto"/>
        <w:jc w:val="center"/>
        <w:rPr>
          <w:rFonts w:asciiTheme="majorHAnsi" w:eastAsia="Times New Roman" w:hAnsiTheme="majorHAnsi" w:cstheme="majorHAnsi"/>
          <w:szCs w:val="24"/>
          <w:lang w:eastAsia="el-GR"/>
        </w:rPr>
      </w:pPr>
    </w:p>
    <w:p w14:paraId="2D91C51E" w14:textId="358EDDBA" w:rsidR="008006AD" w:rsidRPr="00375DE0" w:rsidRDefault="00375DE0" w:rsidP="00375DE0">
      <w:pPr>
        <w:suppressAutoHyphens/>
        <w:spacing w:after="0" w:line="240" w:lineRule="auto"/>
        <w:jc w:val="center"/>
        <w:rPr>
          <w:rFonts w:asciiTheme="majorHAnsi" w:eastAsia="Times New Roman" w:hAnsiTheme="majorHAnsi" w:cstheme="majorHAnsi"/>
          <w:szCs w:val="24"/>
          <w:lang w:eastAsia="el-GR"/>
        </w:rPr>
      </w:pPr>
      <w:r>
        <w:rPr>
          <w:rFonts w:asciiTheme="majorHAnsi" w:eastAsia="Times New Roman" w:hAnsiTheme="majorHAnsi" w:cstheme="majorHAnsi"/>
          <w:szCs w:val="24"/>
          <w:lang w:eastAsia="el-GR"/>
        </w:rPr>
        <w:t>Μέλη εξεταστικής επιτροπής</w:t>
      </w:r>
    </w:p>
    <w:p w14:paraId="40C78880" w14:textId="11FD8DA2" w:rsidR="009B4A06" w:rsidRDefault="00711473" w:rsidP="00375DE0">
      <w:pPr>
        <w:suppressAutoHyphens/>
        <w:spacing w:after="0" w:line="240" w:lineRule="auto"/>
        <w:jc w:val="center"/>
        <w:rPr>
          <w:rFonts w:asciiTheme="majorHAnsi" w:eastAsia="Times New Roman" w:hAnsiTheme="majorHAnsi" w:cstheme="majorHAnsi"/>
          <w:szCs w:val="24"/>
          <w:lang w:eastAsia="el-GR"/>
        </w:rPr>
      </w:pPr>
      <w:r>
        <w:rPr>
          <w:rFonts w:asciiTheme="majorHAnsi" w:eastAsia="Times New Roman" w:hAnsiTheme="majorHAnsi" w:cstheme="majorHAnsi"/>
          <w:szCs w:val="24"/>
          <w:lang w:eastAsia="el-GR"/>
        </w:rPr>
        <w:t>Ανδρέας Κομνηνός</w:t>
      </w:r>
      <w:r w:rsidR="00375DE0" w:rsidRPr="00C44AB1">
        <w:rPr>
          <w:rFonts w:asciiTheme="majorHAnsi" w:eastAsia="Times New Roman" w:hAnsiTheme="majorHAnsi" w:cstheme="majorHAnsi"/>
          <w:szCs w:val="24"/>
          <w:lang w:eastAsia="el-GR"/>
        </w:rPr>
        <w:t xml:space="preserve">, </w:t>
      </w:r>
      <w:r w:rsidR="00375DE0">
        <w:rPr>
          <w:rFonts w:asciiTheme="majorHAnsi" w:eastAsia="Times New Roman" w:hAnsiTheme="majorHAnsi" w:cstheme="majorHAnsi"/>
          <w:szCs w:val="24"/>
          <w:lang w:eastAsia="el-GR"/>
        </w:rPr>
        <w:t>Επίκουρος Καθηγητής</w:t>
      </w:r>
    </w:p>
    <w:p w14:paraId="649027A6" w14:textId="24A07729" w:rsidR="008006AD" w:rsidRPr="00C44AB1" w:rsidRDefault="009B4A06" w:rsidP="00375DE0">
      <w:pPr>
        <w:suppressAutoHyphens/>
        <w:spacing w:after="0" w:line="240" w:lineRule="auto"/>
        <w:jc w:val="center"/>
        <w:rPr>
          <w:rFonts w:asciiTheme="majorHAnsi" w:eastAsia="Times New Roman" w:hAnsiTheme="majorHAnsi" w:cstheme="majorHAnsi"/>
          <w:szCs w:val="24"/>
          <w:lang w:eastAsia="el-GR"/>
        </w:rPr>
      </w:pPr>
      <w:r>
        <w:rPr>
          <w:rFonts w:asciiTheme="majorHAnsi" w:eastAsia="Times New Roman" w:hAnsiTheme="majorHAnsi" w:cstheme="majorHAnsi"/>
          <w:szCs w:val="24"/>
          <w:lang w:eastAsia="el-GR"/>
        </w:rPr>
        <w:t>Σπύρος Σιούτας</w:t>
      </w:r>
      <w:r w:rsidR="00375DE0" w:rsidRPr="00C44AB1">
        <w:rPr>
          <w:rFonts w:asciiTheme="majorHAnsi" w:eastAsia="Times New Roman" w:hAnsiTheme="majorHAnsi" w:cstheme="majorHAnsi"/>
          <w:szCs w:val="24"/>
          <w:lang w:eastAsia="el-GR"/>
        </w:rPr>
        <w:t xml:space="preserve">, </w:t>
      </w:r>
      <w:r w:rsidR="00375DE0">
        <w:rPr>
          <w:rFonts w:asciiTheme="majorHAnsi" w:eastAsia="Times New Roman" w:hAnsiTheme="majorHAnsi" w:cstheme="majorHAnsi"/>
          <w:szCs w:val="24"/>
          <w:lang w:eastAsia="el-GR"/>
        </w:rPr>
        <w:t>Καθηγητής</w:t>
      </w:r>
    </w:p>
    <w:p w14:paraId="179D2DB7" w14:textId="77777777" w:rsidR="008006AD" w:rsidRPr="00BD6EA5" w:rsidRDefault="008006AD" w:rsidP="00375DE0">
      <w:pPr>
        <w:suppressAutoHyphens/>
        <w:spacing w:after="0" w:line="240" w:lineRule="auto"/>
        <w:rPr>
          <w:rFonts w:asciiTheme="majorHAnsi" w:eastAsia="Times New Roman" w:hAnsiTheme="majorHAnsi" w:cstheme="majorHAnsi"/>
          <w:szCs w:val="24"/>
          <w:lang w:eastAsia="el-GR"/>
        </w:rPr>
      </w:pPr>
    </w:p>
    <w:p w14:paraId="03EF74EA" w14:textId="4FB05631" w:rsidR="008006AD" w:rsidRDefault="008006AD" w:rsidP="008006AD">
      <w:pPr>
        <w:suppressAutoHyphens/>
        <w:spacing w:after="0" w:line="240" w:lineRule="auto"/>
        <w:jc w:val="center"/>
        <w:rPr>
          <w:rFonts w:asciiTheme="majorHAnsi" w:eastAsia="Times New Roman" w:hAnsiTheme="majorHAnsi" w:cstheme="majorHAnsi"/>
          <w:szCs w:val="24"/>
          <w:lang w:eastAsia="el-GR"/>
        </w:rPr>
      </w:pPr>
    </w:p>
    <w:p w14:paraId="3AE774A9" w14:textId="77777777" w:rsidR="00375DE0" w:rsidRPr="00BD6EA5" w:rsidRDefault="00375DE0" w:rsidP="008006AD">
      <w:pPr>
        <w:suppressAutoHyphens/>
        <w:spacing w:after="0" w:line="240" w:lineRule="auto"/>
        <w:jc w:val="center"/>
        <w:rPr>
          <w:rFonts w:asciiTheme="majorHAnsi" w:eastAsia="Times New Roman" w:hAnsiTheme="majorHAnsi" w:cstheme="majorHAnsi"/>
          <w:szCs w:val="24"/>
          <w:lang w:eastAsia="el-GR"/>
        </w:rPr>
      </w:pPr>
    </w:p>
    <w:p w14:paraId="1464E7AA" w14:textId="77777777" w:rsidR="008006AD" w:rsidRPr="00BD6EA5" w:rsidRDefault="008006AD" w:rsidP="008006AD">
      <w:pPr>
        <w:suppressAutoHyphens/>
        <w:spacing w:after="0" w:line="240" w:lineRule="auto"/>
        <w:jc w:val="center"/>
        <w:rPr>
          <w:rFonts w:asciiTheme="majorHAnsi" w:eastAsia="Times New Roman" w:hAnsiTheme="majorHAnsi" w:cstheme="majorHAnsi"/>
          <w:szCs w:val="24"/>
          <w:lang w:eastAsia="el-GR"/>
        </w:rPr>
      </w:pPr>
    </w:p>
    <w:p w14:paraId="7E181023" w14:textId="77777777" w:rsidR="008006AD" w:rsidRPr="00BD6EA5" w:rsidRDefault="008006AD" w:rsidP="008006AD">
      <w:pPr>
        <w:suppressAutoHyphens/>
        <w:spacing w:after="0" w:line="240" w:lineRule="auto"/>
        <w:jc w:val="center"/>
        <w:rPr>
          <w:rFonts w:asciiTheme="majorHAnsi" w:eastAsia="Times New Roman" w:hAnsiTheme="majorHAnsi" w:cstheme="majorHAnsi"/>
          <w:sz w:val="16"/>
          <w:szCs w:val="16"/>
          <w:lang w:eastAsia="zh-CN"/>
        </w:rPr>
        <w:sectPr w:rsidR="008006AD" w:rsidRPr="00BD6EA5" w:rsidSect="008006AD">
          <w:pgSz w:w="11906" w:h="16838" w:code="9"/>
          <w:pgMar w:top="1134" w:right="1134" w:bottom="1134" w:left="1134" w:header="851" w:footer="851" w:gutter="0"/>
          <w:cols w:space="720"/>
          <w:titlePg/>
          <w:docGrid w:linePitch="360"/>
        </w:sectPr>
      </w:pPr>
      <w:r w:rsidRPr="00BD6EA5">
        <w:rPr>
          <w:rFonts w:asciiTheme="majorHAnsi" w:eastAsia="Times New Roman" w:hAnsiTheme="majorHAnsi" w:cstheme="majorHAnsi"/>
          <w:szCs w:val="24"/>
          <w:lang w:eastAsia="el-GR"/>
        </w:rPr>
        <w:t>Πάτρα, 2021</w:t>
      </w:r>
    </w:p>
    <w:p w14:paraId="7716C187"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3F0B6103"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32958B6E"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2E12BE8C"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2024D48E"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3FFB214E"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20397F62"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58D8A878"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0AC3E395"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17FE7265"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17774710"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55EDF765"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2538BB94"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0C80E719"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482E64C0"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36DBFC35"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30674AA8"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05A7DADD"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1383FCDF"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4988AD69"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1B716A0A"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68FDD3C1"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6CB16FF2"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6E209923"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739FC83A"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53D1444B"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1E35C864"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10556153"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36835B16"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684A1BBA"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7E16AC5F"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46DFB7BD"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0F98B7FD"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70D70EB8" w14:textId="7DD718CB" w:rsid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3FDF28F8" w14:textId="65D29862" w:rsidR="00074EF9" w:rsidRDefault="00074EF9" w:rsidP="00BD6EA5">
      <w:pPr>
        <w:suppressAutoHyphens/>
        <w:spacing w:after="60" w:line="240" w:lineRule="auto"/>
        <w:rPr>
          <w:rFonts w:ascii="Times New Roman" w:eastAsia="Times New Roman" w:hAnsi="Times New Roman" w:cs="Times New Roman"/>
          <w:sz w:val="18"/>
          <w:szCs w:val="24"/>
          <w:lang w:eastAsia="zh-CN"/>
        </w:rPr>
      </w:pPr>
    </w:p>
    <w:p w14:paraId="5B2CE2B5" w14:textId="470073FE" w:rsidR="00074EF9" w:rsidRDefault="00074EF9" w:rsidP="00BD6EA5">
      <w:pPr>
        <w:suppressAutoHyphens/>
        <w:spacing w:after="60" w:line="240" w:lineRule="auto"/>
        <w:rPr>
          <w:rFonts w:ascii="Times New Roman" w:eastAsia="Times New Roman" w:hAnsi="Times New Roman" w:cs="Times New Roman"/>
          <w:sz w:val="18"/>
          <w:szCs w:val="24"/>
          <w:lang w:eastAsia="zh-CN"/>
        </w:rPr>
      </w:pPr>
    </w:p>
    <w:p w14:paraId="055C9053"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4B196DC9"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29958340"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67D8EFCF"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0874D5EF"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053FDD5D"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7E1BDA59"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186EA8B0"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684A3051" w14:textId="77777777" w:rsidR="00BD6EA5" w:rsidRPr="00BD6EA5" w:rsidRDefault="00BD6EA5" w:rsidP="00BD6EA5">
      <w:pPr>
        <w:suppressAutoHyphens/>
        <w:spacing w:after="60" w:line="240" w:lineRule="auto"/>
        <w:rPr>
          <w:rFonts w:ascii="Times New Roman" w:eastAsia="Times New Roman" w:hAnsi="Times New Roman" w:cs="Times New Roman"/>
          <w:sz w:val="18"/>
          <w:szCs w:val="24"/>
          <w:lang w:eastAsia="zh-CN"/>
        </w:rPr>
      </w:pPr>
    </w:p>
    <w:p w14:paraId="012C7F1A" w14:textId="3AE9DE77" w:rsidR="00BD6EA5" w:rsidRPr="00BD6EA5" w:rsidRDefault="00BD6EA5" w:rsidP="00BD6EA5">
      <w:pPr>
        <w:spacing w:line="240" w:lineRule="auto"/>
        <w:rPr>
          <w:sz w:val="20"/>
          <w:szCs w:val="20"/>
          <w:lang w:eastAsia="zh-CN"/>
        </w:rPr>
      </w:pPr>
      <w:r w:rsidRPr="00BD6EA5">
        <w:rPr>
          <w:sz w:val="20"/>
          <w:szCs w:val="20"/>
          <w:lang w:eastAsia="zh-CN"/>
        </w:rPr>
        <w:t xml:space="preserve">© Copyright συγγραφής </w:t>
      </w:r>
      <w:r w:rsidR="00E33C6F">
        <w:rPr>
          <w:sz w:val="20"/>
          <w:szCs w:val="20"/>
          <w:lang w:eastAsia="zh-CN"/>
        </w:rPr>
        <w:t>Χριστόφορος Τσατσουλής</w:t>
      </w:r>
      <w:r w:rsidRPr="00BD6EA5">
        <w:rPr>
          <w:sz w:val="20"/>
          <w:szCs w:val="20"/>
          <w:lang w:eastAsia="zh-CN"/>
        </w:rPr>
        <w:t>, 2021</w:t>
      </w:r>
    </w:p>
    <w:p w14:paraId="2314BC99" w14:textId="7F3A7F6E" w:rsidR="00BD6EA5" w:rsidRPr="00BD6EA5" w:rsidRDefault="00BD6EA5" w:rsidP="008B273E">
      <w:pPr>
        <w:spacing w:line="240" w:lineRule="auto"/>
        <w:rPr>
          <w:sz w:val="20"/>
          <w:szCs w:val="20"/>
          <w:lang w:eastAsia="zh-CN"/>
        </w:rPr>
      </w:pPr>
      <w:r w:rsidRPr="00BD6EA5">
        <w:rPr>
          <w:sz w:val="20"/>
          <w:szCs w:val="20"/>
          <w:lang w:eastAsia="zh-CN"/>
        </w:rPr>
        <w:t xml:space="preserve">© Copyright θέματος </w:t>
      </w:r>
      <w:r w:rsidR="008B273E" w:rsidRPr="008B273E">
        <w:rPr>
          <w:sz w:val="20"/>
          <w:szCs w:val="20"/>
          <w:lang w:eastAsia="zh-CN"/>
        </w:rPr>
        <w:t>Χρήστος Ζαρολιάγκης</w:t>
      </w:r>
      <w:r w:rsidR="008B273E">
        <w:rPr>
          <w:sz w:val="20"/>
          <w:szCs w:val="20"/>
          <w:lang w:eastAsia="zh-CN"/>
        </w:rPr>
        <w:t>, 2021</w:t>
      </w:r>
    </w:p>
    <w:p w14:paraId="6D93FD3E" w14:textId="77777777" w:rsidR="00BD6EA5" w:rsidRPr="00BD6EA5" w:rsidRDefault="00BD6EA5" w:rsidP="00BD6EA5">
      <w:pPr>
        <w:spacing w:line="240" w:lineRule="auto"/>
        <w:rPr>
          <w:sz w:val="20"/>
          <w:szCs w:val="20"/>
          <w:lang w:eastAsia="zh-CN"/>
        </w:rPr>
      </w:pPr>
      <w:r w:rsidRPr="00BD6EA5">
        <w:rPr>
          <w:sz w:val="20"/>
          <w:szCs w:val="20"/>
          <w:lang w:eastAsia="zh-CN"/>
        </w:rPr>
        <w:t>Με επιφύλαξη παντός δικαιώματος. All rights reserved.</w:t>
      </w:r>
    </w:p>
    <w:p w14:paraId="594CAD1E" w14:textId="37D124E7" w:rsidR="008006AD" w:rsidRPr="00074EF9" w:rsidRDefault="00BD6EA5" w:rsidP="00074EF9">
      <w:pPr>
        <w:spacing w:line="240" w:lineRule="auto"/>
        <w:rPr>
          <w:sz w:val="20"/>
          <w:szCs w:val="20"/>
          <w:lang w:eastAsia="zh-CN"/>
        </w:rPr>
      </w:pPr>
      <w:r w:rsidRPr="00BD6EA5">
        <w:rPr>
          <w:sz w:val="20"/>
          <w:szCs w:val="20"/>
          <w:lang w:eastAsia="zh-CN"/>
        </w:rPr>
        <w:t>Η έγκριση της διπλωματικής εργασίας από το Τμήμα Μηχανικών Ηλεκτρονικών Υπολογιστών &amp; Πληροφορικής του Πανεπιστημίου Πατρών δεν υποδηλώνει απαραιτήτως και αποδοχή των απόψεων του συ</w:t>
      </w:r>
      <w:r w:rsidR="00074EF9">
        <w:rPr>
          <w:sz w:val="20"/>
          <w:szCs w:val="20"/>
          <w:lang w:eastAsia="zh-CN"/>
        </w:rPr>
        <w:t>γγραφέα εκ μέρους του Τμήματος.</w:t>
      </w:r>
      <w:r w:rsidR="008006AD">
        <w:br w:type="page"/>
      </w:r>
    </w:p>
    <w:p w14:paraId="13523041" w14:textId="77777777" w:rsidR="00BD6EA5" w:rsidRPr="00BD6EA5" w:rsidRDefault="00BD6EA5" w:rsidP="00BD6EA5">
      <w:pPr>
        <w:suppressAutoHyphens/>
        <w:spacing w:after="60" w:line="240" w:lineRule="auto"/>
        <w:rPr>
          <w:rFonts w:ascii="Times New Roman" w:eastAsia="Times New Roman" w:hAnsi="Times New Roman" w:cs="Times New Roman"/>
          <w:szCs w:val="24"/>
          <w:lang w:eastAsia="zh-CN"/>
        </w:rPr>
      </w:pPr>
    </w:p>
    <w:p w14:paraId="5311F864" w14:textId="77777777" w:rsidR="00BD6EA5" w:rsidRPr="00BD6EA5" w:rsidRDefault="00BD6EA5" w:rsidP="00BD6EA5">
      <w:pPr>
        <w:suppressAutoHyphens/>
        <w:spacing w:after="60" w:line="240" w:lineRule="auto"/>
        <w:rPr>
          <w:rFonts w:ascii="Times New Roman" w:eastAsia="Times New Roman" w:hAnsi="Times New Roman" w:cs="Times New Roman"/>
          <w:szCs w:val="24"/>
          <w:lang w:eastAsia="zh-CN"/>
        </w:rPr>
      </w:pPr>
    </w:p>
    <w:p w14:paraId="7372F8CE" w14:textId="77777777" w:rsidR="00BD6EA5" w:rsidRPr="00BD6EA5" w:rsidRDefault="00BD6EA5" w:rsidP="00BD6EA5">
      <w:pPr>
        <w:suppressAutoHyphens/>
        <w:spacing w:after="60" w:line="240" w:lineRule="auto"/>
        <w:rPr>
          <w:rFonts w:ascii="Times New Roman" w:eastAsia="Times New Roman" w:hAnsi="Times New Roman" w:cs="Times New Roman"/>
          <w:szCs w:val="24"/>
          <w:lang w:eastAsia="zh-CN"/>
        </w:rPr>
      </w:pPr>
    </w:p>
    <w:p w14:paraId="1CBFE6EE" w14:textId="77777777" w:rsidR="00BD6EA5" w:rsidRPr="00BD6EA5" w:rsidRDefault="00BD6EA5" w:rsidP="00BD6EA5">
      <w:pPr>
        <w:suppressAutoHyphens/>
        <w:spacing w:after="60" w:line="240" w:lineRule="auto"/>
        <w:rPr>
          <w:rFonts w:ascii="Times New Roman" w:eastAsia="Times New Roman" w:hAnsi="Times New Roman" w:cs="Times New Roman"/>
          <w:szCs w:val="24"/>
          <w:lang w:eastAsia="zh-CN"/>
        </w:rPr>
      </w:pPr>
    </w:p>
    <w:p w14:paraId="090B081D" w14:textId="77777777" w:rsidR="00BD6EA5" w:rsidRPr="00BD6EA5" w:rsidRDefault="00BD6EA5" w:rsidP="00BD6EA5">
      <w:pPr>
        <w:suppressAutoHyphens/>
        <w:spacing w:after="60" w:line="240" w:lineRule="auto"/>
        <w:rPr>
          <w:rFonts w:ascii="Times New Roman" w:eastAsia="Times New Roman" w:hAnsi="Times New Roman" w:cs="Times New Roman"/>
          <w:szCs w:val="24"/>
          <w:lang w:eastAsia="zh-CN"/>
        </w:rPr>
      </w:pPr>
    </w:p>
    <w:p w14:paraId="0742F73D" w14:textId="77777777" w:rsidR="00BD6EA5" w:rsidRPr="00BD6EA5" w:rsidRDefault="00BD6EA5" w:rsidP="00BD6EA5">
      <w:pPr>
        <w:suppressAutoHyphens/>
        <w:spacing w:after="60" w:line="240" w:lineRule="auto"/>
        <w:rPr>
          <w:rFonts w:ascii="Times New Roman" w:eastAsia="Times New Roman" w:hAnsi="Times New Roman" w:cs="Times New Roman"/>
          <w:szCs w:val="24"/>
          <w:lang w:eastAsia="zh-CN"/>
        </w:rPr>
      </w:pPr>
    </w:p>
    <w:p w14:paraId="2F138334" w14:textId="77777777" w:rsidR="00BD6EA5" w:rsidRPr="00BD6EA5" w:rsidRDefault="00BD6EA5" w:rsidP="00BD6EA5">
      <w:pPr>
        <w:suppressAutoHyphens/>
        <w:spacing w:after="60" w:line="240" w:lineRule="auto"/>
        <w:rPr>
          <w:rFonts w:ascii="Times New Roman" w:eastAsia="Times New Roman" w:hAnsi="Times New Roman" w:cs="Times New Roman"/>
          <w:szCs w:val="24"/>
          <w:lang w:eastAsia="zh-CN"/>
        </w:rPr>
      </w:pPr>
    </w:p>
    <w:p w14:paraId="1A9D2388" w14:textId="77777777" w:rsidR="00BD6EA5" w:rsidRPr="00BD6EA5" w:rsidRDefault="00BD6EA5" w:rsidP="00BD6EA5">
      <w:pPr>
        <w:suppressAutoHyphens/>
        <w:spacing w:after="60" w:line="240" w:lineRule="auto"/>
        <w:rPr>
          <w:rFonts w:ascii="Times New Roman" w:eastAsia="Times New Roman" w:hAnsi="Times New Roman" w:cs="Times New Roman"/>
          <w:szCs w:val="24"/>
          <w:lang w:eastAsia="zh-CN"/>
        </w:rPr>
      </w:pPr>
    </w:p>
    <w:p w14:paraId="3511FE8E" w14:textId="77777777" w:rsidR="00BD6EA5" w:rsidRPr="00BD6EA5" w:rsidRDefault="00BD6EA5" w:rsidP="00BD6EA5">
      <w:pPr>
        <w:suppressAutoHyphens/>
        <w:spacing w:after="60" w:line="240" w:lineRule="auto"/>
        <w:rPr>
          <w:rFonts w:ascii="Times New Roman" w:eastAsia="Times New Roman" w:hAnsi="Times New Roman" w:cs="Times New Roman"/>
          <w:szCs w:val="24"/>
          <w:lang w:eastAsia="zh-CN"/>
        </w:rPr>
      </w:pPr>
    </w:p>
    <w:p w14:paraId="0E5F585E" w14:textId="759465C5" w:rsidR="00BD6EA5" w:rsidRDefault="00BD6EA5" w:rsidP="00BD6EA5">
      <w:pPr>
        <w:suppressAutoHyphens/>
        <w:spacing w:after="60" w:line="240" w:lineRule="auto"/>
        <w:rPr>
          <w:rFonts w:ascii="Times New Roman" w:eastAsia="Times New Roman" w:hAnsi="Times New Roman" w:cs="Times New Roman"/>
          <w:szCs w:val="24"/>
          <w:lang w:eastAsia="zh-CN"/>
        </w:rPr>
      </w:pPr>
    </w:p>
    <w:p w14:paraId="59112289" w14:textId="6A852C42" w:rsidR="00C44AB1" w:rsidRDefault="00C44AB1" w:rsidP="00BD6EA5">
      <w:pPr>
        <w:suppressAutoHyphens/>
        <w:spacing w:after="60" w:line="240" w:lineRule="auto"/>
        <w:rPr>
          <w:rFonts w:ascii="Times New Roman" w:eastAsia="Times New Roman" w:hAnsi="Times New Roman" w:cs="Times New Roman"/>
          <w:szCs w:val="24"/>
          <w:lang w:eastAsia="zh-CN"/>
        </w:rPr>
      </w:pPr>
    </w:p>
    <w:p w14:paraId="11FFD458" w14:textId="2388BA79" w:rsidR="00C44AB1" w:rsidRDefault="00C44AB1" w:rsidP="00BD6EA5">
      <w:pPr>
        <w:suppressAutoHyphens/>
        <w:spacing w:after="60" w:line="240" w:lineRule="auto"/>
        <w:rPr>
          <w:rFonts w:ascii="Times New Roman" w:eastAsia="Times New Roman" w:hAnsi="Times New Roman" w:cs="Times New Roman"/>
          <w:szCs w:val="24"/>
          <w:lang w:eastAsia="zh-CN"/>
        </w:rPr>
      </w:pPr>
    </w:p>
    <w:p w14:paraId="4F667B37" w14:textId="77777777" w:rsidR="00C44AB1" w:rsidRPr="00BD6EA5" w:rsidRDefault="00C44AB1" w:rsidP="00BD6EA5">
      <w:pPr>
        <w:suppressAutoHyphens/>
        <w:spacing w:after="60" w:line="240" w:lineRule="auto"/>
        <w:rPr>
          <w:rFonts w:ascii="Times New Roman" w:eastAsia="Times New Roman" w:hAnsi="Times New Roman" w:cs="Times New Roman"/>
          <w:szCs w:val="24"/>
          <w:lang w:eastAsia="zh-CN"/>
        </w:rPr>
      </w:pPr>
    </w:p>
    <w:p w14:paraId="7ACDCC43" w14:textId="50DED758" w:rsidR="00BD6EA5" w:rsidRDefault="00BD6EA5" w:rsidP="00BD6EA5">
      <w:pPr>
        <w:suppressAutoHyphens/>
        <w:spacing w:after="60" w:line="240" w:lineRule="auto"/>
        <w:rPr>
          <w:rFonts w:ascii="Times New Roman" w:eastAsia="Times New Roman" w:hAnsi="Times New Roman" w:cs="Times New Roman"/>
          <w:szCs w:val="24"/>
          <w:lang w:eastAsia="zh-CN"/>
        </w:rPr>
      </w:pPr>
    </w:p>
    <w:p w14:paraId="0FF818E6" w14:textId="324086F7" w:rsidR="00C44AB1" w:rsidRDefault="00C44AB1" w:rsidP="00BD6EA5">
      <w:pPr>
        <w:suppressAutoHyphens/>
        <w:spacing w:after="60" w:line="240" w:lineRule="auto"/>
        <w:rPr>
          <w:rFonts w:ascii="Times New Roman" w:eastAsia="Times New Roman" w:hAnsi="Times New Roman" w:cs="Times New Roman"/>
          <w:szCs w:val="24"/>
          <w:lang w:eastAsia="zh-CN"/>
        </w:rPr>
      </w:pPr>
    </w:p>
    <w:p w14:paraId="708686B2" w14:textId="47A79A82" w:rsidR="00C44AB1" w:rsidRDefault="00C44AB1" w:rsidP="00BD6EA5">
      <w:pPr>
        <w:suppressAutoHyphens/>
        <w:spacing w:after="60" w:line="240" w:lineRule="auto"/>
        <w:rPr>
          <w:rFonts w:ascii="Times New Roman" w:eastAsia="Times New Roman" w:hAnsi="Times New Roman" w:cs="Times New Roman"/>
          <w:szCs w:val="24"/>
          <w:lang w:eastAsia="zh-CN"/>
        </w:rPr>
      </w:pPr>
    </w:p>
    <w:p w14:paraId="03DF3BFB" w14:textId="77777777" w:rsidR="00C44AB1" w:rsidRPr="00BD6EA5" w:rsidRDefault="00C44AB1" w:rsidP="00BD6EA5">
      <w:pPr>
        <w:suppressAutoHyphens/>
        <w:spacing w:after="60" w:line="240" w:lineRule="auto"/>
        <w:rPr>
          <w:rFonts w:ascii="Times New Roman" w:eastAsia="Times New Roman" w:hAnsi="Times New Roman" w:cs="Times New Roman"/>
          <w:szCs w:val="24"/>
          <w:lang w:eastAsia="zh-CN"/>
        </w:rPr>
      </w:pPr>
    </w:p>
    <w:p w14:paraId="59FE9C1F" w14:textId="28FADAF2" w:rsidR="00C44AB1" w:rsidRPr="00BD6EA5" w:rsidRDefault="00C44AB1" w:rsidP="00BD6EA5">
      <w:pPr>
        <w:suppressAutoHyphens/>
        <w:spacing w:after="60" w:line="240" w:lineRule="auto"/>
        <w:rPr>
          <w:rFonts w:ascii="Times New Roman" w:eastAsia="Times New Roman" w:hAnsi="Times New Roman" w:cs="Times New Roman"/>
          <w:szCs w:val="24"/>
          <w:lang w:eastAsia="zh-CN"/>
        </w:rPr>
      </w:pPr>
    </w:p>
    <w:p w14:paraId="340F72FF" w14:textId="77777777" w:rsidR="00455B88" w:rsidRDefault="002F51CF" w:rsidP="00512B58">
      <w:pPr>
        <w:jc w:val="right"/>
        <w:rPr>
          <w:i/>
          <w:lang w:eastAsia="zh-CN"/>
        </w:rPr>
      </w:pPr>
      <w:r>
        <w:rPr>
          <w:i/>
          <w:lang w:eastAsia="zh-CN"/>
        </w:rPr>
        <w:t>Αφιέρωση</w:t>
      </w:r>
      <w:r w:rsidR="004245CB">
        <w:rPr>
          <w:i/>
          <w:lang w:eastAsia="zh-CN"/>
        </w:rPr>
        <w:t>…</w:t>
      </w:r>
    </w:p>
    <w:p w14:paraId="4FBB712F" w14:textId="77777777" w:rsidR="00455B88" w:rsidRPr="00227672" w:rsidRDefault="00455B88" w:rsidP="00455B88">
      <w:pPr>
        <w:ind w:left="7200" w:firstLine="720"/>
      </w:pPr>
      <w:r>
        <w:t>+++Κείμενο</w:t>
      </w:r>
    </w:p>
    <w:p w14:paraId="51065085" w14:textId="6C131B69" w:rsidR="00BD6EA5" w:rsidRPr="00C44AB1" w:rsidRDefault="00BD6EA5" w:rsidP="00512B58">
      <w:pPr>
        <w:jc w:val="right"/>
        <w:rPr>
          <w:i/>
          <w:lang w:eastAsia="zh-CN"/>
        </w:rPr>
      </w:pPr>
      <w:r>
        <w:br w:type="page"/>
      </w:r>
    </w:p>
    <w:p w14:paraId="060363F3" w14:textId="384C119E" w:rsidR="00F96679" w:rsidRDefault="00F96679" w:rsidP="0084151C">
      <w:pPr>
        <w:pStyle w:val="1"/>
        <w:numPr>
          <w:ilvl w:val="0"/>
          <w:numId w:val="0"/>
        </w:numPr>
        <w:ind w:left="576" w:hanging="576"/>
        <w:jc w:val="center"/>
      </w:pPr>
      <w:bookmarkStart w:id="0" w:name="_Toc107866974"/>
      <w:r>
        <w:lastRenderedPageBreak/>
        <w:t>Ευχαριστίες</w:t>
      </w:r>
      <w:bookmarkEnd w:id="0"/>
    </w:p>
    <w:p w14:paraId="1E84DA85" w14:textId="0708C57B" w:rsidR="002F51CF" w:rsidRDefault="002F51CF" w:rsidP="0084151C">
      <w:r>
        <w:t>Ευχαριστίες</w:t>
      </w:r>
    </w:p>
    <w:p w14:paraId="11685F0C" w14:textId="77777777" w:rsidR="00455B88" w:rsidRPr="00227672" w:rsidRDefault="00455B88" w:rsidP="00455B88">
      <w:r>
        <w:t>+++Κείμενο</w:t>
      </w:r>
    </w:p>
    <w:p w14:paraId="768CC4D7" w14:textId="77777777" w:rsidR="00455B88" w:rsidRDefault="00455B88" w:rsidP="0084151C"/>
    <w:p w14:paraId="6C70B751" w14:textId="10A7808A" w:rsidR="00221F77" w:rsidRPr="00943FDC" w:rsidRDefault="00221F77" w:rsidP="00943FDC">
      <w:pPr>
        <w:spacing w:after="0"/>
        <w:jc w:val="right"/>
        <w:rPr>
          <w:i/>
          <w:lang w:eastAsia="zh-CN"/>
        </w:rPr>
      </w:pPr>
      <w:r>
        <w:br w:type="page"/>
      </w:r>
    </w:p>
    <w:p w14:paraId="3B66C97E" w14:textId="5AEB38E3" w:rsidR="00221F77" w:rsidRDefault="00221F77" w:rsidP="00791F29">
      <w:pPr>
        <w:pStyle w:val="1"/>
        <w:numPr>
          <w:ilvl w:val="0"/>
          <w:numId w:val="0"/>
        </w:numPr>
        <w:ind w:left="576" w:hanging="576"/>
        <w:jc w:val="center"/>
      </w:pPr>
      <w:bookmarkStart w:id="1" w:name="_Toc107866975"/>
      <w:r>
        <w:lastRenderedPageBreak/>
        <w:t>Περίληψη</w:t>
      </w:r>
      <w:bookmarkEnd w:id="1"/>
    </w:p>
    <w:p w14:paraId="196AF091" w14:textId="46861260" w:rsidR="00375044" w:rsidRPr="00E65338" w:rsidRDefault="00E65338" w:rsidP="00880691">
      <w:r>
        <w:t xml:space="preserve">Τη σήμερον ημέρα ολοένα και περισσότερα άτομα αλληλεπιδρούν, εργάζονται και επικοινωνούν μέσω του διαδικτύου και των πληροφοριακών συστημάτων. </w:t>
      </w:r>
      <w:r w:rsidR="00822DB9">
        <w:t xml:space="preserve">Τα πληροφοριακά συστήματα αποτελούν ένα σύνολο </w:t>
      </w:r>
      <w:r w:rsidR="00822DB9" w:rsidRPr="00822DB9">
        <w:t>διαδικασιών, ανθρώπινου δυναμικού και αυτοματοποιημένων υπολογιστικών συστημάτων, που προορίζονται για τη συλλογή, εγγραφή, ανάκτηση, επεξεργασία, αποθήκευση και ανάλυση πληροφοριών.</w:t>
      </w:r>
      <w:r w:rsidR="00822DB9">
        <w:t xml:space="preserve"> </w:t>
      </w:r>
      <w:r>
        <w:t>Ένας μικρόκοσμος</w:t>
      </w:r>
      <w:r w:rsidR="00822DB9">
        <w:t xml:space="preserve"> </w:t>
      </w:r>
      <w:r w:rsidR="00163F07">
        <w:t>ανάλογος</w:t>
      </w:r>
      <w:r w:rsidR="00822DB9">
        <w:t xml:space="preserve"> </w:t>
      </w:r>
      <w:r w:rsidR="00C353F3">
        <w:t xml:space="preserve">των συστημάτων αυτών </w:t>
      </w:r>
      <w:r>
        <w:t xml:space="preserve">διαδραματίζεται </w:t>
      </w:r>
      <w:r w:rsidR="002B0D80">
        <w:t>καθημερινά</w:t>
      </w:r>
      <w:r>
        <w:t xml:space="preserve"> σε κάθε σύγχρονο Ακαδημαϊκό Ίδρυμα.</w:t>
      </w:r>
      <w:r w:rsidR="00C353F3">
        <w:t xml:space="preserve"> </w:t>
      </w:r>
      <w:r>
        <w:t xml:space="preserve">Φοιτητές, καθηγητές, γραμματεία αλλά και </w:t>
      </w:r>
      <w:r w:rsidR="00C353F3">
        <w:t>τα λοιπά μέλη</w:t>
      </w:r>
      <w:r>
        <w:t xml:space="preserve"> </w:t>
      </w:r>
      <w:r w:rsidR="00163F07">
        <w:t>ενός τμήματος,</w:t>
      </w:r>
      <w:r>
        <w:t xml:space="preserve"> συνεργάζονται και αλληλεπιδρούν έχοντας ως </w:t>
      </w:r>
      <w:r w:rsidR="00C353F3">
        <w:t xml:space="preserve">ένα </w:t>
      </w:r>
      <w:r>
        <w:t>βασικό εργαλείο τις ανακοινώσεις</w:t>
      </w:r>
      <w:r w:rsidR="002B0D80">
        <w:t>-ειδοποιήσεις</w:t>
      </w:r>
      <w:r>
        <w:t>.</w:t>
      </w:r>
      <w:r w:rsidR="00C353F3">
        <w:t xml:space="preserve"> Σκοπός της παρούσας διπλωματικής εργασίας είναι η υλοποίηση και</w:t>
      </w:r>
      <w:r w:rsidR="00163F07">
        <w:t xml:space="preserve"> ανάλυση</w:t>
      </w:r>
      <w:r w:rsidR="00C353F3">
        <w:t xml:space="preserve"> ενός τέτοιου πληροφοριακού συστήματος το οποίο να καλύπτει και να εξυπηρετεί πλήρως τις ανάγκες ενός </w:t>
      </w:r>
      <w:r w:rsidR="00F44E7A">
        <w:t>ακαδημαϊκού</w:t>
      </w:r>
      <w:r w:rsidR="00C353F3">
        <w:t xml:space="preserve"> ιδρύματος. Πιο συγκεκριμένα </w:t>
      </w:r>
      <w:r w:rsidR="00F44E7A">
        <w:t>υλοποιείται ένα μοντέλο προσαρμοσμένο στις ανάγκες του τμήματος Μηχανικών Ηλεκτρονικών Υπολογιστών και Πληροφορικής</w:t>
      </w:r>
      <w:r w:rsidR="009422F5" w:rsidRPr="009422F5">
        <w:t xml:space="preserve"> </w:t>
      </w:r>
      <w:r w:rsidR="009422F5">
        <w:t>του Πανεπιστημίου Πατρών</w:t>
      </w:r>
      <w:r w:rsidR="00F44E7A">
        <w:t>.</w:t>
      </w:r>
      <w:r w:rsidR="00C353F3">
        <w:t xml:space="preserve"> </w:t>
      </w:r>
      <w:r w:rsidR="00F44E7A">
        <w:t xml:space="preserve">Αναλύονται τα εργαλεία και οι τεχνολογίες που χρησιμοποιήθηκαν καθώς και ο λόγος που επιλέχθηκαν έναντι άλλων. Εν συνεχεία παρουσιάζονται ενδελεχώς όλα τα μέρη που υλοποιήθηκαν και απαρτίζουν το σύστημα. Τέλος </w:t>
      </w:r>
      <w:r w:rsidR="009422F5">
        <w:t>δίνονται προτάσεις για μελλοντικές επεκτάσεις και βελτιώσεις του συστήματος.</w:t>
      </w:r>
    </w:p>
    <w:p w14:paraId="4D23CACF" w14:textId="1DA4C8A0" w:rsidR="001A40BA" w:rsidRPr="00163F07" w:rsidRDefault="00D00A59" w:rsidP="001A40BA">
      <w:pPr>
        <w:rPr>
          <w:i/>
          <w:lang w:val="en-US"/>
        </w:rPr>
      </w:pPr>
      <w:r w:rsidRPr="00C13CEF">
        <w:rPr>
          <w:b/>
          <w:i/>
        </w:rPr>
        <w:t>Λέξεις</w:t>
      </w:r>
      <w:r w:rsidRPr="00163F07">
        <w:rPr>
          <w:b/>
          <w:i/>
          <w:lang w:val="en-US"/>
        </w:rPr>
        <w:t xml:space="preserve"> </w:t>
      </w:r>
      <w:r w:rsidRPr="00C13CEF">
        <w:rPr>
          <w:b/>
          <w:i/>
        </w:rPr>
        <w:t>κλειδιά</w:t>
      </w:r>
      <w:r w:rsidRPr="00163F07">
        <w:rPr>
          <w:b/>
          <w:i/>
          <w:lang w:val="en-US"/>
        </w:rPr>
        <w:t>:</w:t>
      </w:r>
      <w:r w:rsidRPr="00163F07">
        <w:rPr>
          <w:i/>
          <w:lang w:val="en-US"/>
        </w:rPr>
        <w:t xml:space="preserve"> </w:t>
      </w:r>
      <w:r w:rsidR="002F51CF">
        <w:rPr>
          <w:i/>
        </w:rPr>
        <w:t>Λέξεις</w:t>
      </w:r>
    </w:p>
    <w:p w14:paraId="3D79BD36" w14:textId="6C6F9F00" w:rsidR="00D00A59" w:rsidRPr="00163F07" w:rsidRDefault="00D00A59" w:rsidP="001A40BA">
      <w:pPr>
        <w:rPr>
          <w:i/>
          <w:lang w:val="en-US"/>
        </w:rPr>
      </w:pPr>
    </w:p>
    <w:p w14:paraId="5748E74B" w14:textId="78436919" w:rsidR="00AE5C61" w:rsidRPr="00163F07" w:rsidRDefault="00AE5C61" w:rsidP="001A40BA">
      <w:pPr>
        <w:rPr>
          <w:sz w:val="36"/>
          <w:szCs w:val="40"/>
          <w:lang w:val="en-US"/>
        </w:rPr>
      </w:pPr>
      <w:r w:rsidRPr="00163F07">
        <w:rPr>
          <w:lang w:val="en-US"/>
        </w:rPr>
        <w:br w:type="page"/>
      </w:r>
    </w:p>
    <w:p w14:paraId="1F05FF1B" w14:textId="1D36B84B" w:rsidR="00221F77" w:rsidRPr="00163F07" w:rsidRDefault="00221F77" w:rsidP="00F530CA">
      <w:pPr>
        <w:pStyle w:val="1"/>
        <w:numPr>
          <w:ilvl w:val="0"/>
          <w:numId w:val="0"/>
        </w:numPr>
        <w:ind w:left="576" w:hanging="576"/>
        <w:jc w:val="center"/>
        <w:rPr>
          <w:lang w:val="en-US"/>
        </w:rPr>
      </w:pPr>
      <w:bookmarkStart w:id="2" w:name="_Toc107866976"/>
      <w:r>
        <w:rPr>
          <w:lang w:val="en-US"/>
        </w:rPr>
        <w:lastRenderedPageBreak/>
        <w:t>Abstract</w:t>
      </w:r>
      <w:bookmarkEnd w:id="2"/>
    </w:p>
    <w:p w14:paraId="14225D8C" w14:textId="795CCE91" w:rsidR="004E3504" w:rsidRPr="002F51CF" w:rsidRDefault="009422F5" w:rsidP="004E3504">
      <w:pPr>
        <w:rPr>
          <w:lang w:val="en-US"/>
        </w:rPr>
      </w:pPr>
      <w:r>
        <w:rPr>
          <w:lang w:val="en-US"/>
        </w:rPr>
        <w:t>Nowadays</w:t>
      </w:r>
      <w:r w:rsidRPr="009422F5">
        <w:rPr>
          <w:lang w:val="en-US"/>
        </w:rPr>
        <w:t xml:space="preserve"> more and more people interact, work and communicate through the internet and information systems. Information systems are a set of processes, human resources and automated computer systems, intended for the collection, recording, retrieval, processing, storage and analysis of information. A microcosm corresponding to these systems and communication takes place every day in every modern Academic Institution. Students, professors, secretariat and other members of the university structures cooperate and interact with announcements as a basic tool. The purpose of this thesis is the implementation and presentation of such an information system which covers and fully serves the needs of an academic institution. More specifically, a model adapted to the needs of the </w:t>
      </w:r>
      <w:r w:rsidR="00662642" w:rsidRPr="00662642">
        <w:rPr>
          <w:lang w:val="en-US"/>
        </w:rPr>
        <w:t>Department of</w:t>
      </w:r>
      <w:r w:rsidR="00662642">
        <w:rPr>
          <w:lang w:val="en-US"/>
        </w:rPr>
        <w:t xml:space="preserve"> </w:t>
      </w:r>
      <w:r w:rsidRPr="009422F5">
        <w:rPr>
          <w:lang w:val="en-US"/>
        </w:rPr>
        <w:t xml:space="preserve">Computer Engineering and </w:t>
      </w:r>
      <w:r w:rsidR="00662642">
        <w:rPr>
          <w:lang w:val="en-US"/>
        </w:rPr>
        <w:t xml:space="preserve">Informatics </w:t>
      </w:r>
      <w:r w:rsidR="00662642" w:rsidRPr="00662642">
        <w:rPr>
          <w:lang w:val="en-US"/>
        </w:rPr>
        <w:t>of the University of Patras</w:t>
      </w:r>
      <w:r w:rsidR="00662642">
        <w:rPr>
          <w:lang w:val="en-US"/>
        </w:rPr>
        <w:t xml:space="preserve"> </w:t>
      </w:r>
      <w:r w:rsidRPr="009422F5">
        <w:rPr>
          <w:lang w:val="en-US"/>
        </w:rPr>
        <w:t xml:space="preserve">is implemented. The tools and technologies used and why they were chosen over others are analyzed. </w:t>
      </w:r>
      <w:r w:rsidR="00662642">
        <w:rPr>
          <w:lang w:val="en-US"/>
        </w:rPr>
        <w:t>Furthermore</w:t>
      </w:r>
      <w:r w:rsidRPr="009422F5">
        <w:rPr>
          <w:lang w:val="en-US"/>
        </w:rPr>
        <w:t>, all the parts that were implemented and make up the system are thoroughly presented. Finally, suggestions are given for future extensions and improvements of the system.</w:t>
      </w:r>
    </w:p>
    <w:p w14:paraId="0689FB9E" w14:textId="6FD0E848" w:rsidR="00292E42" w:rsidRPr="004E3504" w:rsidRDefault="004E3504" w:rsidP="004E3504">
      <w:pPr>
        <w:rPr>
          <w:b/>
          <w:i/>
          <w:lang w:val="en-US"/>
        </w:rPr>
      </w:pPr>
      <w:r w:rsidRPr="004E3504">
        <w:rPr>
          <w:b/>
          <w:i/>
          <w:lang w:val="en-US"/>
        </w:rPr>
        <w:t>Keywords:</w:t>
      </w:r>
      <w:r w:rsidRPr="004E3504">
        <w:rPr>
          <w:i/>
          <w:lang w:val="en-US"/>
        </w:rPr>
        <w:t xml:space="preserve"> </w:t>
      </w:r>
      <w:r w:rsidR="002F51CF">
        <w:rPr>
          <w:i/>
          <w:lang w:val="en-US"/>
        </w:rPr>
        <w:t>words</w:t>
      </w:r>
      <w:r w:rsidRPr="004E3504">
        <w:rPr>
          <w:b/>
          <w:i/>
          <w:lang w:val="en-US"/>
        </w:rPr>
        <w:t xml:space="preserve"> </w:t>
      </w:r>
      <w:r w:rsidR="00292E42" w:rsidRPr="004E3504">
        <w:rPr>
          <w:i/>
          <w:lang w:val="en-US"/>
        </w:rPr>
        <w:br w:type="page"/>
      </w:r>
    </w:p>
    <w:p w14:paraId="129EA01D" w14:textId="1BC56A43" w:rsidR="008E2471" w:rsidRPr="009422F5" w:rsidRDefault="00292E42" w:rsidP="006635FB">
      <w:pPr>
        <w:pStyle w:val="1"/>
        <w:numPr>
          <w:ilvl w:val="0"/>
          <w:numId w:val="0"/>
        </w:numPr>
        <w:ind w:left="576" w:hanging="576"/>
        <w:jc w:val="center"/>
        <w:rPr>
          <w:lang w:val="en-US"/>
        </w:rPr>
      </w:pPr>
      <w:bookmarkStart w:id="3" w:name="_Toc107866977"/>
      <w:r w:rsidRPr="002E62BB">
        <w:lastRenderedPageBreak/>
        <w:t>Περιεχόμενα</w:t>
      </w:r>
      <w:bookmarkEnd w:id="3"/>
    </w:p>
    <w:sdt>
      <w:sdtPr>
        <w:id w:val="-668787176"/>
        <w:docPartObj>
          <w:docPartGallery w:val="Table of Contents"/>
          <w:docPartUnique/>
        </w:docPartObj>
      </w:sdtPr>
      <w:sdtEndPr>
        <w:rPr>
          <w:bCs/>
          <w:noProof/>
        </w:rPr>
      </w:sdtEndPr>
      <w:sdtContent>
        <w:p w14:paraId="13F13DBF" w14:textId="3F1730CD" w:rsidR="000841F9" w:rsidRDefault="00292E42">
          <w:pPr>
            <w:pStyle w:val="10"/>
            <w:rPr>
              <w:rFonts w:asciiTheme="minorHAnsi" w:eastAsiaTheme="minorEastAsia" w:hAnsiTheme="minorHAnsi" w:cstheme="minorBidi"/>
              <w:b w:val="0"/>
              <w:noProof/>
              <w:lang w:eastAsia="el-GR"/>
            </w:rPr>
          </w:pPr>
          <w:r>
            <w:fldChar w:fldCharType="begin"/>
          </w:r>
          <w:r>
            <w:instrText xml:space="preserve"> TOC \o "1-3" \h \z \u </w:instrText>
          </w:r>
          <w:r>
            <w:fldChar w:fldCharType="separate"/>
          </w:r>
          <w:hyperlink w:anchor="_Toc107866974" w:history="1">
            <w:r w:rsidR="000841F9" w:rsidRPr="00E222D0">
              <w:rPr>
                <w:rStyle w:val="-"/>
                <w:noProof/>
              </w:rPr>
              <w:t>Ευχαριστίες</w:t>
            </w:r>
            <w:r w:rsidR="000841F9">
              <w:rPr>
                <w:noProof/>
                <w:webHidden/>
              </w:rPr>
              <w:tab/>
            </w:r>
            <w:r w:rsidR="000841F9">
              <w:rPr>
                <w:noProof/>
                <w:webHidden/>
              </w:rPr>
              <w:fldChar w:fldCharType="begin"/>
            </w:r>
            <w:r w:rsidR="000841F9">
              <w:rPr>
                <w:noProof/>
                <w:webHidden/>
              </w:rPr>
              <w:instrText xml:space="preserve"> PAGEREF _Toc107866974 \h </w:instrText>
            </w:r>
            <w:r w:rsidR="000841F9">
              <w:rPr>
                <w:noProof/>
                <w:webHidden/>
              </w:rPr>
            </w:r>
            <w:r w:rsidR="000841F9">
              <w:rPr>
                <w:noProof/>
                <w:webHidden/>
              </w:rPr>
              <w:fldChar w:fldCharType="separate"/>
            </w:r>
            <w:r w:rsidR="000841F9">
              <w:rPr>
                <w:noProof/>
                <w:webHidden/>
              </w:rPr>
              <w:t>iii</w:t>
            </w:r>
            <w:r w:rsidR="000841F9">
              <w:rPr>
                <w:noProof/>
                <w:webHidden/>
              </w:rPr>
              <w:fldChar w:fldCharType="end"/>
            </w:r>
          </w:hyperlink>
        </w:p>
        <w:p w14:paraId="28DA9557" w14:textId="5C5D769A" w:rsidR="000841F9" w:rsidRDefault="000841F9">
          <w:pPr>
            <w:pStyle w:val="10"/>
            <w:rPr>
              <w:rFonts w:asciiTheme="minorHAnsi" w:eastAsiaTheme="minorEastAsia" w:hAnsiTheme="minorHAnsi" w:cstheme="minorBidi"/>
              <w:b w:val="0"/>
              <w:noProof/>
              <w:lang w:eastAsia="el-GR"/>
            </w:rPr>
          </w:pPr>
          <w:hyperlink w:anchor="_Toc107866975" w:history="1">
            <w:r w:rsidRPr="00E222D0">
              <w:rPr>
                <w:rStyle w:val="-"/>
                <w:noProof/>
              </w:rPr>
              <w:t>Περίληψη</w:t>
            </w:r>
            <w:r>
              <w:rPr>
                <w:noProof/>
                <w:webHidden/>
              </w:rPr>
              <w:tab/>
            </w:r>
            <w:r>
              <w:rPr>
                <w:noProof/>
                <w:webHidden/>
              </w:rPr>
              <w:fldChar w:fldCharType="begin"/>
            </w:r>
            <w:r>
              <w:rPr>
                <w:noProof/>
                <w:webHidden/>
              </w:rPr>
              <w:instrText xml:space="preserve"> PAGEREF _Toc107866975 \h </w:instrText>
            </w:r>
            <w:r>
              <w:rPr>
                <w:noProof/>
                <w:webHidden/>
              </w:rPr>
            </w:r>
            <w:r>
              <w:rPr>
                <w:noProof/>
                <w:webHidden/>
              </w:rPr>
              <w:fldChar w:fldCharType="separate"/>
            </w:r>
            <w:r>
              <w:rPr>
                <w:noProof/>
                <w:webHidden/>
              </w:rPr>
              <w:t>iv</w:t>
            </w:r>
            <w:r>
              <w:rPr>
                <w:noProof/>
                <w:webHidden/>
              </w:rPr>
              <w:fldChar w:fldCharType="end"/>
            </w:r>
          </w:hyperlink>
        </w:p>
        <w:p w14:paraId="649FF2FC" w14:textId="5DE19E3B" w:rsidR="000841F9" w:rsidRDefault="000841F9">
          <w:pPr>
            <w:pStyle w:val="10"/>
            <w:rPr>
              <w:rFonts w:asciiTheme="minorHAnsi" w:eastAsiaTheme="minorEastAsia" w:hAnsiTheme="minorHAnsi" w:cstheme="minorBidi"/>
              <w:b w:val="0"/>
              <w:noProof/>
              <w:lang w:eastAsia="el-GR"/>
            </w:rPr>
          </w:pPr>
          <w:hyperlink w:anchor="_Toc107866976" w:history="1">
            <w:r w:rsidRPr="00E222D0">
              <w:rPr>
                <w:rStyle w:val="-"/>
                <w:noProof/>
                <w:lang w:val="en-US"/>
              </w:rPr>
              <w:t>Abstract</w:t>
            </w:r>
            <w:r>
              <w:rPr>
                <w:noProof/>
                <w:webHidden/>
              </w:rPr>
              <w:tab/>
            </w:r>
            <w:r>
              <w:rPr>
                <w:noProof/>
                <w:webHidden/>
              </w:rPr>
              <w:fldChar w:fldCharType="begin"/>
            </w:r>
            <w:r>
              <w:rPr>
                <w:noProof/>
                <w:webHidden/>
              </w:rPr>
              <w:instrText xml:space="preserve"> PAGEREF _Toc107866976 \h </w:instrText>
            </w:r>
            <w:r>
              <w:rPr>
                <w:noProof/>
                <w:webHidden/>
              </w:rPr>
            </w:r>
            <w:r>
              <w:rPr>
                <w:noProof/>
                <w:webHidden/>
              </w:rPr>
              <w:fldChar w:fldCharType="separate"/>
            </w:r>
            <w:r>
              <w:rPr>
                <w:noProof/>
                <w:webHidden/>
              </w:rPr>
              <w:t>v</w:t>
            </w:r>
            <w:r>
              <w:rPr>
                <w:noProof/>
                <w:webHidden/>
              </w:rPr>
              <w:fldChar w:fldCharType="end"/>
            </w:r>
          </w:hyperlink>
        </w:p>
        <w:p w14:paraId="67399937" w14:textId="107F3CC4" w:rsidR="000841F9" w:rsidRDefault="000841F9">
          <w:pPr>
            <w:pStyle w:val="10"/>
            <w:rPr>
              <w:rFonts w:asciiTheme="minorHAnsi" w:eastAsiaTheme="minorEastAsia" w:hAnsiTheme="minorHAnsi" w:cstheme="minorBidi"/>
              <w:b w:val="0"/>
              <w:noProof/>
              <w:lang w:eastAsia="el-GR"/>
            </w:rPr>
          </w:pPr>
          <w:hyperlink w:anchor="_Toc107866977" w:history="1">
            <w:r w:rsidRPr="00E222D0">
              <w:rPr>
                <w:rStyle w:val="-"/>
                <w:noProof/>
              </w:rPr>
              <w:t>Περιεχόμενα</w:t>
            </w:r>
            <w:r>
              <w:rPr>
                <w:noProof/>
                <w:webHidden/>
              </w:rPr>
              <w:tab/>
            </w:r>
            <w:r>
              <w:rPr>
                <w:noProof/>
                <w:webHidden/>
              </w:rPr>
              <w:fldChar w:fldCharType="begin"/>
            </w:r>
            <w:r>
              <w:rPr>
                <w:noProof/>
                <w:webHidden/>
              </w:rPr>
              <w:instrText xml:space="preserve"> PAGEREF _Toc107866977 \h </w:instrText>
            </w:r>
            <w:r>
              <w:rPr>
                <w:noProof/>
                <w:webHidden/>
              </w:rPr>
            </w:r>
            <w:r>
              <w:rPr>
                <w:noProof/>
                <w:webHidden/>
              </w:rPr>
              <w:fldChar w:fldCharType="separate"/>
            </w:r>
            <w:r>
              <w:rPr>
                <w:noProof/>
                <w:webHidden/>
              </w:rPr>
              <w:t>vi</w:t>
            </w:r>
            <w:r>
              <w:rPr>
                <w:noProof/>
                <w:webHidden/>
              </w:rPr>
              <w:fldChar w:fldCharType="end"/>
            </w:r>
          </w:hyperlink>
        </w:p>
        <w:p w14:paraId="27B7D3DC" w14:textId="72DEFD49" w:rsidR="000841F9" w:rsidRDefault="000841F9">
          <w:pPr>
            <w:pStyle w:val="10"/>
            <w:rPr>
              <w:rFonts w:asciiTheme="minorHAnsi" w:eastAsiaTheme="minorEastAsia" w:hAnsiTheme="minorHAnsi" w:cstheme="minorBidi"/>
              <w:b w:val="0"/>
              <w:noProof/>
              <w:lang w:eastAsia="el-GR"/>
            </w:rPr>
          </w:pPr>
          <w:hyperlink w:anchor="_Toc107866978" w:history="1">
            <w:r w:rsidRPr="00E222D0">
              <w:rPr>
                <w:rStyle w:val="-"/>
                <w:noProof/>
              </w:rPr>
              <w:t>Λίστα Εικόνων</w:t>
            </w:r>
            <w:r>
              <w:rPr>
                <w:noProof/>
                <w:webHidden/>
              </w:rPr>
              <w:tab/>
            </w:r>
            <w:r>
              <w:rPr>
                <w:noProof/>
                <w:webHidden/>
              </w:rPr>
              <w:fldChar w:fldCharType="begin"/>
            </w:r>
            <w:r>
              <w:rPr>
                <w:noProof/>
                <w:webHidden/>
              </w:rPr>
              <w:instrText xml:space="preserve"> PAGEREF _Toc107866978 \h </w:instrText>
            </w:r>
            <w:r>
              <w:rPr>
                <w:noProof/>
                <w:webHidden/>
              </w:rPr>
            </w:r>
            <w:r>
              <w:rPr>
                <w:noProof/>
                <w:webHidden/>
              </w:rPr>
              <w:fldChar w:fldCharType="separate"/>
            </w:r>
            <w:r>
              <w:rPr>
                <w:noProof/>
                <w:webHidden/>
              </w:rPr>
              <w:t>viii</w:t>
            </w:r>
            <w:r>
              <w:rPr>
                <w:noProof/>
                <w:webHidden/>
              </w:rPr>
              <w:fldChar w:fldCharType="end"/>
            </w:r>
          </w:hyperlink>
        </w:p>
        <w:p w14:paraId="52476295" w14:textId="153733EA" w:rsidR="000841F9" w:rsidRDefault="000841F9">
          <w:pPr>
            <w:pStyle w:val="10"/>
            <w:rPr>
              <w:rFonts w:asciiTheme="minorHAnsi" w:eastAsiaTheme="minorEastAsia" w:hAnsiTheme="minorHAnsi" w:cstheme="minorBidi"/>
              <w:b w:val="0"/>
              <w:noProof/>
              <w:lang w:eastAsia="el-GR"/>
            </w:rPr>
          </w:pPr>
          <w:hyperlink w:anchor="_Toc107866979" w:history="1">
            <w:r w:rsidRPr="00E222D0">
              <w:rPr>
                <w:rStyle w:val="-"/>
                <w:noProof/>
              </w:rPr>
              <w:t>Λίστα</w:t>
            </w:r>
            <w:r w:rsidRPr="00E222D0">
              <w:rPr>
                <w:rStyle w:val="-"/>
                <w:noProof/>
                <w:lang w:val="en-US"/>
              </w:rPr>
              <w:t xml:space="preserve"> </w:t>
            </w:r>
            <w:r w:rsidRPr="00E222D0">
              <w:rPr>
                <w:rStyle w:val="-"/>
                <w:noProof/>
              </w:rPr>
              <w:t>Σχημάτων</w:t>
            </w:r>
            <w:r>
              <w:rPr>
                <w:noProof/>
                <w:webHidden/>
              </w:rPr>
              <w:tab/>
            </w:r>
            <w:r>
              <w:rPr>
                <w:noProof/>
                <w:webHidden/>
              </w:rPr>
              <w:fldChar w:fldCharType="begin"/>
            </w:r>
            <w:r>
              <w:rPr>
                <w:noProof/>
                <w:webHidden/>
              </w:rPr>
              <w:instrText xml:space="preserve"> PAGEREF _Toc107866979 \h </w:instrText>
            </w:r>
            <w:r>
              <w:rPr>
                <w:noProof/>
                <w:webHidden/>
              </w:rPr>
            </w:r>
            <w:r>
              <w:rPr>
                <w:noProof/>
                <w:webHidden/>
              </w:rPr>
              <w:fldChar w:fldCharType="separate"/>
            </w:r>
            <w:r>
              <w:rPr>
                <w:noProof/>
                <w:webHidden/>
              </w:rPr>
              <w:t>ix</w:t>
            </w:r>
            <w:r>
              <w:rPr>
                <w:noProof/>
                <w:webHidden/>
              </w:rPr>
              <w:fldChar w:fldCharType="end"/>
            </w:r>
          </w:hyperlink>
        </w:p>
        <w:p w14:paraId="179DC8CC" w14:textId="16C99189" w:rsidR="000841F9" w:rsidRDefault="000841F9">
          <w:pPr>
            <w:pStyle w:val="10"/>
            <w:rPr>
              <w:rFonts w:asciiTheme="minorHAnsi" w:eastAsiaTheme="minorEastAsia" w:hAnsiTheme="minorHAnsi" w:cstheme="minorBidi"/>
              <w:b w:val="0"/>
              <w:noProof/>
              <w:lang w:eastAsia="el-GR"/>
            </w:rPr>
          </w:pPr>
          <w:hyperlink w:anchor="_Toc107866980" w:history="1">
            <w:r w:rsidRPr="00E222D0">
              <w:rPr>
                <w:rStyle w:val="-"/>
                <w:noProof/>
              </w:rPr>
              <w:t>Λίστα</w:t>
            </w:r>
            <w:r w:rsidRPr="00E222D0">
              <w:rPr>
                <w:rStyle w:val="-"/>
                <w:noProof/>
                <w:lang w:val="en-US"/>
              </w:rPr>
              <w:t xml:space="preserve"> </w:t>
            </w:r>
            <w:r w:rsidRPr="00E222D0">
              <w:rPr>
                <w:rStyle w:val="-"/>
                <w:noProof/>
              </w:rPr>
              <w:t>Πινάκων</w:t>
            </w:r>
            <w:r>
              <w:rPr>
                <w:noProof/>
                <w:webHidden/>
              </w:rPr>
              <w:tab/>
            </w:r>
            <w:r>
              <w:rPr>
                <w:noProof/>
                <w:webHidden/>
              </w:rPr>
              <w:fldChar w:fldCharType="begin"/>
            </w:r>
            <w:r>
              <w:rPr>
                <w:noProof/>
                <w:webHidden/>
              </w:rPr>
              <w:instrText xml:space="preserve"> PAGEREF _Toc107866980 \h </w:instrText>
            </w:r>
            <w:r>
              <w:rPr>
                <w:noProof/>
                <w:webHidden/>
              </w:rPr>
            </w:r>
            <w:r>
              <w:rPr>
                <w:noProof/>
                <w:webHidden/>
              </w:rPr>
              <w:fldChar w:fldCharType="separate"/>
            </w:r>
            <w:r>
              <w:rPr>
                <w:noProof/>
                <w:webHidden/>
              </w:rPr>
              <w:t>x</w:t>
            </w:r>
            <w:r>
              <w:rPr>
                <w:noProof/>
                <w:webHidden/>
              </w:rPr>
              <w:fldChar w:fldCharType="end"/>
            </w:r>
          </w:hyperlink>
        </w:p>
        <w:p w14:paraId="1B2CE558" w14:textId="30D257D1" w:rsidR="000841F9" w:rsidRDefault="000841F9">
          <w:pPr>
            <w:pStyle w:val="10"/>
            <w:rPr>
              <w:rFonts w:asciiTheme="minorHAnsi" w:eastAsiaTheme="minorEastAsia" w:hAnsiTheme="minorHAnsi" w:cstheme="minorBidi"/>
              <w:b w:val="0"/>
              <w:noProof/>
              <w:lang w:eastAsia="el-GR"/>
            </w:rPr>
          </w:pPr>
          <w:hyperlink w:anchor="_Toc107866981" w:history="1">
            <w:r w:rsidRPr="00E222D0">
              <w:rPr>
                <w:rStyle w:val="-"/>
                <w:noProof/>
              </w:rPr>
              <w:t>Πίνακας Επεξήγησης Ακρωνυμίων και Συντμήσεων</w:t>
            </w:r>
            <w:r>
              <w:rPr>
                <w:noProof/>
                <w:webHidden/>
              </w:rPr>
              <w:tab/>
            </w:r>
            <w:r>
              <w:rPr>
                <w:noProof/>
                <w:webHidden/>
              </w:rPr>
              <w:fldChar w:fldCharType="begin"/>
            </w:r>
            <w:r>
              <w:rPr>
                <w:noProof/>
                <w:webHidden/>
              </w:rPr>
              <w:instrText xml:space="preserve"> PAGEREF _Toc107866981 \h </w:instrText>
            </w:r>
            <w:r>
              <w:rPr>
                <w:noProof/>
                <w:webHidden/>
              </w:rPr>
            </w:r>
            <w:r>
              <w:rPr>
                <w:noProof/>
                <w:webHidden/>
              </w:rPr>
              <w:fldChar w:fldCharType="separate"/>
            </w:r>
            <w:r>
              <w:rPr>
                <w:noProof/>
                <w:webHidden/>
              </w:rPr>
              <w:t>xi</w:t>
            </w:r>
            <w:r>
              <w:rPr>
                <w:noProof/>
                <w:webHidden/>
              </w:rPr>
              <w:fldChar w:fldCharType="end"/>
            </w:r>
          </w:hyperlink>
        </w:p>
        <w:p w14:paraId="24673364" w14:textId="1A7F3834" w:rsidR="000841F9" w:rsidRDefault="000841F9">
          <w:pPr>
            <w:pStyle w:val="10"/>
            <w:rPr>
              <w:rFonts w:asciiTheme="minorHAnsi" w:eastAsiaTheme="minorEastAsia" w:hAnsiTheme="minorHAnsi" w:cstheme="minorBidi"/>
              <w:b w:val="0"/>
              <w:noProof/>
              <w:lang w:eastAsia="el-GR"/>
            </w:rPr>
          </w:pPr>
          <w:hyperlink w:anchor="_Toc107866982" w:history="1">
            <w:r w:rsidRPr="00E222D0">
              <w:rPr>
                <w:rStyle w:val="-"/>
                <w:noProof/>
              </w:rPr>
              <w:t>Πρόλογος</w:t>
            </w:r>
            <w:r>
              <w:rPr>
                <w:noProof/>
                <w:webHidden/>
              </w:rPr>
              <w:tab/>
            </w:r>
            <w:r>
              <w:rPr>
                <w:noProof/>
                <w:webHidden/>
              </w:rPr>
              <w:fldChar w:fldCharType="begin"/>
            </w:r>
            <w:r>
              <w:rPr>
                <w:noProof/>
                <w:webHidden/>
              </w:rPr>
              <w:instrText xml:space="preserve"> PAGEREF _Toc107866982 \h </w:instrText>
            </w:r>
            <w:r>
              <w:rPr>
                <w:noProof/>
                <w:webHidden/>
              </w:rPr>
            </w:r>
            <w:r>
              <w:rPr>
                <w:noProof/>
                <w:webHidden/>
              </w:rPr>
              <w:fldChar w:fldCharType="separate"/>
            </w:r>
            <w:r>
              <w:rPr>
                <w:noProof/>
                <w:webHidden/>
              </w:rPr>
              <w:t>xii</w:t>
            </w:r>
            <w:r>
              <w:rPr>
                <w:noProof/>
                <w:webHidden/>
              </w:rPr>
              <w:fldChar w:fldCharType="end"/>
            </w:r>
          </w:hyperlink>
        </w:p>
        <w:p w14:paraId="262B55AD" w14:textId="741668CC" w:rsidR="000841F9" w:rsidRDefault="000841F9">
          <w:pPr>
            <w:pStyle w:val="10"/>
            <w:rPr>
              <w:rFonts w:asciiTheme="minorHAnsi" w:eastAsiaTheme="minorEastAsia" w:hAnsiTheme="minorHAnsi" w:cstheme="minorBidi"/>
              <w:b w:val="0"/>
              <w:noProof/>
              <w:lang w:eastAsia="el-GR"/>
            </w:rPr>
          </w:pPr>
          <w:hyperlink w:anchor="_Toc107866983" w:history="1">
            <w:r w:rsidRPr="00E222D0">
              <w:rPr>
                <w:rStyle w:val="-"/>
                <w:i/>
                <w:noProof/>
              </w:rPr>
              <w:t>1</w:t>
            </w:r>
            <w:r w:rsidRPr="00E222D0">
              <w:rPr>
                <w:rStyle w:val="-"/>
                <w:noProof/>
              </w:rPr>
              <w:t xml:space="preserve"> Εισαγωγή</w:t>
            </w:r>
            <w:r>
              <w:rPr>
                <w:noProof/>
                <w:webHidden/>
              </w:rPr>
              <w:tab/>
            </w:r>
            <w:r>
              <w:rPr>
                <w:noProof/>
                <w:webHidden/>
              </w:rPr>
              <w:fldChar w:fldCharType="begin"/>
            </w:r>
            <w:r>
              <w:rPr>
                <w:noProof/>
                <w:webHidden/>
              </w:rPr>
              <w:instrText xml:space="preserve"> PAGEREF _Toc107866983 \h </w:instrText>
            </w:r>
            <w:r>
              <w:rPr>
                <w:noProof/>
                <w:webHidden/>
              </w:rPr>
            </w:r>
            <w:r>
              <w:rPr>
                <w:noProof/>
                <w:webHidden/>
              </w:rPr>
              <w:fldChar w:fldCharType="separate"/>
            </w:r>
            <w:r>
              <w:rPr>
                <w:noProof/>
                <w:webHidden/>
              </w:rPr>
              <w:t>1</w:t>
            </w:r>
            <w:r>
              <w:rPr>
                <w:noProof/>
                <w:webHidden/>
              </w:rPr>
              <w:fldChar w:fldCharType="end"/>
            </w:r>
          </w:hyperlink>
        </w:p>
        <w:p w14:paraId="67829939" w14:textId="7F7CC9B7" w:rsidR="000841F9" w:rsidRDefault="000841F9">
          <w:pPr>
            <w:pStyle w:val="20"/>
            <w:rPr>
              <w:rFonts w:asciiTheme="minorHAnsi" w:eastAsiaTheme="minorEastAsia" w:hAnsiTheme="minorHAnsi" w:cstheme="minorBidi"/>
              <w:noProof/>
              <w:lang w:eastAsia="el-GR"/>
            </w:rPr>
          </w:pPr>
          <w:hyperlink w:anchor="_Toc107866984" w:history="1">
            <w:r w:rsidRPr="00E222D0">
              <w:rPr>
                <w:rStyle w:val="-"/>
                <w:noProof/>
              </w:rPr>
              <w:t>1.1. Το Πρόβλημα και η Σημασία του</w:t>
            </w:r>
            <w:r>
              <w:rPr>
                <w:noProof/>
                <w:webHidden/>
              </w:rPr>
              <w:tab/>
            </w:r>
            <w:r>
              <w:rPr>
                <w:noProof/>
                <w:webHidden/>
              </w:rPr>
              <w:fldChar w:fldCharType="begin"/>
            </w:r>
            <w:r>
              <w:rPr>
                <w:noProof/>
                <w:webHidden/>
              </w:rPr>
              <w:instrText xml:space="preserve"> PAGEREF _Toc107866984 \h </w:instrText>
            </w:r>
            <w:r>
              <w:rPr>
                <w:noProof/>
                <w:webHidden/>
              </w:rPr>
            </w:r>
            <w:r>
              <w:rPr>
                <w:noProof/>
                <w:webHidden/>
              </w:rPr>
              <w:fldChar w:fldCharType="separate"/>
            </w:r>
            <w:r>
              <w:rPr>
                <w:noProof/>
                <w:webHidden/>
              </w:rPr>
              <w:t>2</w:t>
            </w:r>
            <w:r>
              <w:rPr>
                <w:noProof/>
                <w:webHidden/>
              </w:rPr>
              <w:fldChar w:fldCharType="end"/>
            </w:r>
          </w:hyperlink>
        </w:p>
        <w:p w14:paraId="183D1592" w14:textId="16E431B5" w:rsidR="000841F9" w:rsidRDefault="000841F9">
          <w:pPr>
            <w:pStyle w:val="20"/>
            <w:rPr>
              <w:rFonts w:asciiTheme="minorHAnsi" w:eastAsiaTheme="minorEastAsia" w:hAnsiTheme="minorHAnsi" w:cstheme="minorBidi"/>
              <w:noProof/>
              <w:lang w:eastAsia="el-GR"/>
            </w:rPr>
          </w:pPr>
          <w:hyperlink w:anchor="_Toc107866985" w:history="1">
            <w:r w:rsidRPr="00E222D0">
              <w:rPr>
                <w:rStyle w:val="-"/>
                <w:noProof/>
              </w:rPr>
              <w:t>1.2. Στόχοι της Εργασίας</w:t>
            </w:r>
            <w:r>
              <w:rPr>
                <w:noProof/>
                <w:webHidden/>
              </w:rPr>
              <w:tab/>
            </w:r>
            <w:r>
              <w:rPr>
                <w:noProof/>
                <w:webHidden/>
              </w:rPr>
              <w:fldChar w:fldCharType="begin"/>
            </w:r>
            <w:r>
              <w:rPr>
                <w:noProof/>
                <w:webHidden/>
              </w:rPr>
              <w:instrText xml:space="preserve"> PAGEREF _Toc107866985 \h </w:instrText>
            </w:r>
            <w:r>
              <w:rPr>
                <w:noProof/>
                <w:webHidden/>
              </w:rPr>
            </w:r>
            <w:r>
              <w:rPr>
                <w:noProof/>
                <w:webHidden/>
              </w:rPr>
              <w:fldChar w:fldCharType="separate"/>
            </w:r>
            <w:r>
              <w:rPr>
                <w:noProof/>
                <w:webHidden/>
              </w:rPr>
              <w:t>3</w:t>
            </w:r>
            <w:r>
              <w:rPr>
                <w:noProof/>
                <w:webHidden/>
              </w:rPr>
              <w:fldChar w:fldCharType="end"/>
            </w:r>
          </w:hyperlink>
        </w:p>
        <w:p w14:paraId="7A715129" w14:textId="34CF05FA" w:rsidR="000841F9" w:rsidRDefault="000841F9">
          <w:pPr>
            <w:pStyle w:val="20"/>
            <w:rPr>
              <w:rFonts w:asciiTheme="minorHAnsi" w:eastAsiaTheme="minorEastAsia" w:hAnsiTheme="minorHAnsi" w:cstheme="minorBidi"/>
              <w:noProof/>
              <w:lang w:eastAsia="el-GR"/>
            </w:rPr>
          </w:pPr>
          <w:hyperlink w:anchor="_Toc107866986" w:history="1">
            <w:r w:rsidRPr="00E222D0">
              <w:rPr>
                <w:rStyle w:val="-"/>
                <w:noProof/>
              </w:rPr>
              <w:t>1.3. Συνεισφορά</w:t>
            </w:r>
            <w:r>
              <w:rPr>
                <w:noProof/>
                <w:webHidden/>
              </w:rPr>
              <w:tab/>
            </w:r>
            <w:r>
              <w:rPr>
                <w:noProof/>
                <w:webHidden/>
              </w:rPr>
              <w:fldChar w:fldCharType="begin"/>
            </w:r>
            <w:r>
              <w:rPr>
                <w:noProof/>
                <w:webHidden/>
              </w:rPr>
              <w:instrText xml:space="preserve"> PAGEREF _Toc107866986 \h </w:instrText>
            </w:r>
            <w:r>
              <w:rPr>
                <w:noProof/>
                <w:webHidden/>
              </w:rPr>
            </w:r>
            <w:r>
              <w:rPr>
                <w:noProof/>
                <w:webHidden/>
              </w:rPr>
              <w:fldChar w:fldCharType="separate"/>
            </w:r>
            <w:r>
              <w:rPr>
                <w:noProof/>
                <w:webHidden/>
              </w:rPr>
              <w:t>3</w:t>
            </w:r>
            <w:r>
              <w:rPr>
                <w:noProof/>
                <w:webHidden/>
              </w:rPr>
              <w:fldChar w:fldCharType="end"/>
            </w:r>
          </w:hyperlink>
        </w:p>
        <w:p w14:paraId="68438AE7" w14:textId="1D9298AA" w:rsidR="000841F9" w:rsidRDefault="000841F9">
          <w:pPr>
            <w:pStyle w:val="20"/>
            <w:rPr>
              <w:rFonts w:asciiTheme="minorHAnsi" w:eastAsiaTheme="minorEastAsia" w:hAnsiTheme="minorHAnsi" w:cstheme="minorBidi"/>
              <w:noProof/>
              <w:lang w:eastAsia="el-GR"/>
            </w:rPr>
          </w:pPr>
          <w:hyperlink w:anchor="_Toc107866987" w:history="1">
            <w:r w:rsidRPr="00E222D0">
              <w:rPr>
                <w:rStyle w:val="-"/>
                <w:noProof/>
              </w:rPr>
              <w:t>1.4. Διάρθρωση της Διπλωματικής Εργασίας</w:t>
            </w:r>
            <w:r>
              <w:rPr>
                <w:noProof/>
                <w:webHidden/>
              </w:rPr>
              <w:tab/>
            </w:r>
            <w:r>
              <w:rPr>
                <w:noProof/>
                <w:webHidden/>
              </w:rPr>
              <w:fldChar w:fldCharType="begin"/>
            </w:r>
            <w:r>
              <w:rPr>
                <w:noProof/>
                <w:webHidden/>
              </w:rPr>
              <w:instrText xml:space="preserve"> PAGEREF _Toc107866987 \h </w:instrText>
            </w:r>
            <w:r>
              <w:rPr>
                <w:noProof/>
                <w:webHidden/>
              </w:rPr>
            </w:r>
            <w:r>
              <w:rPr>
                <w:noProof/>
                <w:webHidden/>
              </w:rPr>
              <w:fldChar w:fldCharType="separate"/>
            </w:r>
            <w:r>
              <w:rPr>
                <w:noProof/>
                <w:webHidden/>
              </w:rPr>
              <w:t>4</w:t>
            </w:r>
            <w:r>
              <w:rPr>
                <w:noProof/>
                <w:webHidden/>
              </w:rPr>
              <w:fldChar w:fldCharType="end"/>
            </w:r>
          </w:hyperlink>
        </w:p>
        <w:p w14:paraId="0234A740" w14:textId="78009333" w:rsidR="000841F9" w:rsidRDefault="000841F9">
          <w:pPr>
            <w:pStyle w:val="10"/>
            <w:rPr>
              <w:rFonts w:asciiTheme="minorHAnsi" w:eastAsiaTheme="minorEastAsia" w:hAnsiTheme="minorHAnsi" w:cstheme="minorBidi"/>
              <w:b w:val="0"/>
              <w:noProof/>
              <w:lang w:eastAsia="el-GR"/>
            </w:rPr>
          </w:pPr>
          <w:hyperlink w:anchor="_Toc107866988" w:history="1">
            <w:r w:rsidRPr="00E222D0">
              <w:rPr>
                <w:rStyle w:val="-"/>
                <w:i/>
                <w:noProof/>
              </w:rPr>
              <w:t>2</w:t>
            </w:r>
            <w:r w:rsidRPr="00E222D0">
              <w:rPr>
                <w:rStyle w:val="-"/>
                <w:noProof/>
              </w:rPr>
              <w:t xml:space="preserve"> Θεωρητική Προσέγγιση</w:t>
            </w:r>
            <w:r>
              <w:rPr>
                <w:noProof/>
                <w:webHidden/>
              </w:rPr>
              <w:tab/>
            </w:r>
            <w:r>
              <w:rPr>
                <w:noProof/>
                <w:webHidden/>
              </w:rPr>
              <w:fldChar w:fldCharType="begin"/>
            </w:r>
            <w:r>
              <w:rPr>
                <w:noProof/>
                <w:webHidden/>
              </w:rPr>
              <w:instrText xml:space="preserve"> PAGEREF _Toc107866988 \h </w:instrText>
            </w:r>
            <w:r>
              <w:rPr>
                <w:noProof/>
                <w:webHidden/>
              </w:rPr>
            </w:r>
            <w:r>
              <w:rPr>
                <w:noProof/>
                <w:webHidden/>
              </w:rPr>
              <w:fldChar w:fldCharType="separate"/>
            </w:r>
            <w:r>
              <w:rPr>
                <w:noProof/>
                <w:webHidden/>
              </w:rPr>
              <w:t>5</w:t>
            </w:r>
            <w:r>
              <w:rPr>
                <w:noProof/>
                <w:webHidden/>
              </w:rPr>
              <w:fldChar w:fldCharType="end"/>
            </w:r>
          </w:hyperlink>
        </w:p>
        <w:p w14:paraId="3900E1DF" w14:textId="6D89D872" w:rsidR="000841F9" w:rsidRDefault="000841F9">
          <w:pPr>
            <w:pStyle w:val="20"/>
            <w:rPr>
              <w:rFonts w:asciiTheme="minorHAnsi" w:eastAsiaTheme="minorEastAsia" w:hAnsiTheme="minorHAnsi" w:cstheme="minorBidi"/>
              <w:noProof/>
              <w:lang w:eastAsia="el-GR"/>
            </w:rPr>
          </w:pPr>
          <w:hyperlink w:anchor="_Toc107866989" w:history="1">
            <w:r w:rsidRPr="00E222D0">
              <w:rPr>
                <w:rStyle w:val="-"/>
                <w:noProof/>
              </w:rPr>
              <w:t>2.1. Τι είναι ένα πληροφοριακό σύστημα</w:t>
            </w:r>
            <w:r>
              <w:rPr>
                <w:noProof/>
                <w:webHidden/>
              </w:rPr>
              <w:tab/>
            </w:r>
            <w:r>
              <w:rPr>
                <w:noProof/>
                <w:webHidden/>
              </w:rPr>
              <w:fldChar w:fldCharType="begin"/>
            </w:r>
            <w:r>
              <w:rPr>
                <w:noProof/>
                <w:webHidden/>
              </w:rPr>
              <w:instrText xml:space="preserve"> PAGEREF _Toc107866989 \h </w:instrText>
            </w:r>
            <w:r>
              <w:rPr>
                <w:noProof/>
                <w:webHidden/>
              </w:rPr>
            </w:r>
            <w:r>
              <w:rPr>
                <w:noProof/>
                <w:webHidden/>
              </w:rPr>
              <w:fldChar w:fldCharType="separate"/>
            </w:r>
            <w:r>
              <w:rPr>
                <w:noProof/>
                <w:webHidden/>
              </w:rPr>
              <w:t>6</w:t>
            </w:r>
            <w:r>
              <w:rPr>
                <w:noProof/>
                <w:webHidden/>
              </w:rPr>
              <w:fldChar w:fldCharType="end"/>
            </w:r>
          </w:hyperlink>
        </w:p>
        <w:p w14:paraId="71E5F483" w14:textId="2D7B1A71" w:rsidR="000841F9" w:rsidRDefault="000841F9">
          <w:pPr>
            <w:pStyle w:val="30"/>
            <w:rPr>
              <w:rFonts w:asciiTheme="minorHAnsi" w:eastAsiaTheme="minorEastAsia" w:hAnsiTheme="minorHAnsi" w:cstheme="minorBidi"/>
              <w:lang w:eastAsia="el-GR"/>
            </w:rPr>
          </w:pPr>
          <w:hyperlink w:anchor="_Toc107866990" w:history="1">
            <w:r w:rsidRPr="00E222D0">
              <w:rPr>
                <w:rStyle w:val="-"/>
              </w:rPr>
              <w:t>2.1.1. Τύποι πληροφοριακών συστημάτων</w:t>
            </w:r>
            <w:r>
              <w:rPr>
                <w:webHidden/>
              </w:rPr>
              <w:tab/>
            </w:r>
            <w:r>
              <w:rPr>
                <w:webHidden/>
              </w:rPr>
              <w:fldChar w:fldCharType="begin"/>
            </w:r>
            <w:r>
              <w:rPr>
                <w:webHidden/>
              </w:rPr>
              <w:instrText xml:space="preserve"> PAGEREF _Toc107866990 \h </w:instrText>
            </w:r>
            <w:r>
              <w:rPr>
                <w:webHidden/>
              </w:rPr>
            </w:r>
            <w:r>
              <w:rPr>
                <w:webHidden/>
              </w:rPr>
              <w:fldChar w:fldCharType="separate"/>
            </w:r>
            <w:r>
              <w:rPr>
                <w:webHidden/>
              </w:rPr>
              <w:t>6</w:t>
            </w:r>
            <w:r>
              <w:rPr>
                <w:webHidden/>
              </w:rPr>
              <w:fldChar w:fldCharType="end"/>
            </w:r>
          </w:hyperlink>
        </w:p>
        <w:p w14:paraId="1DE247E4" w14:textId="54D2870C" w:rsidR="000841F9" w:rsidRDefault="000841F9">
          <w:pPr>
            <w:pStyle w:val="20"/>
            <w:rPr>
              <w:rFonts w:asciiTheme="minorHAnsi" w:eastAsiaTheme="minorEastAsia" w:hAnsiTheme="minorHAnsi" w:cstheme="minorBidi"/>
              <w:noProof/>
              <w:lang w:eastAsia="el-GR"/>
            </w:rPr>
          </w:pPr>
          <w:hyperlink w:anchor="_Toc107866991" w:history="1">
            <w:r w:rsidRPr="00E222D0">
              <w:rPr>
                <w:rStyle w:val="-"/>
                <w:noProof/>
              </w:rPr>
              <w:t>2.2. Τρόποι ανάπτυξης πληροφοριακών συστημάτων</w:t>
            </w:r>
            <w:r>
              <w:rPr>
                <w:noProof/>
                <w:webHidden/>
              </w:rPr>
              <w:tab/>
            </w:r>
            <w:r>
              <w:rPr>
                <w:noProof/>
                <w:webHidden/>
              </w:rPr>
              <w:fldChar w:fldCharType="begin"/>
            </w:r>
            <w:r>
              <w:rPr>
                <w:noProof/>
                <w:webHidden/>
              </w:rPr>
              <w:instrText xml:space="preserve"> PAGEREF _Toc107866991 \h </w:instrText>
            </w:r>
            <w:r>
              <w:rPr>
                <w:noProof/>
                <w:webHidden/>
              </w:rPr>
            </w:r>
            <w:r>
              <w:rPr>
                <w:noProof/>
                <w:webHidden/>
              </w:rPr>
              <w:fldChar w:fldCharType="separate"/>
            </w:r>
            <w:r>
              <w:rPr>
                <w:noProof/>
                <w:webHidden/>
              </w:rPr>
              <w:t>7</w:t>
            </w:r>
            <w:r>
              <w:rPr>
                <w:noProof/>
                <w:webHidden/>
              </w:rPr>
              <w:fldChar w:fldCharType="end"/>
            </w:r>
          </w:hyperlink>
        </w:p>
        <w:p w14:paraId="0CECCAE0" w14:textId="10F2870E" w:rsidR="000841F9" w:rsidRDefault="000841F9">
          <w:pPr>
            <w:pStyle w:val="20"/>
            <w:rPr>
              <w:rFonts w:asciiTheme="minorHAnsi" w:eastAsiaTheme="minorEastAsia" w:hAnsiTheme="minorHAnsi" w:cstheme="minorBidi"/>
              <w:noProof/>
              <w:lang w:eastAsia="el-GR"/>
            </w:rPr>
          </w:pPr>
          <w:hyperlink w:anchor="_Toc107866992" w:history="1">
            <w:r w:rsidRPr="00E222D0">
              <w:rPr>
                <w:rStyle w:val="-"/>
                <w:noProof/>
              </w:rPr>
              <w:t>2.3. Τρόπος ανάπτυξης του ΣΕΑ και επιμέρους τμήματα</w:t>
            </w:r>
            <w:r>
              <w:rPr>
                <w:noProof/>
                <w:webHidden/>
              </w:rPr>
              <w:tab/>
            </w:r>
            <w:r>
              <w:rPr>
                <w:noProof/>
                <w:webHidden/>
              </w:rPr>
              <w:fldChar w:fldCharType="begin"/>
            </w:r>
            <w:r>
              <w:rPr>
                <w:noProof/>
                <w:webHidden/>
              </w:rPr>
              <w:instrText xml:space="preserve"> PAGEREF _Toc107866992 \h </w:instrText>
            </w:r>
            <w:r>
              <w:rPr>
                <w:noProof/>
                <w:webHidden/>
              </w:rPr>
            </w:r>
            <w:r>
              <w:rPr>
                <w:noProof/>
                <w:webHidden/>
              </w:rPr>
              <w:fldChar w:fldCharType="separate"/>
            </w:r>
            <w:r>
              <w:rPr>
                <w:noProof/>
                <w:webHidden/>
              </w:rPr>
              <w:t>8</w:t>
            </w:r>
            <w:r>
              <w:rPr>
                <w:noProof/>
                <w:webHidden/>
              </w:rPr>
              <w:fldChar w:fldCharType="end"/>
            </w:r>
          </w:hyperlink>
        </w:p>
        <w:p w14:paraId="732FAD11" w14:textId="38CA6D1B" w:rsidR="000841F9" w:rsidRDefault="000841F9">
          <w:pPr>
            <w:pStyle w:val="30"/>
            <w:rPr>
              <w:rFonts w:asciiTheme="minorHAnsi" w:eastAsiaTheme="minorEastAsia" w:hAnsiTheme="minorHAnsi" w:cstheme="minorBidi"/>
              <w:lang w:eastAsia="el-GR"/>
            </w:rPr>
          </w:pPr>
          <w:hyperlink w:anchor="_Toc107866993" w:history="1">
            <w:r w:rsidRPr="00E222D0">
              <w:rPr>
                <w:rStyle w:val="-"/>
              </w:rPr>
              <w:t>2.3.1. Σύντομη παρουσίαση του τρόπου ανάπτυξης</w:t>
            </w:r>
            <w:r>
              <w:rPr>
                <w:webHidden/>
              </w:rPr>
              <w:tab/>
            </w:r>
            <w:r>
              <w:rPr>
                <w:webHidden/>
              </w:rPr>
              <w:fldChar w:fldCharType="begin"/>
            </w:r>
            <w:r>
              <w:rPr>
                <w:webHidden/>
              </w:rPr>
              <w:instrText xml:space="preserve"> PAGEREF _Toc107866993 \h </w:instrText>
            </w:r>
            <w:r>
              <w:rPr>
                <w:webHidden/>
              </w:rPr>
            </w:r>
            <w:r>
              <w:rPr>
                <w:webHidden/>
              </w:rPr>
              <w:fldChar w:fldCharType="separate"/>
            </w:r>
            <w:r>
              <w:rPr>
                <w:webHidden/>
              </w:rPr>
              <w:t>8</w:t>
            </w:r>
            <w:r>
              <w:rPr>
                <w:webHidden/>
              </w:rPr>
              <w:fldChar w:fldCharType="end"/>
            </w:r>
          </w:hyperlink>
        </w:p>
        <w:p w14:paraId="070F6023" w14:textId="6E948933" w:rsidR="000841F9" w:rsidRDefault="000841F9">
          <w:pPr>
            <w:pStyle w:val="30"/>
            <w:rPr>
              <w:rFonts w:asciiTheme="minorHAnsi" w:eastAsiaTheme="minorEastAsia" w:hAnsiTheme="minorHAnsi" w:cstheme="minorBidi"/>
              <w:lang w:eastAsia="el-GR"/>
            </w:rPr>
          </w:pPr>
          <w:hyperlink w:anchor="_Toc107866994" w:history="1">
            <w:r w:rsidRPr="00E222D0">
              <w:rPr>
                <w:rStyle w:val="-"/>
              </w:rPr>
              <w:t>2.3.2. Επιμέρους τμήματα του συστήματος</w:t>
            </w:r>
            <w:r>
              <w:rPr>
                <w:webHidden/>
              </w:rPr>
              <w:tab/>
            </w:r>
            <w:r>
              <w:rPr>
                <w:webHidden/>
              </w:rPr>
              <w:fldChar w:fldCharType="begin"/>
            </w:r>
            <w:r>
              <w:rPr>
                <w:webHidden/>
              </w:rPr>
              <w:instrText xml:space="preserve"> PAGEREF _Toc107866994 \h </w:instrText>
            </w:r>
            <w:r>
              <w:rPr>
                <w:webHidden/>
              </w:rPr>
            </w:r>
            <w:r>
              <w:rPr>
                <w:webHidden/>
              </w:rPr>
              <w:fldChar w:fldCharType="separate"/>
            </w:r>
            <w:r>
              <w:rPr>
                <w:webHidden/>
              </w:rPr>
              <w:t>8</w:t>
            </w:r>
            <w:r>
              <w:rPr>
                <w:webHidden/>
              </w:rPr>
              <w:fldChar w:fldCharType="end"/>
            </w:r>
          </w:hyperlink>
        </w:p>
        <w:p w14:paraId="73E7D509" w14:textId="61D73D08" w:rsidR="000841F9" w:rsidRDefault="000841F9">
          <w:pPr>
            <w:pStyle w:val="10"/>
            <w:rPr>
              <w:rFonts w:asciiTheme="minorHAnsi" w:eastAsiaTheme="minorEastAsia" w:hAnsiTheme="minorHAnsi" w:cstheme="minorBidi"/>
              <w:b w:val="0"/>
              <w:noProof/>
              <w:lang w:eastAsia="el-GR"/>
            </w:rPr>
          </w:pPr>
          <w:hyperlink w:anchor="_Toc107866995" w:history="1">
            <w:r w:rsidRPr="00E222D0">
              <w:rPr>
                <w:rStyle w:val="-"/>
                <w:i/>
                <w:noProof/>
              </w:rPr>
              <w:t>3</w:t>
            </w:r>
            <w:r w:rsidRPr="00E222D0">
              <w:rPr>
                <w:rStyle w:val="-"/>
                <w:noProof/>
              </w:rPr>
              <w:t xml:space="preserve"> Παρουσίαση Συστήματος Ανακοινώσεων και Δυνατότητες</w:t>
            </w:r>
            <w:r>
              <w:rPr>
                <w:noProof/>
                <w:webHidden/>
              </w:rPr>
              <w:tab/>
            </w:r>
            <w:r>
              <w:rPr>
                <w:noProof/>
                <w:webHidden/>
              </w:rPr>
              <w:fldChar w:fldCharType="begin"/>
            </w:r>
            <w:r>
              <w:rPr>
                <w:noProof/>
                <w:webHidden/>
              </w:rPr>
              <w:instrText xml:space="preserve"> PAGEREF _Toc107866995 \h </w:instrText>
            </w:r>
            <w:r>
              <w:rPr>
                <w:noProof/>
                <w:webHidden/>
              </w:rPr>
            </w:r>
            <w:r>
              <w:rPr>
                <w:noProof/>
                <w:webHidden/>
              </w:rPr>
              <w:fldChar w:fldCharType="separate"/>
            </w:r>
            <w:r>
              <w:rPr>
                <w:noProof/>
                <w:webHidden/>
              </w:rPr>
              <w:t>10</w:t>
            </w:r>
            <w:r>
              <w:rPr>
                <w:noProof/>
                <w:webHidden/>
              </w:rPr>
              <w:fldChar w:fldCharType="end"/>
            </w:r>
          </w:hyperlink>
        </w:p>
        <w:p w14:paraId="1FE4AE8F" w14:textId="2546D5FE" w:rsidR="000841F9" w:rsidRDefault="000841F9">
          <w:pPr>
            <w:pStyle w:val="20"/>
            <w:rPr>
              <w:rFonts w:asciiTheme="minorHAnsi" w:eastAsiaTheme="minorEastAsia" w:hAnsiTheme="minorHAnsi" w:cstheme="minorBidi"/>
              <w:noProof/>
              <w:lang w:eastAsia="el-GR"/>
            </w:rPr>
          </w:pPr>
          <w:hyperlink w:anchor="_Toc107866996" w:history="1">
            <w:r w:rsidRPr="00E222D0">
              <w:rPr>
                <w:rStyle w:val="-"/>
                <w:noProof/>
              </w:rPr>
              <w:t>3.1. Δομή συστήματος</w:t>
            </w:r>
            <w:r>
              <w:rPr>
                <w:noProof/>
                <w:webHidden/>
              </w:rPr>
              <w:tab/>
            </w:r>
            <w:r>
              <w:rPr>
                <w:noProof/>
                <w:webHidden/>
              </w:rPr>
              <w:fldChar w:fldCharType="begin"/>
            </w:r>
            <w:r>
              <w:rPr>
                <w:noProof/>
                <w:webHidden/>
              </w:rPr>
              <w:instrText xml:space="preserve"> PAGEREF _Toc107866996 \h </w:instrText>
            </w:r>
            <w:r>
              <w:rPr>
                <w:noProof/>
                <w:webHidden/>
              </w:rPr>
            </w:r>
            <w:r>
              <w:rPr>
                <w:noProof/>
                <w:webHidden/>
              </w:rPr>
              <w:fldChar w:fldCharType="separate"/>
            </w:r>
            <w:r>
              <w:rPr>
                <w:noProof/>
                <w:webHidden/>
              </w:rPr>
              <w:t>11</w:t>
            </w:r>
            <w:r>
              <w:rPr>
                <w:noProof/>
                <w:webHidden/>
              </w:rPr>
              <w:fldChar w:fldCharType="end"/>
            </w:r>
          </w:hyperlink>
        </w:p>
        <w:p w14:paraId="23097A32" w14:textId="678D1B45" w:rsidR="000841F9" w:rsidRDefault="000841F9">
          <w:pPr>
            <w:pStyle w:val="10"/>
            <w:rPr>
              <w:rFonts w:asciiTheme="minorHAnsi" w:eastAsiaTheme="minorEastAsia" w:hAnsiTheme="minorHAnsi" w:cstheme="minorBidi"/>
              <w:b w:val="0"/>
              <w:noProof/>
              <w:lang w:eastAsia="el-GR"/>
            </w:rPr>
          </w:pPr>
          <w:hyperlink w:anchor="_Toc107866997" w:history="1">
            <w:r w:rsidRPr="00E222D0">
              <w:rPr>
                <w:rStyle w:val="-"/>
                <w:i/>
                <w:noProof/>
              </w:rPr>
              <w:t>4</w:t>
            </w:r>
            <w:r w:rsidRPr="00E222D0">
              <w:rPr>
                <w:rStyle w:val="-"/>
                <w:noProof/>
              </w:rPr>
              <w:t xml:space="preserve"> Ανάπτυξη Λογισμικού και Τεχνολογίες</w:t>
            </w:r>
            <w:r>
              <w:rPr>
                <w:noProof/>
                <w:webHidden/>
              </w:rPr>
              <w:tab/>
            </w:r>
            <w:r>
              <w:rPr>
                <w:noProof/>
                <w:webHidden/>
              </w:rPr>
              <w:fldChar w:fldCharType="begin"/>
            </w:r>
            <w:r>
              <w:rPr>
                <w:noProof/>
                <w:webHidden/>
              </w:rPr>
              <w:instrText xml:space="preserve"> PAGEREF _Toc107866997 \h </w:instrText>
            </w:r>
            <w:r>
              <w:rPr>
                <w:noProof/>
                <w:webHidden/>
              </w:rPr>
            </w:r>
            <w:r>
              <w:rPr>
                <w:noProof/>
                <w:webHidden/>
              </w:rPr>
              <w:fldChar w:fldCharType="separate"/>
            </w:r>
            <w:r>
              <w:rPr>
                <w:noProof/>
                <w:webHidden/>
              </w:rPr>
              <w:t>12</w:t>
            </w:r>
            <w:r>
              <w:rPr>
                <w:noProof/>
                <w:webHidden/>
              </w:rPr>
              <w:fldChar w:fldCharType="end"/>
            </w:r>
          </w:hyperlink>
        </w:p>
        <w:p w14:paraId="3DA18643" w14:textId="1984BC7A" w:rsidR="000841F9" w:rsidRDefault="000841F9">
          <w:pPr>
            <w:pStyle w:val="20"/>
            <w:rPr>
              <w:rFonts w:asciiTheme="minorHAnsi" w:eastAsiaTheme="minorEastAsia" w:hAnsiTheme="minorHAnsi" w:cstheme="minorBidi"/>
              <w:noProof/>
              <w:lang w:eastAsia="el-GR"/>
            </w:rPr>
          </w:pPr>
          <w:hyperlink w:anchor="_Toc107866998" w:history="1">
            <w:r w:rsidRPr="00E222D0">
              <w:rPr>
                <w:rStyle w:val="-"/>
                <w:noProof/>
                <w:lang w:val="en-US"/>
              </w:rPr>
              <w:t>4.1.</w:t>
            </w:r>
            <w:r w:rsidRPr="00E222D0">
              <w:rPr>
                <w:rStyle w:val="-"/>
                <w:noProof/>
              </w:rPr>
              <w:t xml:space="preserve"> Παρουσίαση </w:t>
            </w:r>
            <w:r w:rsidRPr="00E222D0">
              <w:rPr>
                <w:rStyle w:val="-"/>
                <w:noProof/>
                <w:lang w:val="en-US"/>
              </w:rPr>
              <w:t>Front-end</w:t>
            </w:r>
            <w:r>
              <w:rPr>
                <w:noProof/>
                <w:webHidden/>
              </w:rPr>
              <w:tab/>
            </w:r>
            <w:r>
              <w:rPr>
                <w:noProof/>
                <w:webHidden/>
              </w:rPr>
              <w:fldChar w:fldCharType="begin"/>
            </w:r>
            <w:r>
              <w:rPr>
                <w:noProof/>
                <w:webHidden/>
              </w:rPr>
              <w:instrText xml:space="preserve"> PAGEREF _Toc107866998 \h </w:instrText>
            </w:r>
            <w:r>
              <w:rPr>
                <w:noProof/>
                <w:webHidden/>
              </w:rPr>
            </w:r>
            <w:r>
              <w:rPr>
                <w:noProof/>
                <w:webHidden/>
              </w:rPr>
              <w:fldChar w:fldCharType="separate"/>
            </w:r>
            <w:r>
              <w:rPr>
                <w:noProof/>
                <w:webHidden/>
              </w:rPr>
              <w:t>13</w:t>
            </w:r>
            <w:r>
              <w:rPr>
                <w:noProof/>
                <w:webHidden/>
              </w:rPr>
              <w:fldChar w:fldCharType="end"/>
            </w:r>
          </w:hyperlink>
        </w:p>
        <w:p w14:paraId="78A897B8" w14:textId="645E3255" w:rsidR="000841F9" w:rsidRDefault="000841F9">
          <w:pPr>
            <w:pStyle w:val="30"/>
            <w:rPr>
              <w:rFonts w:asciiTheme="minorHAnsi" w:eastAsiaTheme="minorEastAsia" w:hAnsiTheme="minorHAnsi" w:cstheme="minorBidi"/>
              <w:lang w:eastAsia="el-GR"/>
            </w:rPr>
          </w:pPr>
          <w:hyperlink w:anchor="_Toc107866999" w:history="1">
            <w:r w:rsidRPr="00E222D0">
              <w:rPr>
                <w:rStyle w:val="-"/>
              </w:rPr>
              <w:t xml:space="preserve">4.1.1. Εργαλεία και τεχνολογίες που χρησιμοποιήθηκαν στο </w:t>
            </w:r>
            <w:r w:rsidRPr="00E222D0">
              <w:rPr>
                <w:rStyle w:val="-"/>
                <w:lang w:val="en-US"/>
              </w:rPr>
              <w:t>front</w:t>
            </w:r>
            <w:r w:rsidRPr="00E222D0">
              <w:rPr>
                <w:rStyle w:val="-"/>
              </w:rPr>
              <w:t>-</w:t>
            </w:r>
            <w:r w:rsidRPr="00E222D0">
              <w:rPr>
                <w:rStyle w:val="-"/>
                <w:lang w:val="en-US"/>
              </w:rPr>
              <w:t>end</w:t>
            </w:r>
            <w:r>
              <w:rPr>
                <w:webHidden/>
              </w:rPr>
              <w:tab/>
            </w:r>
            <w:r>
              <w:rPr>
                <w:webHidden/>
              </w:rPr>
              <w:fldChar w:fldCharType="begin"/>
            </w:r>
            <w:r>
              <w:rPr>
                <w:webHidden/>
              </w:rPr>
              <w:instrText xml:space="preserve"> PAGEREF _Toc107866999 \h </w:instrText>
            </w:r>
            <w:r>
              <w:rPr>
                <w:webHidden/>
              </w:rPr>
            </w:r>
            <w:r>
              <w:rPr>
                <w:webHidden/>
              </w:rPr>
              <w:fldChar w:fldCharType="separate"/>
            </w:r>
            <w:r>
              <w:rPr>
                <w:webHidden/>
              </w:rPr>
              <w:t>13</w:t>
            </w:r>
            <w:r>
              <w:rPr>
                <w:webHidden/>
              </w:rPr>
              <w:fldChar w:fldCharType="end"/>
            </w:r>
          </w:hyperlink>
        </w:p>
        <w:p w14:paraId="76D176CF" w14:textId="7A794873" w:rsidR="000841F9" w:rsidRDefault="000841F9">
          <w:pPr>
            <w:pStyle w:val="30"/>
            <w:rPr>
              <w:rFonts w:asciiTheme="minorHAnsi" w:eastAsiaTheme="minorEastAsia" w:hAnsiTheme="minorHAnsi" w:cstheme="minorBidi"/>
              <w:lang w:eastAsia="el-GR"/>
            </w:rPr>
          </w:pPr>
          <w:hyperlink w:anchor="_Toc107867000" w:history="1">
            <w:r w:rsidRPr="00E222D0">
              <w:rPr>
                <w:rStyle w:val="-"/>
              </w:rPr>
              <w:t xml:space="preserve">4.1.2. Πως πραγματοποιείται η σύνδεση του χρήστη και </w:t>
            </w:r>
            <w:r w:rsidRPr="00E222D0">
              <w:rPr>
                <w:rStyle w:val="-"/>
                <w:lang w:val="en-US"/>
              </w:rPr>
              <w:t>OpenID</w:t>
            </w:r>
            <w:r>
              <w:rPr>
                <w:webHidden/>
              </w:rPr>
              <w:tab/>
            </w:r>
            <w:r>
              <w:rPr>
                <w:webHidden/>
              </w:rPr>
              <w:fldChar w:fldCharType="begin"/>
            </w:r>
            <w:r>
              <w:rPr>
                <w:webHidden/>
              </w:rPr>
              <w:instrText xml:space="preserve"> PAGEREF _Toc107867000 \h </w:instrText>
            </w:r>
            <w:r>
              <w:rPr>
                <w:webHidden/>
              </w:rPr>
            </w:r>
            <w:r>
              <w:rPr>
                <w:webHidden/>
              </w:rPr>
              <w:fldChar w:fldCharType="separate"/>
            </w:r>
            <w:r>
              <w:rPr>
                <w:webHidden/>
              </w:rPr>
              <w:t>14</w:t>
            </w:r>
            <w:r>
              <w:rPr>
                <w:webHidden/>
              </w:rPr>
              <w:fldChar w:fldCharType="end"/>
            </w:r>
          </w:hyperlink>
        </w:p>
        <w:p w14:paraId="5CC7E4E6" w14:textId="60D7B4F8" w:rsidR="000841F9" w:rsidRDefault="000841F9">
          <w:pPr>
            <w:pStyle w:val="30"/>
            <w:rPr>
              <w:rFonts w:asciiTheme="minorHAnsi" w:eastAsiaTheme="minorEastAsia" w:hAnsiTheme="minorHAnsi" w:cstheme="minorBidi"/>
              <w:lang w:eastAsia="el-GR"/>
            </w:rPr>
          </w:pPr>
          <w:hyperlink w:anchor="_Toc107867001" w:history="1">
            <w:r w:rsidRPr="00E222D0">
              <w:rPr>
                <w:rStyle w:val="-"/>
              </w:rPr>
              <w:t>4.1.3. Ανάπτυξη διεπαφής χρήστη και προβλήματα</w:t>
            </w:r>
            <w:r>
              <w:rPr>
                <w:webHidden/>
              </w:rPr>
              <w:tab/>
            </w:r>
            <w:r>
              <w:rPr>
                <w:webHidden/>
              </w:rPr>
              <w:fldChar w:fldCharType="begin"/>
            </w:r>
            <w:r>
              <w:rPr>
                <w:webHidden/>
              </w:rPr>
              <w:instrText xml:space="preserve"> PAGEREF _Toc107867001 \h </w:instrText>
            </w:r>
            <w:r>
              <w:rPr>
                <w:webHidden/>
              </w:rPr>
            </w:r>
            <w:r>
              <w:rPr>
                <w:webHidden/>
              </w:rPr>
              <w:fldChar w:fldCharType="separate"/>
            </w:r>
            <w:r>
              <w:rPr>
                <w:webHidden/>
              </w:rPr>
              <w:t>16</w:t>
            </w:r>
            <w:r>
              <w:rPr>
                <w:webHidden/>
              </w:rPr>
              <w:fldChar w:fldCharType="end"/>
            </w:r>
          </w:hyperlink>
        </w:p>
        <w:p w14:paraId="7BA53593" w14:textId="2121CFC2" w:rsidR="000841F9" w:rsidRDefault="000841F9">
          <w:pPr>
            <w:pStyle w:val="30"/>
            <w:rPr>
              <w:rFonts w:asciiTheme="minorHAnsi" w:eastAsiaTheme="minorEastAsia" w:hAnsiTheme="minorHAnsi" w:cstheme="minorBidi"/>
              <w:lang w:eastAsia="el-GR"/>
            </w:rPr>
          </w:pPr>
          <w:hyperlink w:anchor="_Toc107867002" w:history="1">
            <w:r w:rsidRPr="00E222D0">
              <w:rPr>
                <w:rStyle w:val="-"/>
              </w:rPr>
              <w:t>4.1.4. Παρουσίαση λειτουργιών με παραδείγματα</w:t>
            </w:r>
            <w:r>
              <w:rPr>
                <w:webHidden/>
              </w:rPr>
              <w:tab/>
            </w:r>
            <w:r>
              <w:rPr>
                <w:webHidden/>
              </w:rPr>
              <w:fldChar w:fldCharType="begin"/>
            </w:r>
            <w:r>
              <w:rPr>
                <w:webHidden/>
              </w:rPr>
              <w:instrText xml:space="preserve"> PAGEREF _Toc107867002 \h </w:instrText>
            </w:r>
            <w:r>
              <w:rPr>
                <w:webHidden/>
              </w:rPr>
            </w:r>
            <w:r>
              <w:rPr>
                <w:webHidden/>
              </w:rPr>
              <w:fldChar w:fldCharType="separate"/>
            </w:r>
            <w:r>
              <w:rPr>
                <w:webHidden/>
              </w:rPr>
              <w:t>16</w:t>
            </w:r>
            <w:r>
              <w:rPr>
                <w:webHidden/>
              </w:rPr>
              <w:fldChar w:fldCharType="end"/>
            </w:r>
          </w:hyperlink>
        </w:p>
        <w:p w14:paraId="0C05496F" w14:textId="57B6FC31" w:rsidR="000841F9" w:rsidRDefault="000841F9">
          <w:pPr>
            <w:pStyle w:val="20"/>
            <w:rPr>
              <w:rFonts w:asciiTheme="minorHAnsi" w:eastAsiaTheme="minorEastAsia" w:hAnsiTheme="minorHAnsi" w:cstheme="minorBidi"/>
              <w:noProof/>
              <w:lang w:eastAsia="el-GR"/>
            </w:rPr>
          </w:pPr>
          <w:hyperlink w:anchor="_Toc107867003" w:history="1">
            <w:r w:rsidRPr="00E222D0">
              <w:rPr>
                <w:rStyle w:val="-"/>
                <w:noProof/>
                <w:lang w:val="en-US"/>
              </w:rPr>
              <w:t>4.2.</w:t>
            </w:r>
            <w:r w:rsidRPr="00E222D0">
              <w:rPr>
                <w:rStyle w:val="-"/>
                <w:noProof/>
              </w:rPr>
              <w:t xml:space="preserve"> Παρουσίαση </w:t>
            </w:r>
            <w:r w:rsidRPr="00E222D0">
              <w:rPr>
                <w:rStyle w:val="-"/>
                <w:noProof/>
                <w:lang w:val="en-US"/>
              </w:rPr>
              <w:t>Back-end</w:t>
            </w:r>
            <w:r>
              <w:rPr>
                <w:noProof/>
                <w:webHidden/>
              </w:rPr>
              <w:tab/>
            </w:r>
            <w:r>
              <w:rPr>
                <w:noProof/>
                <w:webHidden/>
              </w:rPr>
              <w:fldChar w:fldCharType="begin"/>
            </w:r>
            <w:r>
              <w:rPr>
                <w:noProof/>
                <w:webHidden/>
              </w:rPr>
              <w:instrText xml:space="preserve"> PAGEREF _Toc107867003 \h </w:instrText>
            </w:r>
            <w:r>
              <w:rPr>
                <w:noProof/>
                <w:webHidden/>
              </w:rPr>
            </w:r>
            <w:r>
              <w:rPr>
                <w:noProof/>
                <w:webHidden/>
              </w:rPr>
              <w:fldChar w:fldCharType="separate"/>
            </w:r>
            <w:r>
              <w:rPr>
                <w:noProof/>
                <w:webHidden/>
              </w:rPr>
              <w:t>17</w:t>
            </w:r>
            <w:r>
              <w:rPr>
                <w:noProof/>
                <w:webHidden/>
              </w:rPr>
              <w:fldChar w:fldCharType="end"/>
            </w:r>
          </w:hyperlink>
        </w:p>
        <w:p w14:paraId="41DED2B5" w14:textId="4BCFE69E" w:rsidR="000841F9" w:rsidRDefault="000841F9">
          <w:pPr>
            <w:pStyle w:val="30"/>
            <w:rPr>
              <w:rFonts w:asciiTheme="minorHAnsi" w:eastAsiaTheme="minorEastAsia" w:hAnsiTheme="minorHAnsi" w:cstheme="minorBidi"/>
              <w:lang w:eastAsia="el-GR"/>
            </w:rPr>
          </w:pPr>
          <w:hyperlink w:anchor="_Toc107867004" w:history="1">
            <w:r w:rsidRPr="00E222D0">
              <w:rPr>
                <w:rStyle w:val="-"/>
              </w:rPr>
              <w:t xml:space="preserve">4.2.1. Εργαλεία και τεχνολογίες που χρησιμοποιήθηκαν στο </w:t>
            </w:r>
            <w:r w:rsidRPr="00E222D0">
              <w:rPr>
                <w:rStyle w:val="-"/>
                <w:lang w:val="en-US"/>
              </w:rPr>
              <w:t>back</w:t>
            </w:r>
            <w:r w:rsidRPr="00E222D0">
              <w:rPr>
                <w:rStyle w:val="-"/>
              </w:rPr>
              <w:t>-</w:t>
            </w:r>
            <w:r w:rsidRPr="00E222D0">
              <w:rPr>
                <w:rStyle w:val="-"/>
                <w:lang w:val="en-US"/>
              </w:rPr>
              <w:t>end</w:t>
            </w:r>
            <w:r>
              <w:rPr>
                <w:webHidden/>
              </w:rPr>
              <w:tab/>
            </w:r>
            <w:r>
              <w:rPr>
                <w:webHidden/>
              </w:rPr>
              <w:fldChar w:fldCharType="begin"/>
            </w:r>
            <w:r>
              <w:rPr>
                <w:webHidden/>
              </w:rPr>
              <w:instrText xml:space="preserve"> PAGEREF _Toc107867004 \h </w:instrText>
            </w:r>
            <w:r>
              <w:rPr>
                <w:webHidden/>
              </w:rPr>
            </w:r>
            <w:r>
              <w:rPr>
                <w:webHidden/>
              </w:rPr>
              <w:fldChar w:fldCharType="separate"/>
            </w:r>
            <w:r>
              <w:rPr>
                <w:webHidden/>
              </w:rPr>
              <w:t>17</w:t>
            </w:r>
            <w:r>
              <w:rPr>
                <w:webHidden/>
              </w:rPr>
              <w:fldChar w:fldCharType="end"/>
            </w:r>
          </w:hyperlink>
        </w:p>
        <w:p w14:paraId="1C464A1D" w14:textId="1F9AA8D4" w:rsidR="000841F9" w:rsidRDefault="000841F9">
          <w:pPr>
            <w:pStyle w:val="30"/>
            <w:rPr>
              <w:rFonts w:asciiTheme="minorHAnsi" w:eastAsiaTheme="minorEastAsia" w:hAnsiTheme="minorHAnsi" w:cstheme="minorBidi"/>
              <w:lang w:eastAsia="el-GR"/>
            </w:rPr>
          </w:pPr>
          <w:hyperlink w:anchor="_Toc107867005" w:history="1">
            <w:r w:rsidRPr="00E222D0">
              <w:rPr>
                <w:rStyle w:val="-"/>
              </w:rPr>
              <w:t>4.2.2. Ανάπτυξη κώδικα και εμπόδια</w:t>
            </w:r>
            <w:r>
              <w:rPr>
                <w:webHidden/>
              </w:rPr>
              <w:tab/>
            </w:r>
            <w:r>
              <w:rPr>
                <w:webHidden/>
              </w:rPr>
              <w:fldChar w:fldCharType="begin"/>
            </w:r>
            <w:r>
              <w:rPr>
                <w:webHidden/>
              </w:rPr>
              <w:instrText xml:space="preserve"> PAGEREF _Toc107867005 \h </w:instrText>
            </w:r>
            <w:r>
              <w:rPr>
                <w:webHidden/>
              </w:rPr>
            </w:r>
            <w:r>
              <w:rPr>
                <w:webHidden/>
              </w:rPr>
              <w:fldChar w:fldCharType="separate"/>
            </w:r>
            <w:r>
              <w:rPr>
                <w:webHidden/>
              </w:rPr>
              <w:t>17</w:t>
            </w:r>
            <w:r>
              <w:rPr>
                <w:webHidden/>
              </w:rPr>
              <w:fldChar w:fldCharType="end"/>
            </w:r>
          </w:hyperlink>
        </w:p>
        <w:p w14:paraId="4F9604A3" w14:textId="0EC6E499" w:rsidR="000841F9" w:rsidRDefault="000841F9">
          <w:pPr>
            <w:pStyle w:val="30"/>
            <w:rPr>
              <w:rFonts w:asciiTheme="minorHAnsi" w:eastAsiaTheme="minorEastAsia" w:hAnsiTheme="minorHAnsi" w:cstheme="minorBidi"/>
              <w:lang w:eastAsia="el-GR"/>
            </w:rPr>
          </w:pPr>
          <w:hyperlink w:anchor="_Toc107867006" w:history="1">
            <w:r w:rsidRPr="00E222D0">
              <w:rPr>
                <w:rStyle w:val="-"/>
                <w:lang w:val="en-US"/>
              </w:rPr>
              <w:t>4.2.3.</w:t>
            </w:r>
            <w:r w:rsidRPr="00E222D0">
              <w:rPr>
                <w:rStyle w:val="-"/>
              </w:rPr>
              <w:t xml:space="preserve"> Ανάλυση </w:t>
            </w:r>
            <w:r w:rsidRPr="00E222D0">
              <w:rPr>
                <w:rStyle w:val="-"/>
                <w:lang w:val="en-US"/>
              </w:rPr>
              <w:t>API</w:t>
            </w:r>
            <w:r>
              <w:rPr>
                <w:webHidden/>
              </w:rPr>
              <w:tab/>
            </w:r>
            <w:r>
              <w:rPr>
                <w:webHidden/>
              </w:rPr>
              <w:fldChar w:fldCharType="begin"/>
            </w:r>
            <w:r>
              <w:rPr>
                <w:webHidden/>
              </w:rPr>
              <w:instrText xml:space="preserve"> PAGEREF _Toc107867006 \h </w:instrText>
            </w:r>
            <w:r>
              <w:rPr>
                <w:webHidden/>
              </w:rPr>
            </w:r>
            <w:r>
              <w:rPr>
                <w:webHidden/>
              </w:rPr>
              <w:fldChar w:fldCharType="separate"/>
            </w:r>
            <w:r>
              <w:rPr>
                <w:webHidden/>
              </w:rPr>
              <w:t>18</w:t>
            </w:r>
            <w:r>
              <w:rPr>
                <w:webHidden/>
              </w:rPr>
              <w:fldChar w:fldCharType="end"/>
            </w:r>
          </w:hyperlink>
        </w:p>
        <w:p w14:paraId="493CD3B4" w14:textId="718900E0" w:rsidR="000841F9" w:rsidRDefault="000841F9">
          <w:pPr>
            <w:pStyle w:val="30"/>
            <w:rPr>
              <w:rFonts w:asciiTheme="minorHAnsi" w:eastAsiaTheme="minorEastAsia" w:hAnsiTheme="minorHAnsi" w:cstheme="minorBidi"/>
              <w:lang w:eastAsia="el-GR"/>
            </w:rPr>
          </w:pPr>
          <w:hyperlink w:anchor="_Toc107867007" w:history="1">
            <w:r w:rsidRPr="00E222D0">
              <w:rPr>
                <w:rStyle w:val="-"/>
              </w:rPr>
              <w:t>4.2.4. Δομή βάσης δεδομένων</w:t>
            </w:r>
            <w:r>
              <w:rPr>
                <w:webHidden/>
              </w:rPr>
              <w:tab/>
            </w:r>
            <w:r>
              <w:rPr>
                <w:webHidden/>
              </w:rPr>
              <w:fldChar w:fldCharType="begin"/>
            </w:r>
            <w:r>
              <w:rPr>
                <w:webHidden/>
              </w:rPr>
              <w:instrText xml:space="preserve"> PAGEREF _Toc107867007 \h </w:instrText>
            </w:r>
            <w:r>
              <w:rPr>
                <w:webHidden/>
              </w:rPr>
            </w:r>
            <w:r>
              <w:rPr>
                <w:webHidden/>
              </w:rPr>
              <w:fldChar w:fldCharType="separate"/>
            </w:r>
            <w:r>
              <w:rPr>
                <w:webHidden/>
              </w:rPr>
              <w:t>19</w:t>
            </w:r>
            <w:r>
              <w:rPr>
                <w:webHidden/>
              </w:rPr>
              <w:fldChar w:fldCharType="end"/>
            </w:r>
          </w:hyperlink>
        </w:p>
        <w:p w14:paraId="3D928F36" w14:textId="662856E0" w:rsidR="000841F9" w:rsidRDefault="000841F9">
          <w:pPr>
            <w:pStyle w:val="30"/>
            <w:rPr>
              <w:rFonts w:asciiTheme="minorHAnsi" w:eastAsiaTheme="minorEastAsia" w:hAnsiTheme="minorHAnsi" w:cstheme="minorBidi"/>
              <w:lang w:eastAsia="el-GR"/>
            </w:rPr>
          </w:pPr>
          <w:hyperlink w:anchor="_Toc107867008" w:history="1">
            <w:r w:rsidRPr="00E222D0">
              <w:rPr>
                <w:rStyle w:val="-"/>
              </w:rPr>
              <w:t>4.2.5. Ανάλυση υπηρεσιών αποστολής ανακοινώσεων(</w:t>
            </w:r>
            <w:r w:rsidRPr="00E222D0">
              <w:rPr>
                <w:rStyle w:val="-"/>
                <w:lang w:val="en-US"/>
              </w:rPr>
              <w:t>email</w:t>
            </w:r>
            <w:r w:rsidRPr="00E222D0">
              <w:rPr>
                <w:rStyle w:val="-"/>
              </w:rPr>
              <w:t>-</w:t>
            </w:r>
            <w:r w:rsidRPr="00E222D0">
              <w:rPr>
                <w:rStyle w:val="-"/>
                <w:lang w:val="en-US"/>
              </w:rPr>
              <w:t>mqtt</w:t>
            </w:r>
            <w:r w:rsidRPr="00E222D0">
              <w:rPr>
                <w:rStyle w:val="-"/>
              </w:rPr>
              <w:t>-</w:t>
            </w:r>
            <w:r w:rsidRPr="00E222D0">
              <w:rPr>
                <w:rStyle w:val="-"/>
                <w:lang w:val="en-US"/>
              </w:rPr>
              <w:t>Wordpress</w:t>
            </w:r>
            <w:r w:rsidRPr="00E222D0">
              <w:rPr>
                <w:rStyle w:val="-"/>
              </w:rPr>
              <w:t>)</w:t>
            </w:r>
            <w:r>
              <w:rPr>
                <w:webHidden/>
              </w:rPr>
              <w:tab/>
            </w:r>
            <w:r>
              <w:rPr>
                <w:webHidden/>
              </w:rPr>
              <w:fldChar w:fldCharType="begin"/>
            </w:r>
            <w:r>
              <w:rPr>
                <w:webHidden/>
              </w:rPr>
              <w:instrText xml:space="preserve"> PAGEREF _Toc107867008 \h </w:instrText>
            </w:r>
            <w:r>
              <w:rPr>
                <w:webHidden/>
              </w:rPr>
            </w:r>
            <w:r>
              <w:rPr>
                <w:webHidden/>
              </w:rPr>
              <w:fldChar w:fldCharType="separate"/>
            </w:r>
            <w:r>
              <w:rPr>
                <w:webHidden/>
              </w:rPr>
              <w:t>19</w:t>
            </w:r>
            <w:r>
              <w:rPr>
                <w:webHidden/>
              </w:rPr>
              <w:fldChar w:fldCharType="end"/>
            </w:r>
          </w:hyperlink>
        </w:p>
        <w:p w14:paraId="3A8CD6E5" w14:textId="00B80900" w:rsidR="000841F9" w:rsidRDefault="000841F9">
          <w:pPr>
            <w:pStyle w:val="10"/>
            <w:rPr>
              <w:rFonts w:asciiTheme="minorHAnsi" w:eastAsiaTheme="minorEastAsia" w:hAnsiTheme="minorHAnsi" w:cstheme="minorBidi"/>
              <w:b w:val="0"/>
              <w:noProof/>
              <w:lang w:eastAsia="el-GR"/>
            </w:rPr>
          </w:pPr>
          <w:hyperlink w:anchor="_Toc107867009" w:history="1">
            <w:r w:rsidRPr="00E222D0">
              <w:rPr>
                <w:rStyle w:val="-"/>
                <w:i/>
                <w:noProof/>
              </w:rPr>
              <w:t>5</w:t>
            </w:r>
            <w:r w:rsidRPr="00E222D0">
              <w:rPr>
                <w:rStyle w:val="-"/>
                <w:noProof/>
              </w:rPr>
              <w:t xml:space="preserve"> Συμπεράσματα και Προοπτικές</w:t>
            </w:r>
            <w:r>
              <w:rPr>
                <w:noProof/>
                <w:webHidden/>
              </w:rPr>
              <w:tab/>
            </w:r>
            <w:r>
              <w:rPr>
                <w:noProof/>
                <w:webHidden/>
              </w:rPr>
              <w:fldChar w:fldCharType="begin"/>
            </w:r>
            <w:r>
              <w:rPr>
                <w:noProof/>
                <w:webHidden/>
              </w:rPr>
              <w:instrText xml:space="preserve"> PAGEREF _Toc107867009 \h </w:instrText>
            </w:r>
            <w:r>
              <w:rPr>
                <w:noProof/>
                <w:webHidden/>
              </w:rPr>
            </w:r>
            <w:r>
              <w:rPr>
                <w:noProof/>
                <w:webHidden/>
              </w:rPr>
              <w:fldChar w:fldCharType="separate"/>
            </w:r>
            <w:r>
              <w:rPr>
                <w:noProof/>
                <w:webHidden/>
              </w:rPr>
              <w:t>20</w:t>
            </w:r>
            <w:r>
              <w:rPr>
                <w:noProof/>
                <w:webHidden/>
              </w:rPr>
              <w:fldChar w:fldCharType="end"/>
            </w:r>
          </w:hyperlink>
        </w:p>
        <w:p w14:paraId="481CE595" w14:textId="00114AE7" w:rsidR="000841F9" w:rsidRDefault="000841F9">
          <w:pPr>
            <w:pStyle w:val="20"/>
            <w:rPr>
              <w:rFonts w:asciiTheme="minorHAnsi" w:eastAsiaTheme="minorEastAsia" w:hAnsiTheme="minorHAnsi" w:cstheme="minorBidi"/>
              <w:noProof/>
              <w:lang w:eastAsia="el-GR"/>
            </w:rPr>
          </w:pPr>
          <w:hyperlink w:anchor="_Toc107867010" w:history="1">
            <w:r w:rsidRPr="00E222D0">
              <w:rPr>
                <w:rStyle w:val="-"/>
                <w:noProof/>
              </w:rPr>
              <w:t>5.1. Συμπεράσματα</w:t>
            </w:r>
            <w:r>
              <w:rPr>
                <w:noProof/>
                <w:webHidden/>
              </w:rPr>
              <w:tab/>
            </w:r>
            <w:r>
              <w:rPr>
                <w:noProof/>
                <w:webHidden/>
              </w:rPr>
              <w:fldChar w:fldCharType="begin"/>
            </w:r>
            <w:r>
              <w:rPr>
                <w:noProof/>
                <w:webHidden/>
              </w:rPr>
              <w:instrText xml:space="preserve"> PAGEREF _Toc107867010 \h </w:instrText>
            </w:r>
            <w:r>
              <w:rPr>
                <w:noProof/>
                <w:webHidden/>
              </w:rPr>
            </w:r>
            <w:r>
              <w:rPr>
                <w:noProof/>
                <w:webHidden/>
              </w:rPr>
              <w:fldChar w:fldCharType="separate"/>
            </w:r>
            <w:r>
              <w:rPr>
                <w:noProof/>
                <w:webHidden/>
              </w:rPr>
              <w:t>21</w:t>
            </w:r>
            <w:r>
              <w:rPr>
                <w:noProof/>
                <w:webHidden/>
              </w:rPr>
              <w:fldChar w:fldCharType="end"/>
            </w:r>
          </w:hyperlink>
        </w:p>
        <w:p w14:paraId="17A06F88" w14:textId="2BCF02C9" w:rsidR="000841F9" w:rsidRDefault="000841F9">
          <w:pPr>
            <w:pStyle w:val="20"/>
            <w:rPr>
              <w:rFonts w:asciiTheme="minorHAnsi" w:eastAsiaTheme="minorEastAsia" w:hAnsiTheme="minorHAnsi" w:cstheme="minorBidi"/>
              <w:noProof/>
              <w:lang w:eastAsia="el-GR"/>
            </w:rPr>
          </w:pPr>
          <w:hyperlink w:anchor="_Toc107867011" w:history="1">
            <w:r w:rsidRPr="00E222D0">
              <w:rPr>
                <w:rStyle w:val="-"/>
                <w:noProof/>
              </w:rPr>
              <w:t>5.2. Προοπτικές</w:t>
            </w:r>
            <w:r>
              <w:rPr>
                <w:noProof/>
                <w:webHidden/>
              </w:rPr>
              <w:tab/>
            </w:r>
            <w:r>
              <w:rPr>
                <w:noProof/>
                <w:webHidden/>
              </w:rPr>
              <w:fldChar w:fldCharType="begin"/>
            </w:r>
            <w:r>
              <w:rPr>
                <w:noProof/>
                <w:webHidden/>
              </w:rPr>
              <w:instrText xml:space="preserve"> PAGEREF _Toc107867011 \h </w:instrText>
            </w:r>
            <w:r>
              <w:rPr>
                <w:noProof/>
                <w:webHidden/>
              </w:rPr>
            </w:r>
            <w:r>
              <w:rPr>
                <w:noProof/>
                <w:webHidden/>
              </w:rPr>
              <w:fldChar w:fldCharType="separate"/>
            </w:r>
            <w:r>
              <w:rPr>
                <w:noProof/>
                <w:webHidden/>
              </w:rPr>
              <w:t>21</w:t>
            </w:r>
            <w:r>
              <w:rPr>
                <w:noProof/>
                <w:webHidden/>
              </w:rPr>
              <w:fldChar w:fldCharType="end"/>
            </w:r>
          </w:hyperlink>
        </w:p>
        <w:p w14:paraId="00E36530" w14:textId="3016D452" w:rsidR="000841F9" w:rsidRDefault="000841F9">
          <w:pPr>
            <w:pStyle w:val="10"/>
            <w:rPr>
              <w:rFonts w:asciiTheme="minorHAnsi" w:eastAsiaTheme="minorEastAsia" w:hAnsiTheme="minorHAnsi" w:cstheme="minorBidi"/>
              <w:b w:val="0"/>
              <w:noProof/>
              <w:lang w:eastAsia="el-GR"/>
            </w:rPr>
          </w:pPr>
          <w:hyperlink w:anchor="_Toc107867012" w:history="1">
            <w:r w:rsidRPr="00E222D0">
              <w:rPr>
                <w:rStyle w:val="-"/>
                <w:noProof/>
              </w:rPr>
              <w:t>Επίλογος</w:t>
            </w:r>
            <w:r>
              <w:rPr>
                <w:noProof/>
                <w:webHidden/>
              </w:rPr>
              <w:tab/>
            </w:r>
            <w:r>
              <w:rPr>
                <w:noProof/>
                <w:webHidden/>
              </w:rPr>
              <w:fldChar w:fldCharType="begin"/>
            </w:r>
            <w:r>
              <w:rPr>
                <w:noProof/>
                <w:webHidden/>
              </w:rPr>
              <w:instrText xml:space="preserve"> PAGEREF _Toc107867012 \h </w:instrText>
            </w:r>
            <w:r>
              <w:rPr>
                <w:noProof/>
                <w:webHidden/>
              </w:rPr>
            </w:r>
            <w:r>
              <w:rPr>
                <w:noProof/>
                <w:webHidden/>
              </w:rPr>
              <w:fldChar w:fldCharType="separate"/>
            </w:r>
            <w:r>
              <w:rPr>
                <w:noProof/>
                <w:webHidden/>
              </w:rPr>
              <w:t>22</w:t>
            </w:r>
            <w:r>
              <w:rPr>
                <w:noProof/>
                <w:webHidden/>
              </w:rPr>
              <w:fldChar w:fldCharType="end"/>
            </w:r>
          </w:hyperlink>
        </w:p>
        <w:p w14:paraId="2EAD9F6E" w14:textId="18715714" w:rsidR="000841F9" w:rsidRDefault="000841F9">
          <w:pPr>
            <w:pStyle w:val="10"/>
            <w:rPr>
              <w:rFonts w:asciiTheme="minorHAnsi" w:eastAsiaTheme="minorEastAsia" w:hAnsiTheme="minorHAnsi" w:cstheme="minorBidi"/>
              <w:b w:val="0"/>
              <w:noProof/>
              <w:lang w:eastAsia="el-GR"/>
            </w:rPr>
          </w:pPr>
          <w:hyperlink w:anchor="_Toc107867013" w:history="1">
            <w:r w:rsidRPr="00E222D0">
              <w:rPr>
                <w:rStyle w:val="-"/>
                <w:noProof/>
              </w:rPr>
              <w:t>Βιβλιογραφία</w:t>
            </w:r>
            <w:r>
              <w:rPr>
                <w:noProof/>
                <w:webHidden/>
              </w:rPr>
              <w:tab/>
            </w:r>
            <w:r>
              <w:rPr>
                <w:noProof/>
                <w:webHidden/>
              </w:rPr>
              <w:fldChar w:fldCharType="begin"/>
            </w:r>
            <w:r>
              <w:rPr>
                <w:noProof/>
                <w:webHidden/>
              </w:rPr>
              <w:instrText xml:space="preserve"> PAGEREF _Toc107867013 \h </w:instrText>
            </w:r>
            <w:r>
              <w:rPr>
                <w:noProof/>
                <w:webHidden/>
              </w:rPr>
            </w:r>
            <w:r>
              <w:rPr>
                <w:noProof/>
                <w:webHidden/>
              </w:rPr>
              <w:fldChar w:fldCharType="separate"/>
            </w:r>
            <w:r>
              <w:rPr>
                <w:noProof/>
                <w:webHidden/>
              </w:rPr>
              <w:t>23</w:t>
            </w:r>
            <w:r>
              <w:rPr>
                <w:noProof/>
                <w:webHidden/>
              </w:rPr>
              <w:fldChar w:fldCharType="end"/>
            </w:r>
          </w:hyperlink>
        </w:p>
        <w:p w14:paraId="55CA1341" w14:textId="594DA77B" w:rsidR="000841F9" w:rsidRDefault="000841F9">
          <w:pPr>
            <w:pStyle w:val="10"/>
            <w:rPr>
              <w:rFonts w:asciiTheme="minorHAnsi" w:eastAsiaTheme="minorEastAsia" w:hAnsiTheme="minorHAnsi" w:cstheme="minorBidi"/>
              <w:b w:val="0"/>
              <w:noProof/>
              <w:lang w:eastAsia="el-GR"/>
            </w:rPr>
          </w:pPr>
          <w:hyperlink w:anchor="_Toc107867014" w:history="1">
            <w:r w:rsidRPr="00E222D0">
              <w:rPr>
                <w:rStyle w:val="-"/>
                <w:noProof/>
              </w:rPr>
              <w:t>Παράρτημα:</w:t>
            </w:r>
            <w:r>
              <w:rPr>
                <w:noProof/>
                <w:webHidden/>
              </w:rPr>
              <w:tab/>
            </w:r>
            <w:r>
              <w:rPr>
                <w:noProof/>
                <w:webHidden/>
              </w:rPr>
              <w:fldChar w:fldCharType="begin"/>
            </w:r>
            <w:r>
              <w:rPr>
                <w:noProof/>
                <w:webHidden/>
              </w:rPr>
              <w:instrText xml:space="preserve"> PAGEREF _Toc107867014 \h </w:instrText>
            </w:r>
            <w:r>
              <w:rPr>
                <w:noProof/>
                <w:webHidden/>
              </w:rPr>
            </w:r>
            <w:r>
              <w:rPr>
                <w:noProof/>
                <w:webHidden/>
              </w:rPr>
              <w:fldChar w:fldCharType="separate"/>
            </w:r>
            <w:r>
              <w:rPr>
                <w:noProof/>
                <w:webHidden/>
              </w:rPr>
              <w:t>24</w:t>
            </w:r>
            <w:r>
              <w:rPr>
                <w:noProof/>
                <w:webHidden/>
              </w:rPr>
              <w:fldChar w:fldCharType="end"/>
            </w:r>
          </w:hyperlink>
        </w:p>
        <w:p w14:paraId="78096E93" w14:textId="44519737" w:rsidR="00292E42" w:rsidRDefault="00292E42" w:rsidP="00A25452">
          <w:pPr>
            <w:pStyle w:val="10"/>
          </w:pPr>
          <w:r>
            <w:rPr>
              <w:bCs/>
              <w:noProof/>
            </w:rPr>
            <w:fldChar w:fldCharType="end"/>
          </w:r>
        </w:p>
      </w:sdtContent>
    </w:sdt>
    <w:p w14:paraId="1CE3ECC0" w14:textId="736CBEE5" w:rsidR="00292E42" w:rsidRDefault="00292E42" w:rsidP="00292E42">
      <w:pPr>
        <w:spacing w:after="0" w:line="276" w:lineRule="auto"/>
        <w:jc w:val="left"/>
      </w:pPr>
      <w:r>
        <w:br w:type="page"/>
      </w:r>
    </w:p>
    <w:p w14:paraId="0B7265C7" w14:textId="11A45A93" w:rsidR="00292E42" w:rsidRPr="003B0C15" w:rsidRDefault="00292E42" w:rsidP="00292E42">
      <w:pPr>
        <w:pStyle w:val="1"/>
        <w:numPr>
          <w:ilvl w:val="0"/>
          <w:numId w:val="0"/>
        </w:numPr>
        <w:ind w:left="576" w:hanging="576"/>
        <w:jc w:val="center"/>
      </w:pPr>
      <w:bookmarkStart w:id="4" w:name="_Toc107866978"/>
      <w:r>
        <w:lastRenderedPageBreak/>
        <w:t>Λίστα</w:t>
      </w:r>
      <w:r w:rsidRPr="003B0C15">
        <w:t xml:space="preserve"> </w:t>
      </w:r>
      <w:r>
        <w:t>Εικόνων</w:t>
      </w:r>
      <w:bookmarkEnd w:id="4"/>
    </w:p>
    <w:p w14:paraId="11C7B473" w14:textId="2EB792BB" w:rsidR="000841F9" w:rsidRDefault="000E4A5F">
      <w:pPr>
        <w:pStyle w:val="af0"/>
        <w:tabs>
          <w:tab w:val="right" w:leader="dot" w:pos="9016"/>
        </w:tabs>
        <w:rPr>
          <w:rFonts w:asciiTheme="minorHAnsi" w:eastAsiaTheme="minorEastAsia" w:hAnsiTheme="minorHAnsi" w:cstheme="minorBidi"/>
          <w:noProof/>
          <w:lang w:eastAsia="el-GR"/>
        </w:rPr>
      </w:pPr>
      <w:r>
        <w:fldChar w:fldCharType="begin"/>
      </w:r>
      <w:r w:rsidRPr="003B0C15">
        <w:instrText xml:space="preserve"> </w:instrText>
      </w:r>
      <w:r w:rsidRPr="000E4A5F">
        <w:rPr>
          <w:lang w:val="en-US"/>
        </w:rPr>
        <w:instrText>TOC</w:instrText>
      </w:r>
      <w:r w:rsidRPr="003B0C15">
        <w:instrText xml:space="preserve"> \</w:instrText>
      </w:r>
      <w:r w:rsidRPr="000E4A5F">
        <w:rPr>
          <w:lang w:val="en-US"/>
        </w:rPr>
        <w:instrText>h</w:instrText>
      </w:r>
      <w:r w:rsidRPr="003B0C15">
        <w:instrText xml:space="preserve"> \</w:instrText>
      </w:r>
      <w:r w:rsidRPr="000E4A5F">
        <w:rPr>
          <w:lang w:val="en-US"/>
        </w:rPr>
        <w:instrText>z</w:instrText>
      </w:r>
      <w:r w:rsidRPr="003B0C15">
        <w:instrText xml:space="preserve"> \</w:instrText>
      </w:r>
      <w:r w:rsidRPr="000E4A5F">
        <w:rPr>
          <w:lang w:val="en-US"/>
        </w:rPr>
        <w:instrText>c</w:instrText>
      </w:r>
      <w:r w:rsidRPr="003B0C15">
        <w:instrText xml:space="preserve"> "</w:instrText>
      </w:r>
      <w:r>
        <w:instrText>Εικόνα</w:instrText>
      </w:r>
      <w:r w:rsidRPr="003B0C15">
        <w:instrText xml:space="preserve">" </w:instrText>
      </w:r>
      <w:r>
        <w:fldChar w:fldCharType="separate"/>
      </w:r>
      <w:hyperlink w:anchor="_Toc107867055" w:history="1">
        <w:r w:rsidR="000841F9" w:rsidRPr="007E1E84">
          <w:rPr>
            <w:rStyle w:val="-"/>
            <w:noProof/>
          </w:rPr>
          <w:t>Εικόνα 1 Το μοντέλο αλληλεπίδρασης ενός πληροφοριακού συστήματος</w:t>
        </w:r>
        <w:r w:rsidR="000841F9">
          <w:rPr>
            <w:noProof/>
            <w:webHidden/>
          </w:rPr>
          <w:tab/>
        </w:r>
        <w:r w:rsidR="000841F9">
          <w:rPr>
            <w:noProof/>
            <w:webHidden/>
          </w:rPr>
          <w:fldChar w:fldCharType="begin"/>
        </w:r>
        <w:r w:rsidR="000841F9">
          <w:rPr>
            <w:noProof/>
            <w:webHidden/>
          </w:rPr>
          <w:instrText xml:space="preserve"> PAGEREF _Toc107867055 \h </w:instrText>
        </w:r>
        <w:r w:rsidR="000841F9">
          <w:rPr>
            <w:noProof/>
            <w:webHidden/>
          </w:rPr>
        </w:r>
        <w:r w:rsidR="000841F9">
          <w:rPr>
            <w:noProof/>
            <w:webHidden/>
          </w:rPr>
          <w:fldChar w:fldCharType="separate"/>
        </w:r>
        <w:r w:rsidR="000841F9">
          <w:rPr>
            <w:noProof/>
            <w:webHidden/>
          </w:rPr>
          <w:t>6</w:t>
        </w:r>
        <w:r w:rsidR="000841F9">
          <w:rPr>
            <w:noProof/>
            <w:webHidden/>
          </w:rPr>
          <w:fldChar w:fldCharType="end"/>
        </w:r>
      </w:hyperlink>
    </w:p>
    <w:p w14:paraId="69337BB6" w14:textId="35626C5B" w:rsidR="00292E42" w:rsidRPr="003B0C15" w:rsidRDefault="000E4A5F">
      <w:pPr>
        <w:spacing w:after="0" w:line="276" w:lineRule="auto"/>
        <w:jc w:val="left"/>
      </w:pPr>
      <w:r>
        <w:fldChar w:fldCharType="end"/>
      </w:r>
      <w:r w:rsidR="00292E42" w:rsidRPr="003B0C15">
        <w:br w:type="page"/>
      </w:r>
    </w:p>
    <w:p w14:paraId="2AF8F05F" w14:textId="1AE47791" w:rsidR="00292E42" w:rsidRPr="000841F9" w:rsidRDefault="00292E42" w:rsidP="00292E42">
      <w:pPr>
        <w:pStyle w:val="1"/>
        <w:numPr>
          <w:ilvl w:val="0"/>
          <w:numId w:val="0"/>
        </w:numPr>
        <w:ind w:left="576" w:hanging="576"/>
        <w:jc w:val="center"/>
      </w:pPr>
      <w:bookmarkStart w:id="5" w:name="_Toc107866979"/>
      <w:r>
        <w:lastRenderedPageBreak/>
        <w:t>Λίστα</w:t>
      </w:r>
      <w:r w:rsidRPr="000841F9">
        <w:t xml:space="preserve"> </w:t>
      </w:r>
      <w:r w:rsidR="00DF5B90">
        <w:t>Σχημάτων</w:t>
      </w:r>
      <w:bookmarkEnd w:id="5"/>
    </w:p>
    <w:p w14:paraId="4C8D6914" w14:textId="2AD6C28B" w:rsidR="00292E42" w:rsidRPr="003710E3" w:rsidRDefault="000E4A5F" w:rsidP="003169CD">
      <w:r>
        <w:fldChar w:fldCharType="begin"/>
      </w:r>
      <w:r w:rsidRPr="000841F9">
        <w:instrText xml:space="preserve"> </w:instrText>
      </w:r>
      <w:r w:rsidRPr="000E4A5F">
        <w:rPr>
          <w:lang w:val="en-US"/>
        </w:rPr>
        <w:instrText>TOC</w:instrText>
      </w:r>
      <w:r w:rsidRPr="000841F9">
        <w:instrText xml:space="preserve"> \</w:instrText>
      </w:r>
      <w:r w:rsidRPr="000E4A5F">
        <w:rPr>
          <w:lang w:val="en-US"/>
        </w:rPr>
        <w:instrText>h</w:instrText>
      </w:r>
      <w:r w:rsidRPr="000841F9">
        <w:instrText xml:space="preserve"> \</w:instrText>
      </w:r>
      <w:r w:rsidRPr="000E4A5F">
        <w:rPr>
          <w:lang w:val="en-US"/>
        </w:rPr>
        <w:instrText>z</w:instrText>
      </w:r>
      <w:r w:rsidRPr="000841F9">
        <w:instrText xml:space="preserve"> \</w:instrText>
      </w:r>
      <w:r w:rsidRPr="000E4A5F">
        <w:rPr>
          <w:lang w:val="en-US"/>
        </w:rPr>
        <w:instrText>c</w:instrText>
      </w:r>
      <w:r w:rsidRPr="000841F9">
        <w:instrText xml:space="preserve"> "</w:instrText>
      </w:r>
      <w:r w:rsidR="006E1572">
        <w:instrText>Σχήμα</w:instrText>
      </w:r>
      <w:r w:rsidRPr="000841F9">
        <w:instrText xml:space="preserve">" </w:instrText>
      </w:r>
      <w:r>
        <w:fldChar w:fldCharType="separate"/>
      </w:r>
      <w:r w:rsidR="000841F9">
        <w:rPr>
          <w:b/>
          <w:bCs/>
          <w:noProof/>
        </w:rPr>
        <w:t>Δεν βρέθηκαν καταχωρήσεις πίνακα εικόνων.</w:t>
      </w:r>
      <w:r>
        <w:fldChar w:fldCharType="end"/>
      </w:r>
      <w:r w:rsidR="00292E42" w:rsidRPr="003710E3">
        <w:br w:type="page"/>
      </w:r>
    </w:p>
    <w:p w14:paraId="67CBCABF" w14:textId="3EAC4D07" w:rsidR="00292E42" w:rsidRPr="000841F9" w:rsidRDefault="00292E42" w:rsidP="00292E42">
      <w:pPr>
        <w:pStyle w:val="1"/>
        <w:numPr>
          <w:ilvl w:val="0"/>
          <w:numId w:val="0"/>
        </w:numPr>
        <w:ind w:left="576" w:hanging="576"/>
        <w:jc w:val="center"/>
      </w:pPr>
      <w:bookmarkStart w:id="6" w:name="_Toc107866980"/>
      <w:r>
        <w:lastRenderedPageBreak/>
        <w:t>Λίστα</w:t>
      </w:r>
      <w:r w:rsidRPr="000841F9">
        <w:t xml:space="preserve"> </w:t>
      </w:r>
      <w:r>
        <w:t>Πινάκων</w:t>
      </w:r>
      <w:bookmarkEnd w:id="6"/>
    </w:p>
    <w:p w14:paraId="5CB8B38A" w14:textId="14C75B3A" w:rsidR="00292E42" w:rsidRPr="000841F9" w:rsidRDefault="000E4A5F" w:rsidP="003169CD">
      <w:r>
        <w:fldChar w:fldCharType="begin"/>
      </w:r>
      <w:r w:rsidRPr="000841F9">
        <w:instrText xml:space="preserve"> </w:instrText>
      </w:r>
      <w:r w:rsidRPr="000E4A5F">
        <w:rPr>
          <w:lang w:val="en-US"/>
        </w:rPr>
        <w:instrText>TOC</w:instrText>
      </w:r>
      <w:r w:rsidRPr="000841F9">
        <w:instrText xml:space="preserve"> \</w:instrText>
      </w:r>
      <w:r w:rsidRPr="000E4A5F">
        <w:rPr>
          <w:lang w:val="en-US"/>
        </w:rPr>
        <w:instrText>h</w:instrText>
      </w:r>
      <w:r w:rsidRPr="000841F9">
        <w:instrText xml:space="preserve"> \</w:instrText>
      </w:r>
      <w:r w:rsidRPr="000E4A5F">
        <w:rPr>
          <w:lang w:val="en-US"/>
        </w:rPr>
        <w:instrText>z</w:instrText>
      </w:r>
      <w:r w:rsidRPr="000841F9">
        <w:instrText xml:space="preserve"> \</w:instrText>
      </w:r>
      <w:r w:rsidRPr="000E4A5F">
        <w:rPr>
          <w:lang w:val="en-US"/>
        </w:rPr>
        <w:instrText>c</w:instrText>
      </w:r>
      <w:r w:rsidRPr="000841F9">
        <w:instrText xml:space="preserve"> "</w:instrText>
      </w:r>
      <w:r>
        <w:instrText>Πίνακας</w:instrText>
      </w:r>
      <w:r w:rsidRPr="000841F9">
        <w:instrText xml:space="preserve">" </w:instrText>
      </w:r>
      <w:r>
        <w:fldChar w:fldCharType="separate"/>
      </w:r>
      <w:r w:rsidR="000841F9">
        <w:rPr>
          <w:b/>
          <w:bCs/>
          <w:noProof/>
        </w:rPr>
        <w:t>Δεν βρέθηκαν καταχωρήσεις πίνακα εικόνων.</w:t>
      </w:r>
      <w:r>
        <w:fldChar w:fldCharType="end"/>
      </w:r>
      <w:r w:rsidR="00292E42" w:rsidRPr="000841F9">
        <w:br w:type="page"/>
      </w:r>
    </w:p>
    <w:p w14:paraId="798E42A0" w14:textId="51EA84EE" w:rsidR="00292E42" w:rsidRDefault="004333EF" w:rsidP="00292E42">
      <w:pPr>
        <w:pStyle w:val="1"/>
        <w:numPr>
          <w:ilvl w:val="0"/>
          <w:numId w:val="0"/>
        </w:numPr>
        <w:ind w:left="576" w:hanging="576"/>
        <w:jc w:val="center"/>
      </w:pPr>
      <w:bookmarkStart w:id="7" w:name="_Toc107866981"/>
      <w:r>
        <w:lastRenderedPageBreak/>
        <w:t>Πίνακας Ε</w:t>
      </w:r>
      <w:r w:rsidR="00292E42" w:rsidRPr="00292E42">
        <w:t xml:space="preserve">πεξήγησης </w:t>
      </w:r>
      <w:r>
        <w:t>Α</w:t>
      </w:r>
      <w:r w:rsidR="00292E42" w:rsidRPr="00292E42">
        <w:t xml:space="preserve">κρωνυμίων και </w:t>
      </w:r>
      <w:r>
        <w:t>Σ</w:t>
      </w:r>
      <w:r w:rsidR="00292E42" w:rsidRPr="00292E42">
        <w:t>υντμήσεων</w:t>
      </w:r>
      <w:bookmarkEnd w:id="7"/>
    </w:p>
    <w:tbl>
      <w:tblPr>
        <w:tblStyle w:val="ab"/>
        <w:tblW w:w="0" w:type="auto"/>
        <w:tblBorders>
          <w:top w:val="none" w:sz="0" w:space="0" w:color="auto"/>
          <w:left w:val="none" w:sz="0" w:space="0" w:color="auto"/>
          <w:bottom w:val="none" w:sz="0" w:space="0" w:color="auto"/>
          <w:right w:val="none" w:sz="0" w:space="0" w:color="auto"/>
          <w:insideV w:val="none" w:sz="0" w:space="0" w:color="auto"/>
        </w:tblBorders>
        <w:shd w:val="clear" w:color="auto" w:fill="F79646" w:themeFill="accent6"/>
        <w:tblLook w:val="04A0" w:firstRow="1" w:lastRow="0" w:firstColumn="1" w:lastColumn="0" w:noHBand="0" w:noVBand="1"/>
      </w:tblPr>
      <w:tblGrid>
        <w:gridCol w:w="1440"/>
        <w:gridCol w:w="7576"/>
      </w:tblGrid>
      <w:tr w:rsidR="0084151C" w:rsidRPr="00863BBB" w14:paraId="6D5A338F" w14:textId="77777777" w:rsidTr="0031708B">
        <w:tc>
          <w:tcPr>
            <w:tcW w:w="1440" w:type="dxa"/>
            <w:shd w:val="clear" w:color="auto" w:fill="auto"/>
            <w:vAlign w:val="center"/>
          </w:tcPr>
          <w:p w14:paraId="340C34F1" w14:textId="77777777" w:rsidR="0084151C" w:rsidRPr="00863BBB" w:rsidRDefault="0084151C" w:rsidP="0060793F">
            <w:pPr>
              <w:pStyle w:val="Table"/>
              <w:jc w:val="right"/>
              <w:rPr>
                <w:sz w:val="20"/>
                <w:szCs w:val="20"/>
                <w:lang w:val="en-US"/>
              </w:rPr>
            </w:pPr>
            <w:r w:rsidRPr="00863BBB">
              <w:rPr>
                <w:sz w:val="20"/>
                <w:szCs w:val="20"/>
                <w:lang w:val="en-US"/>
              </w:rPr>
              <w:t>API</w:t>
            </w:r>
          </w:p>
        </w:tc>
        <w:tc>
          <w:tcPr>
            <w:tcW w:w="7576" w:type="dxa"/>
            <w:shd w:val="clear" w:color="auto" w:fill="auto"/>
            <w:vAlign w:val="center"/>
          </w:tcPr>
          <w:p w14:paraId="5357E0DC" w14:textId="77777777" w:rsidR="0084151C" w:rsidRPr="00863BBB" w:rsidRDefault="0084151C" w:rsidP="00A6594B">
            <w:pPr>
              <w:pStyle w:val="Table"/>
              <w:jc w:val="left"/>
              <w:rPr>
                <w:sz w:val="20"/>
                <w:szCs w:val="20"/>
              </w:rPr>
            </w:pPr>
            <w:r w:rsidRPr="00863BBB">
              <w:rPr>
                <w:sz w:val="20"/>
                <w:szCs w:val="20"/>
              </w:rPr>
              <w:t xml:space="preserve">Application </w:t>
            </w:r>
            <w:r w:rsidRPr="00863BBB">
              <w:rPr>
                <w:sz w:val="20"/>
                <w:szCs w:val="20"/>
                <w:lang w:val="en-US"/>
              </w:rPr>
              <w:t>P</w:t>
            </w:r>
            <w:r w:rsidRPr="00863BBB">
              <w:rPr>
                <w:sz w:val="20"/>
                <w:szCs w:val="20"/>
              </w:rPr>
              <w:t xml:space="preserve">rogramming </w:t>
            </w:r>
            <w:r w:rsidRPr="00863BBB">
              <w:rPr>
                <w:sz w:val="20"/>
                <w:szCs w:val="20"/>
                <w:lang w:val="en-US"/>
              </w:rPr>
              <w:t>I</w:t>
            </w:r>
            <w:r w:rsidRPr="00863BBB">
              <w:rPr>
                <w:sz w:val="20"/>
                <w:szCs w:val="20"/>
              </w:rPr>
              <w:t>nterface</w:t>
            </w:r>
          </w:p>
        </w:tc>
      </w:tr>
      <w:tr w:rsidR="0084151C" w:rsidRPr="00863BBB" w14:paraId="66B6D104" w14:textId="77777777" w:rsidTr="0031708B">
        <w:tc>
          <w:tcPr>
            <w:tcW w:w="1440" w:type="dxa"/>
            <w:shd w:val="clear" w:color="auto" w:fill="auto"/>
            <w:vAlign w:val="center"/>
          </w:tcPr>
          <w:p w14:paraId="3878D469" w14:textId="7315F003" w:rsidR="0084151C" w:rsidRPr="00863BBB" w:rsidRDefault="0084151C" w:rsidP="0060793F">
            <w:pPr>
              <w:pStyle w:val="Table"/>
              <w:jc w:val="right"/>
              <w:rPr>
                <w:sz w:val="20"/>
                <w:szCs w:val="20"/>
                <w:lang w:val="en-US"/>
              </w:rPr>
            </w:pPr>
          </w:p>
        </w:tc>
        <w:tc>
          <w:tcPr>
            <w:tcW w:w="7576" w:type="dxa"/>
            <w:shd w:val="clear" w:color="auto" w:fill="auto"/>
            <w:vAlign w:val="center"/>
          </w:tcPr>
          <w:p w14:paraId="0E798382" w14:textId="796A0385" w:rsidR="0084151C" w:rsidRPr="00863BBB" w:rsidRDefault="0084151C" w:rsidP="00895C3E">
            <w:pPr>
              <w:pStyle w:val="Table"/>
              <w:jc w:val="left"/>
              <w:rPr>
                <w:sz w:val="20"/>
                <w:szCs w:val="20"/>
              </w:rPr>
            </w:pPr>
          </w:p>
        </w:tc>
      </w:tr>
      <w:tr w:rsidR="0084151C" w:rsidRPr="00863BBB" w14:paraId="779306BB" w14:textId="77777777" w:rsidTr="0031708B">
        <w:tc>
          <w:tcPr>
            <w:tcW w:w="1440" w:type="dxa"/>
            <w:shd w:val="clear" w:color="auto" w:fill="auto"/>
            <w:vAlign w:val="center"/>
          </w:tcPr>
          <w:p w14:paraId="0E7D688A" w14:textId="0A7C5CC2" w:rsidR="0084151C" w:rsidRPr="00863BBB" w:rsidRDefault="0084151C" w:rsidP="0060793F">
            <w:pPr>
              <w:pStyle w:val="Table"/>
              <w:jc w:val="right"/>
              <w:rPr>
                <w:sz w:val="20"/>
                <w:szCs w:val="20"/>
                <w:lang w:val="en-US"/>
              </w:rPr>
            </w:pPr>
          </w:p>
        </w:tc>
        <w:tc>
          <w:tcPr>
            <w:tcW w:w="7576" w:type="dxa"/>
            <w:shd w:val="clear" w:color="auto" w:fill="auto"/>
            <w:vAlign w:val="center"/>
          </w:tcPr>
          <w:p w14:paraId="7C2020B0" w14:textId="2BA5961B" w:rsidR="0084151C" w:rsidRPr="00863BBB" w:rsidRDefault="0084151C" w:rsidP="0060793F">
            <w:pPr>
              <w:pStyle w:val="Table"/>
              <w:jc w:val="left"/>
              <w:rPr>
                <w:sz w:val="20"/>
                <w:szCs w:val="20"/>
              </w:rPr>
            </w:pPr>
          </w:p>
        </w:tc>
      </w:tr>
      <w:tr w:rsidR="0084151C" w:rsidRPr="00863BBB" w14:paraId="625937E8" w14:textId="77777777" w:rsidTr="0031708B">
        <w:tc>
          <w:tcPr>
            <w:tcW w:w="1440" w:type="dxa"/>
            <w:shd w:val="clear" w:color="auto" w:fill="auto"/>
            <w:vAlign w:val="center"/>
          </w:tcPr>
          <w:p w14:paraId="5E762B71" w14:textId="5C9C4A44" w:rsidR="0084151C" w:rsidRPr="00863BBB" w:rsidRDefault="0084151C" w:rsidP="0060793F">
            <w:pPr>
              <w:pStyle w:val="Table"/>
              <w:jc w:val="right"/>
              <w:rPr>
                <w:sz w:val="20"/>
                <w:szCs w:val="20"/>
                <w:lang w:val="en-US"/>
              </w:rPr>
            </w:pPr>
          </w:p>
        </w:tc>
        <w:tc>
          <w:tcPr>
            <w:tcW w:w="7576" w:type="dxa"/>
            <w:shd w:val="clear" w:color="auto" w:fill="auto"/>
            <w:vAlign w:val="center"/>
          </w:tcPr>
          <w:p w14:paraId="766D8376" w14:textId="5FFF34DF" w:rsidR="0084151C" w:rsidRPr="00863BBB" w:rsidRDefault="0084151C" w:rsidP="0060793F">
            <w:pPr>
              <w:pStyle w:val="Table"/>
              <w:jc w:val="left"/>
              <w:rPr>
                <w:sz w:val="20"/>
                <w:szCs w:val="20"/>
                <w:lang w:val="en-US"/>
              </w:rPr>
            </w:pPr>
          </w:p>
        </w:tc>
      </w:tr>
      <w:tr w:rsidR="0084151C" w:rsidRPr="002F51CF" w14:paraId="06B5476A" w14:textId="77777777" w:rsidTr="0031708B">
        <w:tc>
          <w:tcPr>
            <w:tcW w:w="1440" w:type="dxa"/>
            <w:shd w:val="clear" w:color="auto" w:fill="auto"/>
            <w:vAlign w:val="center"/>
          </w:tcPr>
          <w:p w14:paraId="13C2AACE" w14:textId="31EC0D46" w:rsidR="0084151C" w:rsidRPr="00863BBB" w:rsidRDefault="0084151C" w:rsidP="0060793F">
            <w:pPr>
              <w:pStyle w:val="Table"/>
              <w:jc w:val="right"/>
              <w:rPr>
                <w:sz w:val="20"/>
                <w:szCs w:val="20"/>
                <w:lang w:val="en-US"/>
              </w:rPr>
            </w:pPr>
          </w:p>
        </w:tc>
        <w:tc>
          <w:tcPr>
            <w:tcW w:w="7576" w:type="dxa"/>
            <w:shd w:val="clear" w:color="auto" w:fill="auto"/>
            <w:vAlign w:val="center"/>
          </w:tcPr>
          <w:p w14:paraId="2E1F6D6A" w14:textId="72DA0B2F" w:rsidR="0084151C" w:rsidRPr="00863BBB" w:rsidRDefault="0084151C" w:rsidP="0060793F">
            <w:pPr>
              <w:pStyle w:val="Table"/>
              <w:jc w:val="left"/>
              <w:rPr>
                <w:sz w:val="20"/>
                <w:szCs w:val="20"/>
                <w:lang w:val="en-US"/>
              </w:rPr>
            </w:pPr>
          </w:p>
        </w:tc>
      </w:tr>
      <w:tr w:rsidR="0084151C" w:rsidRPr="00863BBB" w14:paraId="414E28B3" w14:textId="77777777" w:rsidTr="0031708B">
        <w:tc>
          <w:tcPr>
            <w:tcW w:w="1440" w:type="dxa"/>
            <w:shd w:val="clear" w:color="auto" w:fill="auto"/>
            <w:vAlign w:val="center"/>
          </w:tcPr>
          <w:p w14:paraId="7381610E" w14:textId="14BB751F" w:rsidR="0084151C" w:rsidRPr="00863BBB" w:rsidRDefault="0084151C" w:rsidP="0060793F">
            <w:pPr>
              <w:pStyle w:val="Table"/>
              <w:jc w:val="right"/>
              <w:rPr>
                <w:sz w:val="20"/>
                <w:szCs w:val="20"/>
                <w:lang w:val="en-US"/>
              </w:rPr>
            </w:pPr>
          </w:p>
        </w:tc>
        <w:tc>
          <w:tcPr>
            <w:tcW w:w="7576" w:type="dxa"/>
            <w:shd w:val="clear" w:color="auto" w:fill="auto"/>
            <w:vAlign w:val="center"/>
          </w:tcPr>
          <w:p w14:paraId="45755517" w14:textId="47C6125E" w:rsidR="0084151C" w:rsidRPr="00863BBB" w:rsidRDefault="0084151C" w:rsidP="0060793F">
            <w:pPr>
              <w:pStyle w:val="Table"/>
              <w:jc w:val="left"/>
              <w:rPr>
                <w:sz w:val="20"/>
                <w:szCs w:val="20"/>
                <w:lang w:val="en-US"/>
              </w:rPr>
            </w:pPr>
          </w:p>
        </w:tc>
      </w:tr>
      <w:tr w:rsidR="0084151C" w:rsidRPr="00863BBB" w14:paraId="0256617D" w14:textId="77777777" w:rsidTr="0031708B">
        <w:tc>
          <w:tcPr>
            <w:tcW w:w="1440" w:type="dxa"/>
            <w:shd w:val="clear" w:color="auto" w:fill="auto"/>
            <w:vAlign w:val="center"/>
          </w:tcPr>
          <w:p w14:paraId="6E7C3098" w14:textId="7AF93A9F" w:rsidR="0084151C" w:rsidRPr="00863BBB" w:rsidRDefault="0084151C" w:rsidP="0060793F">
            <w:pPr>
              <w:pStyle w:val="Table"/>
              <w:jc w:val="right"/>
              <w:rPr>
                <w:sz w:val="20"/>
                <w:szCs w:val="20"/>
                <w:lang w:val="en-US"/>
              </w:rPr>
            </w:pPr>
          </w:p>
        </w:tc>
        <w:tc>
          <w:tcPr>
            <w:tcW w:w="7576" w:type="dxa"/>
            <w:shd w:val="clear" w:color="auto" w:fill="auto"/>
            <w:vAlign w:val="center"/>
          </w:tcPr>
          <w:p w14:paraId="2D6121B1" w14:textId="7688D8FC" w:rsidR="0084151C" w:rsidRPr="00863BBB" w:rsidRDefault="0084151C" w:rsidP="00954755">
            <w:pPr>
              <w:pStyle w:val="Table"/>
              <w:jc w:val="left"/>
              <w:rPr>
                <w:sz w:val="20"/>
                <w:szCs w:val="20"/>
              </w:rPr>
            </w:pPr>
          </w:p>
        </w:tc>
      </w:tr>
      <w:tr w:rsidR="0084151C" w:rsidRPr="00863BBB" w14:paraId="0E977012" w14:textId="77777777" w:rsidTr="0031708B">
        <w:tc>
          <w:tcPr>
            <w:tcW w:w="1440" w:type="dxa"/>
            <w:shd w:val="clear" w:color="auto" w:fill="auto"/>
            <w:vAlign w:val="center"/>
          </w:tcPr>
          <w:p w14:paraId="46E6B840" w14:textId="42C10257" w:rsidR="0084151C" w:rsidRPr="00863BBB" w:rsidRDefault="0084151C" w:rsidP="0060793F">
            <w:pPr>
              <w:pStyle w:val="Table"/>
              <w:jc w:val="right"/>
              <w:rPr>
                <w:sz w:val="20"/>
                <w:szCs w:val="20"/>
                <w:lang w:val="en-US"/>
              </w:rPr>
            </w:pPr>
          </w:p>
        </w:tc>
        <w:tc>
          <w:tcPr>
            <w:tcW w:w="7576" w:type="dxa"/>
            <w:shd w:val="clear" w:color="auto" w:fill="auto"/>
            <w:vAlign w:val="center"/>
          </w:tcPr>
          <w:p w14:paraId="1C373FCE" w14:textId="464AE85D" w:rsidR="0084151C" w:rsidRPr="00863BBB" w:rsidRDefault="0084151C" w:rsidP="00BF5EAC">
            <w:pPr>
              <w:pStyle w:val="Table"/>
              <w:jc w:val="left"/>
              <w:rPr>
                <w:sz w:val="20"/>
                <w:szCs w:val="20"/>
              </w:rPr>
            </w:pPr>
          </w:p>
        </w:tc>
      </w:tr>
      <w:tr w:rsidR="0084151C" w:rsidRPr="00863BBB" w14:paraId="7CDB17F7" w14:textId="77777777" w:rsidTr="0031708B">
        <w:tc>
          <w:tcPr>
            <w:tcW w:w="1440" w:type="dxa"/>
            <w:shd w:val="clear" w:color="auto" w:fill="auto"/>
            <w:vAlign w:val="center"/>
          </w:tcPr>
          <w:p w14:paraId="62B318C9" w14:textId="2FB221CE" w:rsidR="0084151C" w:rsidRPr="00863BBB" w:rsidRDefault="0084151C" w:rsidP="0060793F">
            <w:pPr>
              <w:pStyle w:val="Table"/>
              <w:jc w:val="right"/>
              <w:rPr>
                <w:sz w:val="20"/>
                <w:szCs w:val="20"/>
                <w:lang w:val="en-US"/>
              </w:rPr>
            </w:pPr>
          </w:p>
        </w:tc>
        <w:tc>
          <w:tcPr>
            <w:tcW w:w="7576" w:type="dxa"/>
            <w:shd w:val="clear" w:color="auto" w:fill="auto"/>
            <w:vAlign w:val="center"/>
          </w:tcPr>
          <w:p w14:paraId="0BCAC458" w14:textId="0183932F" w:rsidR="0084151C" w:rsidRPr="00863BBB" w:rsidRDefault="0084151C" w:rsidP="0060793F">
            <w:pPr>
              <w:pStyle w:val="Table"/>
              <w:jc w:val="left"/>
              <w:rPr>
                <w:sz w:val="20"/>
                <w:szCs w:val="20"/>
                <w:lang w:val="en-US"/>
              </w:rPr>
            </w:pPr>
          </w:p>
        </w:tc>
      </w:tr>
      <w:tr w:rsidR="0084151C" w:rsidRPr="00863BBB" w14:paraId="32D4D231" w14:textId="77777777" w:rsidTr="0031708B">
        <w:tc>
          <w:tcPr>
            <w:tcW w:w="1440" w:type="dxa"/>
            <w:shd w:val="clear" w:color="auto" w:fill="auto"/>
            <w:vAlign w:val="center"/>
          </w:tcPr>
          <w:p w14:paraId="7C33612D" w14:textId="09DF7E8E" w:rsidR="0084151C" w:rsidRPr="00863BBB" w:rsidRDefault="0084151C" w:rsidP="00A6594B">
            <w:pPr>
              <w:pStyle w:val="Table"/>
              <w:jc w:val="right"/>
              <w:rPr>
                <w:sz w:val="20"/>
                <w:szCs w:val="20"/>
                <w:lang w:val="en-US"/>
              </w:rPr>
            </w:pPr>
          </w:p>
        </w:tc>
        <w:tc>
          <w:tcPr>
            <w:tcW w:w="7576" w:type="dxa"/>
            <w:shd w:val="clear" w:color="auto" w:fill="auto"/>
            <w:vAlign w:val="center"/>
          </w:tcPr>
          <w:p w14:paraId="5A2404B1" w14:textId="5FC7AA5C" w:rsidR="0084151C" w:rsidRPr="00863BBB" w:rsidRDefault="0084151C" w:rsidP="0060793F">
            <w:pPr>
              <w:pStyle w:val="Table"/>
              <w:jc w:val="left"/>
              <w:rPr>
                <w:sz w:val="20"/>
                <w:szCs w:val="20"/>
                <w:lang w:val="en-US"/>
              </w:rPr>
            </w:pPr>
          </w:p>
        </w:tc>
      </w:tr>
      <w:tr w:rsidR="0084151C" w:rsidRPr="00863BBB" w14:paraId="4DFD5B08" w14:textId="77777777" w:rsidTr="0031708B">
        <w:tc>
          <w:tcPr>
            <w:tcW w:w="1440" w:type="dxa"/>
            <w:shd w:val="clear" w:color="auto" w:fill="auto"/>
            <w:vAlign w:val="center"/>
          </w:tcPr>
          <w:p w14:paraId="29907E1D" w14:textId="41D08F83" w:rsidR="0084151C" w:rsidRPr="00863BBB" w:rsidRDefault="0084151C" w:rsidP="0060793F">
            <w:pPr>
              <w:pStyle w:val="Table"/>
              <w:jc w:val="right"/>
              <w:rPr>
                <w:sz w:val="20"/>
                <w:szCs w:val="20"/>
                <w:lang w:val="en-US"/>
              </w:rPr>
            </w:pPr>
          </w:p>
        </w:tc>
        <w:tc>
          <w:tcPr>
            <w:tcW w:w="7576" w:type="dxa"/>
            <w:shd w:val="clear" w:color="auto" w:fill="auto"/>
            <w:vAlign w:val="center"/>
          </w:tcPr>
          <w:p w14:paraId="2742EFFC" w14:textId="5E06B166" w:rsidR="0084151C" w:rsidRPr="00863BBB" w:rsidRDefault="0084151C" w:rsidP="0060793F">
            <w:pPr>
              <w:pStyle w:val="Table"/>
              <w:jc w:val="left"/>
              <w:rPr>
                <w:sz w:val="20"/>
                <w:szCs w:val="20"/>
                <w:lang w:val="en-US"/>
              </w:rPr>
            </w:pPr>
          </w:p>
        </w:tc>
      </w:tr>
      <w:tr w:rsidR="0084151C" w:rsidRPr="00863BBB" w14:paraId="75917BBE" w14:textId="77777777" w:rsidTr="0031708B">
        <w:tc>
          <w:tcPr>
            <w:tcW w:w="1440" w:type="dxa"/>
            <w:shd w:val="clear" w:color="auto" w:fill="auto"/>
            <w:vAlign w:val="center"/>
          </w:tcPr>
          <w:p w14:paraId="0B9A1C80" w14:textId="22060689" w:rsidR="0084151C" w:rsidRPr="00863BBB" w:rsidRDefault="0084151C" w:rsidP="0060793F">
            <w:pPr>
              <w:pStyle w:val="Table"/>
              <w:jc w:val="right"/>
              <w:rPr>
                <w:sz w:val="20"/>
                <w:szCs w:val="20"/>
                <w:lang w:val="en-US"/>
              </w:rPr>
            </w:pPr>
          </w:p>
        </w:tc>
        <w:tc>
          <w:tcPr>
            <w:tcW w:w="7576" w:type="dxa"/>
            <w:shd w:val="clear" w:color="auto" w:fill="auto"/>
            <w:vAlign w:val="center"/>
          </w:tcPr>
          <w:p w14:paraId="3243FEC4" w14:textId="791E7F49" w:rsidR="0084151C" w:rsidRPr="00863BBB" w:rsidRDefault="0084151C" w:rsidP="0060793F">
            <w:pPr>
              <w:pStyle w:val="Table"/>
              <w:jc w:val="left"/>
              <w:rPr>
                <w:sz w:val="20"/>
                <w:szCs w:val="20"/>
                <w:lang w:val="en-US"/>
              </w:rPr>
            </w:pPr>
          </w:p>
        </w:tc>
      </w:tr>
      <w:tr w:rsidR="0084151C" w:rsidRPr="00863BBB" w14:paraId="763E45A2" w14:textId="77777777" w:rsidTr="0031708B">
        <w:tc>
          <w:tcPr>
            <w:tcW w:w="1440" w:type="dxa"/>
            <w:shd w:val="clear" w:color="auto" w:fill="auto"/>
            <w:vAlign w:val="center"/>
          </w:tcPr>
          <w:p w14:paraId="6945205B" w14:textId="0CCAB13F" w:rsidR="0084151C" w:rsidRPr="00863BBB" w:rsidRDefault="0084151C" w:rsidP="0060793F">
            <w:pPr>
              <w:pStyle w:val="Table"/>
              <w:jc w:val="right"/>
              <w:rPr>
                <w:sz w:val="20"/>
                <w:szCs w:val="20"/>
              </w:rPr>
            </w:pPr>
          </w:p>
        </w:tc>
        <w:tc>
          <w:tcPr>
            <w:tcW w:w="7576" w:type="dxa"/>
            <w:shd w:val="clear" w:color="auto" w:fill="auto"/>
            <w:vAlign w:val="center"/>
          </w:tcPr>
          <w:p w14:paraId="1BF73879" w14:textId="5C3588B7" w:rsidR="0084151C" w:rsidRPr="00863BBB" w:rsidRDefault="0084151C" w:rsidP="0060793F">
            <w:pPr>
              <w:pStyle w:val="Table"/>
              <w:jc w:val="left"/>
              <w:rPr>
                <w:sz w:val="20"/>
                <w:szCs w:val="20"/>
                <w:lang w:val="en-US"/>
              </w:rPr>
            </w:pPr>
          </w:p>
        </w:tc>
      </w:tr>
      <w:tr w:rsidR="0084151C" w:rsidRPr="00863BBB" w14:paraId="08ABE823" w14:textId="77777777" w:rsidTr="0031708B">
        <w:tc>
          <w:tcPr>
            <w:tcW w:w="1440" w:type="dxa"/>
            <w:shd w:val="clear" w:color="auto" w:fill="auto"/>
            <w:vAlign w:val="center"/>
          </w:tcPr>
          <w:p w14:paraId="4E024339" w14:textId="799216FD" w:rsidR="0084151C" w:rsidRPr="00863BBB" w:rsidRDefault="0084151C" w:rsidP="0060793F">
            <w:pPr>
              <w:pStyle w:val="Table"/>
              <w:jc w:val="right"/>
              <w:rPr>
                <w:sz w:val="20"/>
                <w:szCs w:val="20"/>
                <w:lang w:val="en-US"/>
              </w:rPr>
            </w:pPr>
          </w:p>
        </w:tc>
        <w:tc>
          <w:tcPr>
            <w:tcW w:w="7576" w:type="dxa"/>
            <w:shd w:val="clear" w:color="auto" w:fill="auto"/>
            <w:vAlign w:val="center"/>
          </w:tcPr>
          <w:p w14:paraId="47D9C6C9" w14:textId="56FE6C6B" w:rsidR="0084151C" w:rsidRPr="00863BBB" w:rsidRDefault="0084151C" w:rsidP="0060793F">
            <w:pPr>
              <w:pStyle w:val="Table"/>
              <w:jc w:val="left"/>
              <w:rPr>
                <w:sz w:val="20"/>
                <w:szCs w:val="20"/>
                <w:lang w:val="en-US"/>
              </w:rPr>
            </w:pPr>
          </w:p>
        </w:tc>
      </w:tr>
      <w:tr w:rsidR="0084151C" w:rsidRPr="00863BBB" w14:paraId="1D49F159" w14:textId="77777777" w:rsidTr="0031708B">
        <w:tc>
          <w:tcPr>
            <w:tcW w:w="1440" w:type="dxa"/>
            <w:shd w:val="clear" w:color="auto" w:fill="auto"/>
            <w:vAlign w:val="center"/>
          </w:tcPr>
          <w:p w14:paraId="45F53565" w14:textId="43B06D1C" w:rsidR="0084151C" w:rsidRPr="00863BBB" w:rsidRDefault="0084151C" w:rsidP="00A6594B">
            <w:pPr>
              <w:pStyle w:val="Table"/>
              <w:jc w:val="right"/>
              <w:rPr>
                <w:sz w:val="20"/>
                <w:szCs w:val="20"/>
                <w:lang w:val="en-US"/>
              </w:rPr>
            </w:pPr>
          </w:p>
        </w:tc>
        <w:tc>
          <w:tcPr>
            <w:tcW w:w="7576" w:type="dxa"/>
            <w:shd w:val="clear" w:color="auto" w:fill="auto"/>
            <w:vAlign w:val="center"/>
          </w:tcPr>
          <w:p w14:paraId="6B0E43BF" w14:textId="7488EB1B" w:rsidR="0084151C" w:rsidRPr="00863BBB" w:rsidRDefault="0084151C" w:rsidP="0060793F">
            <w:pPr>
              <w:pStyle w:val="Table"/>
              <w:jc w:val="left"/>
              <w:rPr>
                <w:sz w:val="20"/>
                <w:szCs w:val="20"/>
              </w:rPr>
            </w:pPr>
          </w:p>
        </w:tc>
      </w:tr>
      <w:tr w:rsidR="0084151C" w:rsidRPr="00863BBB" w14:paraId="0B228040" w14:textId="77777777" w:rsidTr="0031708B">
        <w:tc>
          <w:tcPr>
            <w:tcW w:w="1440" w:type="dxa"/>
            <w:shd w:val="clear" w:color="auto" w:fill="auto"/>
            <w:vAlign w:val="center"/>
          </w:tcPr>
          <w:p w14:paraId="38BC99A8" w14:textId="304D3E0A" w:rsidR="0084151C" w:rsidRPr="00863BBB" w:rsidRDefault="0084151C" w:rsidP="0060793F">
            <w:pPr>
              <w:pStyle w:val="Table"/>
              <w:jc w:val="right"/>
              <w:rPr>
                <w:sz w:val="20"/>
                <w:szCs w:val="20"/>
                <w:lang w:val="en-US"/>
              </w:rPr>
            </w:pPr>
          </w:p>
        </w:tc>
        <w:tc>
          <w:tcPr>
            <w:tcW w:w="7576" w:type="dxa"/>
            <w:shd w:val="clear" w:color="auto" w:fill="auto"/>
            <w:vAlign w:val="center"/>
          </w:tcPr>
          <w:p w14:paraId="365F8FF5" w14:textId="6256A037" w:rsidR="0084151C" w:rsidRPr="00863BBB" w:rsidRDefault="0084151C" w:rsidP="00250A9D">
            <w:pPr>
              <w:pStyle w:val="Table"/>
              <w:jc w:val="left"/>
              <w:rPr>
                <w:sz w:val="20"/>
                <w:szCs w:val="20"/>
                <w:lang w:val="en-US"/>
              </w:rPr>
            </w:pPr>
          </w:p>
        </w:tc>
      </w:tr>
      <w:tr w:rsidR="0084151C" w:rsidRPr="00863BBB" w14:paraId="31938516" w14:textId="77777777" w:rsidTr="0031708B">
        <w:tc>
          <w:tcPr>
            <w:tcW w:w="1440" w:type="dxa"/>
            <w:shd w:val="clear" w:color="auto" w:fill="auto"/>
            <w:vAlign w:val="center"/>
          </w:tcPr>
          <w:p w14:paraId="459ECD59" w14:textId="452DBFAF" w:rsidR="0084151C" w:rsidRPr="00863BBB" w:rsidRDefault="0084151C" w:rsidP="0060793F">
            <w:pPr>
              <w:pStyle w:val="Table"/>
              <w:jc w:val="right"/>
              <w:rPr>
                <w:sz w:val="20"/>
                <w:szCs w:val="20"/>
                <w:lang w:val="en-US"/>
              </w:rPr>
            </w:pPr>
          </w:p>
        </w:tc>
        <w:tc>
          <w:tcPr>
            <w:tcW w:w="7576" w:type="dxa"/>
            <w:shd w:val="clear" w:color="auto" w:fill="auto"/>
            <w:vAlign w:val="center"/>
          </w:tcPr>
          <w:p w14:paraId="7838AEB6" w14:textId="1E51DA3B" w:rsidR="0084151C" w:rsidRPr="00863BBB" w:rsidRDefault="0084151C" w:rsidP="00CF768E">
            <w:pPr>
              <w:pStyle w:val="Table"/>
              <w:jc w:val="left"/>
              <w:rPr>
                <w:sz w:val="20"/>
                <w:szCs w:val="20"/>
              </w:rPr>
            </w:pPr>
          </w:p>
        </w:tc>
      </w:tr>
      <w:tr w:rsidR="0084151C" w:rsidRPr="002F51CF" w14:paraId="58A560ED" w14:textId="77777777" w:rsidTr="0031708B">
        <w:tc>
          <w:tcPr>
            <w:tcW w:w="1440" w:type="dxa"/>
            <w:shd w:val="clear" w:color="auto" w:fill="auto"/>
            <w:vAlign w:val="center"/>
          </w:tcPr>
          <w:p w14:paraId="03657855" w14:textId="5A3A32C5" w:rsidR="0084151C" w:rsidRPr="00863BBB" w:rsidRDefault="0084151C" w:rsidP="0060793F">
            <w:pPr>
              <w:pStyle w:val="Table"/>
              <w:jc w:val="right"/>
              <w:rPr>
                <w:sz w:val="20"/>
                <w:szCs w:val="20"/>
                <w:lang w:val="en-US"/>
              </w:rPr>
            </w:pPr>
          </w:p>
        </w:tc>
        <w:tc>
          <w:tcPr>
            <w:tcW w:w="7576" w:type="dxa"/>
            <w:shd w:val="clear" w:color="auto" w:fill="auto"/>
            <w:vAlign w:val="center"/>
          </w:tcPr>
          <w:p w14:paraId="66C61876" w14:textId="071F6389" w:rsidR="0084151C" w:rsidRPr="00260290" w:rsidRDefault="0084151C" w:rsidP="006D2C4F">
            <w:pPr>
              <w:pStyle w:val="Table"/>
              <w:jc w:val="left"/>
              <w:rPr>
                <w:sz w:val="20"/>
                <w:szCs w:val="20"/>
                <w:lang w:val="en-US"/>
              </w:rPr>
            </w:pPr>
          </w:p>
        </w:tc>
      </w:tr>
      <w:tr w:rsidR="0084151C" w:rsidRPr="00863BBB" w14:paraId="07529E54" w14:textId="77777777" w:rsidTr="0031708B">
        <w:tc>
          <w:tcPr>
            <w:tcW w:w="1440" w:type="dxa"/>
            <w:shd w:val="clear" w:color="auto" w:fill="auto"/>
            <w:vAlign w:val="center"/>
          </w:tcPr>
          <w:p w14:paraId="5B8439D0" w14:textId="608C6892" w:rsidR="0084151C" w:rsidRPr="00863BBB" w:rsidRDefault="0084151C" w:rsidP="0060793F">
            <w:pPr>
              <w:pStyle w:val="Table"/>
              <w:jc w:val="right"/>
              <w:rPr>
                <w:sz w:val="20"/>
                <w:szCs w:val="20"/>
                <w:lang w:val="en-US"/>
              </w:rPr>
            </w:pPr>
          </w:p>
        </w:tc>
        <w:tc>
          <w:tcPr>
            <w:tcW w:w="7576" w:type="dxa"/>
            <w:shd w:val="clear" w:color="auto" w:fill="auto"/>
            <w:vAlign w:val="center"/>
          </w:tcPr>
          <w:p w14:paraId="7AAAD8F8" w14:textId="05BA8BA8" w:rsidR="0084151C" w:rsidRPr="00863BBB" w:rsidRDefault="0084151C" w:rsidP="0060793F">
            <w:pPr>
              <w:pStyle w:val="Table"/>
              <w:jc w:val="left"/>
              <w:rPr>
                <w:sz w:val="20"/>
                <w:szCs w:val="20"/>
                <w:lang w:val="en-US"/>
              </w:rPr>
            </w:pPr>
          </w:p>
        </w:tc>
      </w:tr>
      <w:tr w:rsidR="0084151C" w:rsidRPr="00863BBB" w14:paraId="0BFA001F" w14:textId="77777777" w:rsidTr="0031708B">
        <w:tc>
          <w:tcPr>
            <w:tcW w:w="1440" w:type="dxa"/>
            <w:shd w:val="clear" w:color="auto" w:fill="auto"/>
            <w:vAlign w:val="center"/>
          </w:tcPr>
          <w:p w14:paraId="0790B64A" w14:textId="31D490B7" w:rsidR="0084151C" w:rsidRPr="00863BBB" w:rsidRDefault="0084151C" w:rsidP="0060793F">
            <w:pPr>
              <w:pStyle w:val="Table"/>
              <w:jc w:val="right"/>
              <w:rPr>
                <w:sz w:val="20"/>
                <w:szCs w:val="20"/>
                <w:lang w:val="en-US"/>
              </w:rPr>
            </w:pPr>
          </w:p>
        </w:tc>
        <w:tc>
          <w:tcPr>
            <w:tcW w:w="7576" w:type="dxa"/>
            <w:shd w:val="clear" w:color="auto" w:fill="auto"/>
            <w:vAlign w:val="center"/>
          </w:tcPr>
          <w:p w14:paraId="55ADEA15" w14:textId="0594A041" w:rsidR="0084151C" w:rsidRPr="00863BBB" w:rsidRDefault="0084151C" w:rsidP="0060793F">
            <w:pPr>
              <w:pStyle w:val="Table"/>
              <w:jc w:val="left"/>
              <w:rPr>
                <w:sz w:val="20"/>
                <w:szCs w:val="20"/>
                <w:lang w:val="en-US"/>
              </w:rPr>
            </w:pPr>
          </w:p>
        </w:tc>
      </w:tr>
      <w:tr w:rsidR="0084151C" w:rsidRPr="00863BBB" w14:paraId="7DBF5F4A" w14:textId="77777777" w:rsidTr="0031708B">
        <w:tc>
          <w:tcPr>
            <w:tcW w:w="1440" w:type="dxa"/>
            <w:shd w:val="clear" w:color="auto" w:fill="auto"/>
            <w:vAlign w:val="center"/>
          </w:tcPr>
          <w:p w14:paraId="10E36C99" w14:textId="70A1617A" w:rsidR="0084151C" w:rsidRPr="00863BBB" w:rsidRDefault="0084151C" w:rsidP="00A6594B">
            <w:pPr>
              <w:pStyle w:val="Table"/>
              <w:jc w:val="right"/>
              <w:rPr>
                <w:sz w:val="20"/>
                <w:szCs w:val="20"/>
                <w:lang w:val="en-US"/>
              </w:rPr>
            </w:pPr>
          </w:p>
        </w:tc>
        <w:tc>
          <w:tcPr>
            <w:tcW w:w="7576" w:type="dxa"/>
            <w:shd w:val="clear" w:color="auto" w:fill="auto"/>
            <w:vAlign w:val="center"/>
          </w:tcPr>
          <w:p w14:paraId="7FC9DA0F" w14:textId="42C091AD" w:rsidR="0084151C" w:rsidRPr="00863BBB" w:rsidRDefault="0084151C" w:rsidP="00E913BD">
            <w:pPr>
              <w:pStyle w:val="Table"/>
              <w:jc w:val="left"/>
              <w:rPr>
                <w:sz w:val="20"/>
                <w:szCs w:val="20"/>
                <w:lang w:val="en-US"/>
              </w:rPr>
            </w:pPr>
          </w:p>
        </w:tc>
      </w:tr>
      <w:tr w:rsidR="0084151C" w:rsidRPr="00863BBB" w14:paraId="10E0DDD7" w14:textId="77777777" w:rsidTr="0031708B">
        <w:tc>
          <w:tcPr>
            <w:tcW w:w="1440" w:type="dxa"/>
            <w:shd w:val="clear" w:color="auto" w:fill="auto"/>
            <w:vAlign w:val="center"/>
          </w:tcPr>
          <w:p w14:paraId="31B7A52D" w14:textId="0A7ACEB5" w:rsidR="0084151C" w:rsidRPr="00863BBB" w:rsidRDefault="0084151C" w:rsidP="00A6594B">
            <w:pPr>
              <w:pStyle w:val="Table"/>
              <w:jc w:val="right"/>
              <w:rPr>
                <w:sz w:val="20"/>
                <w:szCs w:val="20"/>
                <w:lang w:val="en-US"/>
              </w:rPr>
            </w:pPr>
          </w:p>
        </w:tc>
        <w:tc>
          <w:tcPr>
            <w:tcW w:w="7576" w:type="dxa"/>
            <w:shd w:val="clear" w:color="auto" w:fill="auto"/>
            <w:vAlign w:val="center"/>
          </w:tcPr>
          <w:p w14:paraId="6D487C99" w14:textId="7A257808" w:rsidR="0084151C" w:rsidRPr="00863BBB" w:rsidRDefault="0084151C" w:rsidP="00607990">
            <w:pPr>
              <w:pStyle w:val="Table"/>
              <w:jc w:val="left"/>
              <w:rPr>
                <w:sz w:val="20"/>
                <w:szCs w:val="20"/>
                <w:lang w:val="en-US"/>
              </w:rPr>
            </w:pPr>
          </w:p>
        </w:tc>
      </w:tr>
      <w:tr w:rsidR="0084151C" w:rsidRPr="00863BBB" w14:paraId="48BE1CAD" w14:textId="77777777" w:rsidTr="0031708B">
        <w:tc>
          <w:tcPr>
            <w:tcW w:w="1440" w:type="dxa"/>
            <w:shd w:val="clear" w:color="auto" w:fill="auto"/>
            <w:vAlign w:val="center"/>
          </w:tcPr>
          <w:p w14:paraId="1DAB3615" w14:textId="7B4C6C7A" w:rsidR="0084151C" w:rsidRPr="00863BBB" w:rsidRDefault="0084151C" w:rsidP="0060793F">
            <w:pPr>
              <w:pStyle w:val="Table"/>
              <w:jc w:val="right"/>
              <w:rPr>
                <w:sz w:val="20"/>
                <w:szCs w:val="20"/>
                <w:lang w:val="en-US"/>
              </w:rPr>
            </w:pPr>
          </w:p>
        </w:tc>
        <w:tc>
          <w:tcPr>
            <w:tcW w:w="7576" w:type="dxa"/>
            <w:shd w:val="clear" w:color="auto" w:fill="auto"/>
            <w:vAlign w:val="center"/>
          </w:tcPr>
          <w:p w14:paraId="4C468737" w14:textId="2458BCB7" w:rsidR="0084151C" w:rsidRPr="00863BBB" w:rsidRDefault="0084151C" w:rsidP="0060793F">
            <w:pPr>
              <w:pStyle w:val="Table"/>
              <w:jc w:val="left"/>
              <w:rPr>
                <w:sz w:val="20"/>
                <w:szCs w:val="20"/>
              </w:rPr>
            </w:pPr>
          </w:p>
        </w:tc>
      </w:tr>
      <w:tr w:rsidR="0084151C" w:rsidRPr="00863BBB" w14:paraId="49BC4913" w14:textId="77777777" w:rsidTr="0031708B">
        <w:tc>
          <w:tcPr>
            <w:tcW w:w="1440" w:type="dxa"/>
            <w:shd w:val="clear" w:color="auto" w:fill="auto"/>
            <w:vAlign w:val="center"/>
          </w:tcPr>
          <w:p w14:paraId="405EEE91" w14:textId="6941168B" w:rsidR="0084151C" w:rsidRPr="00863BBB" w:rsidRDefault="0084151C" w:rsidP="0060793F">
            <w:pPr>
              <w:pStyle w:val="Table"/>
              <w:jc w:val="right"/>
              <w:rPr>
                <w:sz w:val="20"/>
                <w:szCs w:val="20"/>
                <w:lang w:val="en-US"/>
              </w:rPr>
            </w:pPr>
          </w:p>
        </w:tc>
        <w:tc>
          <w:tcPr>
            <w:tcW w:w="7576" w:type="dxa"/>
            <w:shd w:val="clear" w:color="auto" w:fill="auto"/>
            <w:vAlign w:val="center"/>
          </w:tcPr>
          <w:p w14:paraId="14F302BA" w14:textId="3DEA86C5" w:rsidR="0084151C" w:rsidRPr="00863BBB" w:rsidRDefault="0084151C" w:rsidP="0060793F">
            <w:pPr>
              <w:pStyle w:val="Table"/>
              <w:jc w:val="left"/>
              <w:rPr>
                <w:sz w:val="20"/>
                <w:szCs w:val="20"/>
              </w:rPr>
            </w:pPr>
          </w:p>
        </w:tc>
      </w:tr>
      <w:tr w:rsidR="0084151C" w:rsidRPr="002F51CF" w14:paraId="45238217" w14:textId="77777777" w:rsidTr="0031708B">
        <w:tc>
          <w:tcPr>
            <w:tcW w:w="1440" w:type="dxa"/>
            <w:shd w:val="clear" w:color="auto" w:fill="auto"/>
            <w:vAlign w:val="center"/>
          </w:tcPr>
          <w:p w14:paraId="574C3DE2" w14:textId="16F45232" w:rsidR="0084151C" w:rsidRPr="00863BBB" w:rsidRDefault="0084151C" w:rsidP="0060793F">
            <w:pPr>
              <w:pStyle w:val="Table"/>
              <w:jc w:val="right"/>
              <w:rPr>
                <w:sz w:val="20"/>
                <w:szCs w:val="20"/>
                <w:lang w:val="en-US"/>
              </w:rPr>
            </w:pPr>
          </w:p>
        </w:tc>
        <w:tc>
          <w:tcPr>
            <w:tcW w:w="7576" w:type="dxa"/>
            <w:shd w:val="clear" w:color="auto" w:fill="auto"/>
            <w:vAlign w:val="center"/>
          </w:tcPr>
          <w:p w14:paraId="22EEFB18" w14:textId="010AD0AE" w:rsidR="0084151C" w:rsidRPr="00260290" w:rsidRDefault="0084151C" w:rsidP="00260290">
            <w:pPr>
              <w:pStyle w:val="Table"/>
              <w:jc w:val="left"/>
              <w:rPr>
                <w:sz w:val="20"/>
                <w:szCs w:val="20"/>
                <w:lang w:val="en-US"/>
              </w:rPr>
            </w:pPr>
          </w:p>
        </w:tc>
      </w:tr>
      <w:tr w:rsidR="0084151C" w:rsidRPr="00863BBB" w14:paraId="79C0864E" w14:textId="77777777" w:rsidTr="0031708B">
        <w:tc>
          <w:tcPr>
            <w:tcW w:w="1440" w:type="dxa"/>
            <w:shd w:val="clear" w:color="auto" w:fill="auto"/>
            <w:vAlign w:val="center"/>
          </w:tcPr>
          <w:p w14:paraId="7E4272EF" w14:textId="047BC721" w:rsidR="0084151C" w:rsidRPr="00863BBB" w:rsidRDefault="0084151C" w:rsidP="0060793F">
            <w:pPr>
              <w:pStyle w:val="Table"/>
              <w:jc w:val="right"/>
              <w:rPr>
                <w:sz w:val="20"/>
                <w:szCs w:val="20"/>
                <w:lang w:val="en-US"/>
              </w:rPr>
            </w:pPr>
          </w:p>
        </w:tc>
        <w:tc>
          <w:tcPr>
            <w:tcW w:w="7576" w:type="dxa"/>
            <w:shd w:val="clear" w:color="auto" w:fill="auto"/>
            <w:vAlign w:val="center"/>
          </w:tcPr>
          <w:p w14:paraId="56403F12" w14:textId="3601F75F" w:rsidR="0084151C" w:rsidRPr="00863BBB" w:rsidRDefault="0084151C" w:rsidP="0060793F">
            <w:pPr>
              <w:pStyle w:val="Table"/>
              <w:jc w:val="left"/>
              <w:rPr>
                <w:sz w:val="20"/>
                <w:szCs w:val="20"/>
                <w:lang w:val="en-US"/>
              </w:rPr>
            </w:pPr>
          </w:p>
        </w:tc>
      </w:tr>
      <w:tr w:rsidR="0084151C" w:rsidRPr="00863BBB" w14:paraId="581E0E8A" w14:textId="77777777" w:rsidTr="0031708B">
        <w:tc>
          <w:tcPr>
            <w:tcW w:w="1440" w:type="dxa"/>
            <w:shd w:val="clear" w:color="auto" w:fill="auto"/>
            <w:vAlign w:val="center"/>
          </w:tcPr>
          <w:p w14:paraId="69ED4656" w14:textId="6C375865" w:rsidR="0084151C" w:rsidRPr="00863BBB" w:rsidRDefault="0084151C" w:rsidP="0060793F">
            <w:pPr>
              <w:pStyle w:val="Table"/>
              <w:jc w:val="right"/>
              <w:rPr>
                <w:sz w:val="20"/>
                <w:szCs w:val="20"/>
                <w:lang w:val="en-US"/>
              </w:rPr>
            </w:pPr>
          </w:p>
        </w:tc>
        <w:tc>
          <w:tcPr>
            <w:tcW w:w="7576" w:type="dxa"/>
            <w:shd w:val="clear" w:color="auto" w:fill="auto"/>
            <w:vAlign w:val="center"/>
          </w:tcPr>
          <w:p w14:paraId="4EB02F94" w14:textId="1B92DD0F" w:rsidR="0084151C" w:rsidRPr="00863BBB" w:rsidRDefault="0084151C" w:rsidP="0060793F">
            <w:pPr>
              <w:pStyle w:val="Table"/>
              <w:jc w:val="left"/>
              <w:rPr>
                <w:sz w:val="20"/>
                <w:szCs w:val="20"/>
                <w:lang w:val="en-US"/>
              </w:rPr>
            </w:pPr>
          </w:p>
        </w:tc>
      </w:tr>
      <w:tr w:rsidR="0084151C" w:rsidRPr="002F51CF" w14:paraId="324F67FC" w14:textId="77777777" w:rsidTr="0031708B">
        <w:tc>
          <w:tcPr>
            <w:tcW w:w="1440" w:type="dxa"/>
            <w:shd w:val="clear" w:color="auto" w:fill="auto"/>
            <w:vAlign w:val="center"/>
          </w:tcPr>
          <w:p w14:paraId="1420B2CE" w14:textId="1BC8C18F" w:rsidR="0084151C" w:rsidRPr="00863BBB" w:rsidRDefault="0084151C" w:rsidP="00A6594B">
            <w:pPr>
              <w:pStyle w:val="Table"/>
              <w:jc w:val="right"/>
              <w:rPr>
                <w:sz w:val="20"/>
                <w:szCs w:val="20"/>
                <w:lang w:val="en-US"/>
              </w:rPr>
            </w:pPr>
          </w:p>
        </w:tc>
        <w:tc>
          <w:tcPr>
            <w:tcW w:w="7576" w:type="dxa"/>
            <w:shd w:val="clear" w:color="auto" w:fill="auto"/>
            <w:vAlign w:val="center"/>
          </w:tcPr>
          <w:p w14:paraId="4578472D" w14:textId="224713A1" w:rsidR="0084151C" w:rsidRPr="00863BBB" w:rsidRDefault="0084151C" w:rsidP="0060793F">
            <w:pPr>
              <w:pStyle w:val="Table"/>
              <w:jc w:val="left"/>
              <w:rPr>
                <w:sz w:val="20"/>
                <w:szCs w:val="20"/>
                <w:lang w:val="en-US"/>
              </w:rPr>
            </w:pPr>
          </w:p>
        </w:tc>
      </w:tr>
      <w:tr w:rsidR="0084151C" w:rsidRPr="00863BBB" w14:paraId="2ADBB884" w14:textId="77777777" w:rsidTr="0031708B">
        <w:tc>
          <w:tcPr>
            <w:tcW w:w="1440" w:type="dxa"/>
            <w:shd w:val="clear" w:color="auto" w:fill="auto"/>
            <w:vAlign w:val="center"/>
          </w:tcPr>
          <w:p w14:paraId="2B54F1D6" w14:textId="11F51A30" w:rsidR="0084151C" w:rsidRPr="00863BBB" w:rsidRDefault="0084151C" w:rsidP="0060793F">
            <w:pPr>
              <w:pStyle w:val="Table"/>
              <w:jc w:val="right"/>
              <w:rPr>
                <w:sz w:val="20"/>
                <w:szCs w:val="20"/>
              </w:rPr>
            </w:pPr>
          </w:p>
        </w:tc>
        <w:tc>
          <w:tcPr>
            <w:tcW w:w="7576" w:type="dxa"/>
            <w:shd w:val="clear" w:color="auto" w:fill="auto"/>
            <w:vAlign w:val="center"/>
          </w:tcPr>
          <w:p w14:paraId="74CE5690" w14:textId="7FB65C05" w:rsidR="0084151C" w:rsidRPr="00863BBB" w:rsidRDefault="0084151C" w:rsidP="00281254">
            <w:pPr>
              <w:pStyle w:val="Table"/>
              <w:jc w:val="left"/>
              <w:rPr>
                <w:sz w:val="20"/>
                <w:szCs w:val="20"/>
              </w:rPr>
            </w:pPr>
          </w:p>
        </w:tc>
      </w:tr>
      <w:tr w:rsidR="0084151C" w:rsidRPr="00863BBB" w14:paraId="234AC1D2" w14:textId="77777777" w:rsidTr="0031708B">
        <w:tc>
          <w:tcPr>
            <w:tcW w:w="1440" w:type="dxa"/>
            <w:shd w:val="clear" w:color="auto" w:fill="auto"/>
            <w:vAlign w:val="center"/>
          </w:tcPr>
          <w:p w14:paraId="4A427080" w14:textId="5C1B3BB1" w:rsidR="0084151C" w:rsidRPr="00863BBB" w:rsidRDefault="0084151C" w:rsidP="0060793F">
            <w:pPr>
              <w:pStyle w:val="Table"/>
              <w:jc w:val="right"/>
              <w:rPr>
                <w:sz w:val="20"/>
                <w:szCs w:val="20"/>
              </w:rPr>
            </w:pPr>
          </w:p>
        </w:tc>
        <w:tc>
          <w:tcPr>
            <w:tcW w:w="7576" w:type="dxa"/>
            <w:shd w:val="clear" w:color="auto" w:fill="auto"/>
            <w:vAlign w:val="center"/>
          </w:tcPr>
          <w:p w14:paraId="71E2C274" w14:textId="02FA6C59" w:rsidR="0084151C" w:rsidRPr="00863BBB" w:rsidRDefault="0084151C" w:rsidP="0060793F">
            <w:pPr>
              <w:pStyle w:val="Table"/>
              <w:jc w:val="left"/>
              <w:rPr>
                <w:sz w:val="20"/>
                <w:szCs w:val="20"/>
              </w:rPr>
            </w:pPr>
          </w:p>
        </w:tc>
      </w:tr>
      <w:tr w:rsidR="0084151C" w:rsidRPr="00863BBB" w14:paraId="1E0FCB6F" w14:textId="77777777" w:rsidTr="0031708B">
        <w:tc>
          <w:tcPr>
            <w:tcW w:w="1440" w:type="dxa"/>
            <w:shd w:val="clear" w:color="auto" w:fill="auto"/>
            <w:vAlign w:val="center"/>
          </w:tcPr>
          <w:p w14:paraId="05FA5B80" w14:textId="43176F2A" w:rsidR="0084151C" w:rsidRPr="00863BBB" w:rsidRDefault="0084151C" w:rsidP="0060793F">
            <w:pPr>
              <w:pStyle w:val="Table"/>
              <w:jc w:val="right"/>
              <w:rPr>
                <w:sz w:val="20"/>
                <w:szCs w:val="20"/>
              </w:rPr>
            </w:pPr>
          </w:p>
        </w:tc>
        <w:tc>
          <w:tcPr>
            <w:tcW w:w="7576" w:type="dxa"/>
            <w:shd w:val="clear" w:color="auto" w:fill="auto"/>
            <w:vAlign w:val="center"/>
          </w:tcPr>
          <w:p w14:paraId="7094F88A" w14:textId="1BCDD956" w:rsidR="0084151C" w:rsidRPr="00863BBB" w:rsidRDefault="0084151C" w:rsidP="0060793F">
            <w:pPr>
              <w:pStyle w:val="Table"/>
              <w:jc w:val="left"/>
              <w:rPr>
                <w:sz w:val="20"/>
                <w:szCs w:val="20"/>
              </w:rPr>
            </w:pPr>
          </w:p>
        </w:tc>
      </w:tr>
      <w:tr w:rsidR="0084151C" w:rsidRPr="00863BBB" w14:paraId="0EDD02F6" w14:textId="77777777" w:rsidTr="0031708B">
        <w:tc>
          <w:tcPr>
            <w:tcW w:w="1440" w:type="dxa"/>
            <w:shd w:val="clear" w:color="auto" w:fill="auto"/>
            <w:vAlign w:val="center"/>
          </w:tcPr>
          <w:p w14:paraId="5EFC1A31" w14:textId="14ADFF51" w:rsidR="0084151C" w:rsidRPr="00863BBB" w:rsidRDefault="0084151C" w:rsidP="0060793F">
            <w:pPr>
              <w:pStyle w:val="Table"/>
              <w:jc w:val="right"/>
              <w:rPr>
                <w:sz w:val="20"/>
                <w:szCs w:val="20"/>
              </w:rPr>
            </w:pPr>
          </w:p>
        </w:tc>
        <w:tc>
          <w:tcPr>
            <w:tcW w:w="7576" w:type="dxa"/>
            <w:shd w:val="clear" w:color="auto" w:fill="auto"/>
            <w:vAlign w:val="center"/>
          </w:tcPr>
          <w:p w14:paraId="0885C4D6" w14:textId="75107D90" w:rsidR="0084151C" w:rsidRPr="00863BBB" w:rsidRDefault="0084151C" w:rsidP="0060793F">
            <w:pPr>
              <w:pStyle w:val="Table"/>
              <w:jc w:val="left"/>
              <w:rPr>
                <w:sz w:val="20"/>
                <w:szCs w:val="20"/>
              </w:rPr>
            </w:pPr>
          </w:p>
        </w:tc>
      </w:tr>
      <w:tr w:rsidR="0084151C" w:rsidRPr="00863BBB" w14:paraId="791A940D" w14:textId="77777777" w:rsidTr="0031708B">
        <w:tc>
          <w:tcPr>
            <w:tcW w:w="1440" w:type="dxa"/>
            <w:shd w:val="clear" w:color="auto" w:fill="auto"/>
            <w:vAlign w:val="center"/>
          </w:tcPr>
          <w:p w14:paraId="4FC75A34" w14:textId="16B3DAC4" w:rsidR="0084151C" w:rsidRPr="00863BBB" w:rsidRDefault="0084151C" w:rsidP="0060793F">
            <w:pPr>
              <w:pStyle w:val="Table"/>
              <w:jc w:val="right"/>
              <w:rPr>
                <w:sz w:val="20"/>
                <w:szCs w:val="20"/>
              </w:rPr>
            </w:pPr>
          </w:p>
        </w:tc>
        <w:tc>
          <w:tcPr>
            <w:tcW w:w="7576" w:type="dxa"/>
            <w:shd w:val="clear" w:color="auto" w:fill="auto"/>
            <w:vAlign w:val="center"/>
          </w:tcPr>
          <w:p w14:paraId="2DDC57A1" w14:textId="72287F98" w:rsidR="0084151C" w:rsidRPr="00863BBB" w:rsidRDefault="0084151C" w:rsidP="0060793F">
            <w:pPr>
              <w:pStyle w:val="Table"/>
              <w:jc w:val="left"/>
              <w:rPr>
                <w:sz w:val="20"/>
                <w:szCs w:val="20"/>
              </w:rPr>
            </w:pPr>
          </w:p>
        </w:tc>
      </w:tr>
      <w:tr w:rsidR="0084151C" w:rsidRPr="00863BBB" w14:paraId="448952AA" w14:textId="77777777" w:rsidTr="0031708B">
        <w:tc>
          <w:tcPr>
            <w:tcW w:w="1440" w:type="dxa"/>
            <w:shd w:val="clear" w:color="auto" w:fill="auto"/>
            <w:vAlign w:val="center"/>
          </w:tcPr>
          <w:p w14:paraId="0BAEAB64" w14:textId="7846A443" w:rsidR="0084151C" w:rsidRPr="00863BBB" w:rsidRDefault="0084151C" w:rsidP="0060793F">
            <w:pPr>
              <w:pStyle w:val="Table"/>
              <w:jc w:val="right"/>
              <w:rPr>
                <w:sz w:val="20"/>
                <w:szCs w:val="20"/>
              </w:rPr>
            </w:pPr>
          </w:p>
        </w:tc>
        <w:tc>
          <w:tcPr>
            <w:tcW w:w="7576" w:type="dxa"/>
            <w:shd w:val="clear" w:color="auto" w:fill="auto"/>
            <w:vAlign w:val="center"/>
          </w:tcPr>
          <w:p w14:paraId="46F1C7C3" w14:textId="0CDC3E17" w:rsidR="0084151C" w:rsidRPr="00863BBB" w:rsidRDefault="0084151C" w:rsidP="0060793F">
            <w:pPr>
              <w:pStyle w:val="Table"/>
              <w:jc w:val="left"/>
              <w:rPr>
                <w:sz w:val="20"/>
                <w:szCs w:val="20"/>
              </w:rPr>
            </w:pPr>
          </w:p>
        </w:tc>
      </w:tr>
      <w:tr w:rsidR="0084151C" w:rsidRPr="00863BBB" w14:paraId="77A3F230" w14:textId="77777777" w:rsidTr="0031708B">
        <w:tc>
          <w:tcPr>
            <w:tcW w:w="1440" w:type="dxa"/>
            <w:shd w:val="clear" w:color="auto" w:fill="auto"/>
            <w:vAlign w:val="center"/>
          </w:tcPr>
          <w:p w14:paraId="633520E4" w14:textId="4D50F13B" w:rsidR="0084151C" w:rsidRPr="00863BBB" w:rsidRDefault="0084151C" w:rsidP="0060793F">
            <w:pPr>
              <w:pStyle w:val="Table"/>
              <w:jc w:val="right"/>
              <w:rPr>
                <w:sz w:val="20"/>
                <w:szCs w:val="20"/>
              </w:rPr>
            </w:pPr>
          </w:p>
        </w:tc>
        <w:tc>
          <w:tcPr>
            <w:tcW w:w="7576" w:type="dxa"/>
            <w:shd w:val="clear" w:color="auto" w:fill="auto"/>
            <w:vAlign w:val="center"/>
          </w:tcPr>
          <w:p w14:paraId="083BC291" w14:textId="4918891D" w:rsidR="0084151C" w:rsidRPr="00863BBB" w:rsidRDefault="0084151C" w:rsidP="0060793F">
            <w:pPr>
              <w:pStyle w:val="Table"/>
              <w:jc w:val="left"/>
              <w:rPr>
                <w:sz w:val="20"/>
                <w:szCs w:val="20"/>
              </w:rPr>
            </w:pPr>
          </w:p>
        </w:tc>
      </w:tr>
      <w:tr w:rsidR="0084151C" w:rsidRPr="00863BBB" w14:paraId="1FD63789" w14:textId="77777777" w:rsidTr="0031708B">
        <w:tc>
          <w:tcPr>
            <w:tcW w:w="1440" w:type="dxa"/>
            <w:shd w:val="clear" w:color="auto" w:fill="auto"/>
            <w:vAlign w:val="center"/>
          </w:tcPr>
          <w:p w14:paraId="678F2082" w14:textId="6F1ABC36" w:rsidR="0084151C" w:rsidRPr="00863BBB" w:rsidRDefault="0084151C" w:rsidP="0060793F">
            <w:pPr>
              <w:pStyle w:val="Table"/>
              <w:jc w:val="right"/>
              <w:rPr>
                <w:sz w:val="20"/>
                <w:szCs w:val="20"/>
                <w:lang w:val="en-US"/>
              </w:rPr>
            </w:pPr>
          </w:p>
        </w:tc>
        <w:tc>
          <w:tcPr>
            <w:tcW w:w="7576" w:type="dxa"/>
            <w:shd w:val="clear" w:color="auto" w:fill="auto"/>
            <w:vAlign w:val="center"/>
          </w:tcPr>
          <w:p w14:paraId="78DF0BD7" w14:textId="35433A27" w:rsidR="0084151C" w:rsidRPr="00863BBB" w:rsidRDefault="0084151C" w:rsidP="00CF7FF9">
            <w:pPr>
              <w:pStyle w:val="Table"/>
              <w:jc w:val="left"/>
              <w:rPr>
                <w:sz w:val="20"/>
                <w:szCs w:val="20"/>
              </w:rPr>
            </w:pPr>
          </w:p>
        </w:tc>
      </w:tr>
      <w:tr w:rsidR="0084151C" w:rsidRPr="00863BBB" w14:paraId="0120CCB0" w14:textId="77777777" w:rsidTr="0031708B">
        <w:tc>
          <w:tcPr>
            <w:tcW w:w="1440" w:type="dxa"/>
            <w:shd w:val="clear" w:color="auto" w:fill="auto"/>
            <w:vAlign w:val="center"/>
          </w:tcPr>
          <w:p w14:paraId="781D4321" w14:textId="77777777" w:rsidR="0084151C" w:rsidRPr="00863BBB" w:rsidRDefault="0084151C" w:rsidP="0060793F">
            <w:pPr>
              <w:pStyle w:val="Table"/>
              <w:jc w:val="right"/>
              <w:rPr>
                <w:sz w:val="20"/>
                <w:szCs w:val="20"/>
              </w:rPr>
            </w:pPr>
            <w:r w:rsidRPr="00863BBB">
              <w:rPr>
                <w:sz w:val="20"/>
                <w:szCs w:val="20"/>
              </w:rPr>
              <w:t>ΤΜΗΥΠ</w:t>
            </w:r>
          </w:p>
        </w:tc>
        <w:tc>
          <w:tcPr>
            <w:tcW w:w="7576" w:type="dxa"/>
            <w:shd w:val="clear" w:color="auto" w:fill="auto"/>
            <w:vAlign w:val="center"/>
          </w:tcPr>
          <w:p w14:paraId="15A54A51" w14:textId="77777777" w:rsidR="0084151C" w:rsidRPr="00863BBB" w:rsidRDefault="0084151C" w:rsidP="006D2C4F">
            <w:pPr>
              <w:pStyle w:val="Table"/>
              <w:jc w:val="left"/>
              <w:rPr>
                <w:sz w:val="20"/>
                <w:szCs w:val="20"/>
              </w:rPr>
            </w:pPr>
            <w:r w:rsidRPr="00863BBB">
              <w:rPr>
                <w:sz w:val="20"/>
                <w:szCs w:val="20"/>
              </w:rPr>
              <w:t xml:space="preserve">Τμήμα Μηχανικών Ηλεκτρονικών Υπολογιστών και Πληροφορικής </w:t>
            </w:r>
          </w:p>
        </w:tc>
      </w:tr>
    </w:tbl>
    <w:p w14:paraId="2E92D1BE" w14:textId="77777777" w:rsidR="00A6594B" w:rsidRPr="008007DF" w:rsidRDefault="00A6594B" w:rsidP="00321964">
      <w:r w:rsidRPr="008007DF">
        <w:br w:type="page"/>
      </w:r>
    </w:p>
    <w:p w14:paraId="6B9C3531" w14:textId="793F0AED" w:rsidR="00292E42" w:rsidRDefault="00292E42" w:rsidP="00292E42">
      <w:pPr>
        <w:pStyle w:val="1"/>
        <w:numPr>
          <w:ilvl w:val="0"/>
          <w:numId w:val="0"/>
        </w:numPr>
        <w:ind w:left="576" w:hanging="576"/>
        <w:jc w:val="center"/>
      </w:pPr>
      <w:bookmarkStart w:id="8" w:name="_Toc107866982"/>
      <w:r w:rsidRPr="00292E42">
        <w:lastRenderedPageBreak/>
        <w:t>Πρόλογος</w:t>
      </w:r>
      <w:bookmarkEnd w:id="8"/>
    </w:p>
    <w:p w14:paraId="5E634800" w14:textId="585814D8" w:rsidR="004A646F" w:rsidRDefault="002F51CF" w:rsidP="004A646F">
      <w:r>
        <w:t>Πρόλογος</w:t>
      </w:r>
    </w:p>
    <w:p w14:paraId="0173EC5B" w14:textId="77777777" w:rsidR="00455B88" w:rsidRPr="00227672" w:rsidRDefault="00455B88" w:rsidP="00455B88">
      <w:r>
        <w:t>+++Κείμενο</w:t>
      </w:r>
    </w:p>
    <w:p w14:paraId="462480F4" w14:textId="77777777" w:rsidR="00455B88" w:rsidRPr="002F51CF" w:rsidRDefault="00455B88" w:rsidP="00455B88"/>
    <w:p w14:paraId="07B9C92A" w14:textId="129D7CF7" w:rsidR="009C7E13" w:rsidRDefault="009C7E13" w:rsidP="00561E0D"/>
    <w:p w14:paraId="3ECFD1E4" w14:textId="77777777" w:rsidR="009C7E13" w:rsidRDefault="009C7E13" w:rsidP="00561E0D">
      <w:pPr>
        <w:sectPr w:rsidR="009C7E13" w:rsidSect="000E4A5F">
          <w:headerReference w:type="default" r:id="rId9"/>
          <w:footerReference w:type="default" r:id="rId10"/>
          <w:pgSz w:w="11906" w:h="16838" w:code="9"/>
          <w:pgMar w:top="1440" w:right="1440" w:bottom="1440" w:left="1440" w:header="720" w:footer="720" w:gutter="0"/>
          <w:pgNumType w:fmt="lowerRoman" w:start="1"/>
          <w:cols w:space="720"/>
          <w:titlePg/>
          <w:docGrid w:linePitch="299"/>
        </w:sectPr>
      </w:pPr>
    </w:p>
    <w:p w14:paraId="231A112E" w14:textId="77777777" w:rsidR="00381991" w:rsidRDefault="00381991" w:rsidP="00381991">
      <w:pPr>
        <w:spacing w:after="0" w:line="276" w:lineRule="auto"/>
        <w:jc w:val="left"/>
      </w:pPr>
      <w:bookmarkStart w:id="9" w:name="_Toc55806880"/>
    </w:p>
    <w:p w14:paraId="3A11E1A9" w14:textId="77777777" w:rsidR="00381991" w:rsidRDefault="00381991" w:rsidP="00381991">
      <w:pPr>
        <w:spacing w:after="0" w:line="276" w:lineRule="auto"/>
        <w:jc w:val="left"/>
      </w:pPr>
    </w:p>
    <w:p w14:paraId="5B0AE2F7" w14:textId="77777777" w:rsidR="00381991" w:rsidRDefault="00381991" w:rsidP="00381991">
      <w:pPr>
        <w:spacing w:after="0" w:line="276" w:lineRule="auto"/>
        <w:jc w:val="left"/>
      </w:pPr>
    </w:p>
    <w:p w14:paraId="4BB1FE03" w14:textId="77777777" w:rsidR="00381991" w:rsidRDefault="00381991" w:rsidP="00381991">
      <w:pPr>
        <w:spacing w:after="0" w:line="276" w:lineRule="auto"/>
        <w:jc w:val="left"/>
      </w:pPr>
    </w:p>
    <w:p w14:paraId="066AA298" w14:textId="77777777" w:rsidR="00381991" w:rsidRDefault="00381991" w:rsidP="00381991">
      <w:pPr>
        <w:spacing w:after="0" w:line="276" w:lineRule="auto"/>
        <w:jc w:val="left"/>
      </w:pPr>
    </w:p>
    <w:p w14:paraId="43EC4B1B" w14:textId="77777777" w:rsidR="00381991" w:rsidRDefault="00381991" w:rsidP="00381991">
      <w:pPr>
        <w:spacing w:after="0" w:line="276" w:lineRule="auto"/>
        <w:jc w:val="left"/>
      </w:pPr>
    </w:p>
    <w:p w14:paraId="5B0A12E3" w14:textId="77777777" w:rsidR="00381991" w:rsidRDefault="00381991" w:rsidP="00381991">
      <w:pPr>
        <w:spacing w:after="0" w:line="276" w:lineRule="auto"/>
        <w:jc w:val="left"/>
      </w:pPr>
    </w:p>
    <w:p w14:paraId="5A5D11DF" w14:textId="39577C3E" w:rsidR="009C7E13" w:rsidRDefault="009C7E13" w:rsidP="00321964">
      <w:pPr>
        <w:pStyle w:val="1"/>
      </w:pPr>
      <w:r>
        <w:br/>
      </w:r>
      <w:bookmarkStart w:id="10" w:name="_Toc107866983"/>
      <w:r w:rsidR="0067549A" w:rsidRPr="00F96679">
        <w:t>Εισαγωγή</w:t>
      </w:r>
      <w:bookmarkEnd w:id="9"/>
      <w:bookmarkEnd w:id="10"/>
    </w:p>
    <w:p w14:paraId="40354AFD" w14:textId="77777777" w:rsidR="009C7E13" w:rsidRDefault="009C7E13">
      <w:pPr>
        <w:spacing w:after="0" w:line="276" w:lineRule="auto"/>
        <w:jc w:val="left"/>
        <w:rPr>
          <w:sz w:val="36"/>
          <w:szCs w:val="40"/>
        </w:rPr>
      </w:pPr>
      <w:r>
        <w:br w:type="page"/>
      </w:r>
    </w:p>
    <w:p w14:paraId="0A2E548F" w14:textId="7A2DED53" w:rsidR="002F3D66" w:rsidRDefault="004333EF" w:rsidP="002F3D66">
      <w:pPr>
        <w:pStyle w:val="2"/>
      </w:pPr>
      <w:bookmarkStart w:id="11" w:name="_Toc107866984"/>
      <w:r>
        <w:lastRenderedPageBreak/>
        <w:t>Το Π</w:t>
      </w:r>
      <w:r w:rsidR="005067D5">
        <w:t>ρ</w:t>
      </w:r>
      <w:r>
        <w:t>όβλημα και η Σ</w:t>
      </w:r>
      <w:r w:rsidR="005067D5">
        <w:t>ημασία του</w:t>
      </w:r>
      <w:bookmarkEnd w:id="11"/>
    </w:p>
    <w:p w14:paraId="1663A4D0" w14:textId="0229D42F" w:rsidR="005A15EB" w:rsidRDefault="00FB5DE7" w:rsidP="002F51CF">
      <w:r>
        <w:t>Στις μέρες μας</w:t>
      </w:r>
      <w:r w:rsidR="00D51B80">
        <w:t xml:space="preserve"> ο αριθμός χρηστών </w:t>
      </w:r>
      <w:r w:rsidR="00552A0D">
        <w:t xml:space="preserve">των </w:t>
      </w:r>
      <w:r w:rsidR="00D51B80">
        <w:t>πληροφοριακών δομών</w:t>
      </w:r>
      <w:r w:rsidR="00476817">
        <w:t xml:space="preserve">, η πολυπλοκότητα τους αλλά και οι απαιτήσεις </w:t>
      </w:r>
      <w:r w:rsidR="00552A0D">
        <w:t xml:space="preserve">που υπάρχουν όσον αφορά </w:t>
      </w:r>
      <w:r w:rsidR="004372AC">
        <w:t>σ</w:t>
      </w:r>
      <w:r w:rsidR="00552A0D">
        <w:t>την απόδοσή τους</w:t>
      </w:r>
      <w:r w:rsidR="00476817">
        <w:t xml:space="preserve"> </w:t>
      </w:r>
      <w:r w:rsidR="00D51B80">
        <w:t>διαρκώς αυξάν</w:t>
      </w:r>
      <w:r w:rsidR="00476817">
        <w:t>ον</w:t>
      </w:r>
      <w:r w:rsidR="00D51B80">
        <w:t>ται. Όλο και περισσότερα άτομα έχουν πρόσβαση στην πληροφορία</w:t>
      </w:r>
      <w:r>
        <w:t xml:space="preserve"> και εξαρτώνται από αυτή.</w:t>
      </w:r>
      <w:r w:rsidR="00552A0D">
        <w:t xml:space="preserve"> </w:t>
      </w:r>
      <w:r>
        <w:t>Τ</w:t>
      </w:r>
      <w:r w:rsidR="00552A0D">
        <w:t xml:space="preserve">ο μεγαλύτερο μέρος των επιχειρήσεων αξιοποιεί </w:t>
      </w:r>
      <w:r>
        <w:t xml:space="preserve">ποικιλοτρόπως </w:t>
      </w:r>
      <w:r w:rsidR="00552A0D">
        <w:t xml:space="preserve">πληροφοριακά συστήματα για να βελτιώσει την συνολική εμπειρία των πελατών της ενώ ταυτόχρονα προσφέρει </w:t>
      </w:r>
      <w:r>
        <w:t xml:space="preserve">κατά αυτό τον τρόπο </w:t>
      </w:r>
      <w:r w:rsidR="00552A0D">
        <w:t xml:space="preserve">στους εργαζόμενους </w:t>
      </w:r>
      <w:r>
        <w:t xml:space="preserve">της, </w:t>
      </w:r>
      <w:r w:rsidR="00552A0D">
        <w:t>καλύτερες συνθήκες εργασίας και συνεχή εκπαίδευση.</w:t>
      </w:r>
    </w:p>
    <w:p w14:paraId="20EA7C83" w14:textId="56167AF4" w:rsidR="00FB5DE7" w:rsidRDefault="00FB5DE7" w:rsidP="002F51CF">
      <w:r>
        <w:t xml:space="preserve">Επιπροσθέτως παρατηρείται η τάση, τα τελευταία χρόνια, </w:t>
      </w:r>
      <w:r w:rsidR="00C8062F">
        <w:t>πολλές</w:t>
      </w:r>
      <w:r>
        <w:t xml:space="preserve"> υπηρεσίες</w:t>
      </w:r>
      <w:r w:rsidR="00C8062F">
        <w:t xml:space="preserve"> και εφαρμογές</w:t>
      </w:r>
      <w:r>
        <w:t xml:space="preserve"> </w:t>
      </w:r>
      <w:r w:rsidR="00C8062F">
        <w:t xml:space="preserve">που προσφέρουν παρεμφερή δυνατότητες σε ένα χρήστη και είναι κατασκευασμένες για ένα κοινό σκοπό, </w:t>
      </w:r>
      <w:r>
        <w:t xml:space="preserve">να ομαδοποιούνται </w:t>
      </w:r>
      <w:r w:rsidR="00C8062F">
        <w:t>σε νέες. Με αυτό τον τρόπο δημιουργούνται ενιαίες υπηρεσίες που διευκολύνουν την αλληλεπίδραση του χρήστη και κάνουν ταχύτερη και αποδοτικότερη την διεκπεραίωση των στόχων του.</w:t>
      </w:r>
    </w:p>
    <w:p w14:paraId="3A687FEB" w14:textId="3D25A736" w:rsidR="002640FD" w:rsidRDefault="005A15EB" w:rsidP="002F51CF">
      <w:r>
        <w:t>Η</w:t>
      </w:r>
      <w:r w:rsidR="00D51B80">
        <w:t xml:space="preserve"> πρόσφατη πανδημία </w:t>
      </w:r>
      <w:r w:rsidR="0015395A">
        <w:t xml:space="preserve">άλλαξε ριζικά τομείς της καθημερινότητας. Ένας από αυτούς ήταν και ο τρόπος εργασίας πολλών εταιρειών. </w:t>
      </w:r>
      <w:r w:rsidR="00AD5E03">
        <w:t>Μεγάλο</w:t>
      </w:r>
      <w:r w:rsidR="0015395A">
        <w:t xml:space="preserve"> μέρος των εταιρειών </w:t>
      </w:r>
      <w:r w:rsidR="00840A75">
        <w:t>οδ</w:t>
      </w:r>
      <w:r w:rsidR="0015395A">
        <w:t>η</w:t>
      </w:r>
      <w:r w:rsidR="00840A75">
        <w:t>γ</w:t>
      </w:r>
      <w:r w:rsidR="0015395A">
        <w:t xml:space="preserve">ήθηκε σε </w:t>
      </w:r>
      <w:r w:rsidR="00840A75">
        <w:t>εργασίας εξ αποστάσεως</w:t>
      </w:r>
      <w:r>
        <w:t xml:space="preserve">. </w:t>
      </w:r>
      <w:r w:rsidR="00AD5E03">
        <w:t>Πέραν των εταιρειών όμως, η πανδημία οδήγησε και</w:t>
      </w:r>
      <w:r w:rsidR="00AD5E03" w:rsidRPr="00662CAF">
        <w:t xml:space="preserve"> </w:t>
      </w:r>
      <w:r w:rsidR="00AD5E03">
        <w:t>μεγάλο μέρος των ακαδημαϊκών ιδρυμάτων</w:t>
      </w:r>
      <w:r w:rsidR="00AD5E03" w:rsidRPr="00662CAF">
        <w:t xml:space="preserve"> σε όλο τον κόσμο </w:t>
      </w:r>
      <w:r w:rsidR="00AD5E03">
        <w:t>να επιλέξουν την</w:t>
      </w:r>
      <w:r w:rsidR="00AD5E03" w:rsidRPr="00662CAF">
        <w:t xml:space="preserve"> εξ αποστάσεως διδασκαλία</w:t>
      </w:r>
      <w:r w:rsidR="00AD5E03">
        <w:t xml:space="preserve"> καθώς επίσης και την εξ αποστάσεως διεξαγωγή εξετάσεων</w:t>
      </w:r>
      <w:r w:rsidR="00AD5E03" w:rsidRPr="00662CAF">
        <w:t>.</w:t>
      </w:r>
    </w:p>
    <w:p w14:paraId="5C12BF13" w14:textId="69D45096" w:rsidR="00AD5E03" w:rsidRDefault="00C720FC" w:rsidP="002F51CF">
      <w:r>
        <w:t xml:space="preserve"> </w:t>
      </w:r>
      <w:r w:rsidR="0015395A">
        <w:t xml:space="preserve">Δίνοντας μεγαλύτερη βάση στην δομή και τη λειτουργία ενός </w:t>
      </w:r>
      <w:r>
        <w:t>σύγχρονο</w:t>
      </w:r>
      <w:r w:rsidR="0015395A">
        <w:t>υ</w:t>
      </w:r>
      <w:r>
        <w:t xml:space="preserve"> </w:t>
      </w:r>
      <w:r w:rsidR="006D7766">
        <w:t>ακαδημαϊκ</w:t>
      </w:r>
      <w:r w:rsidR="0015395A">
        <w:t xml:space="preserve">ού ιδρύματος, είναι </w:t>
      </w:r>
      <w:r w:rsidR="000C0F5D">
        <w:t xml:space="preserve">προφανές </w:t>
      </w:r>
      <w:r w:rsidR="00C455D0">
        <w:t xml:space="preserve">ότι κάθε τμήμα ενός πανεπιστημίου έχει ως βασικό και θεμελιώδες στόχο του να βελτιώνεται διαρκώς και να παρέχει στους φοιτητές το καλύτερο δυνατό για την πρόοδο και την μετέπειτα πορεία τους. Έτσι ένα ακαδημαϊκό ίδρυμα </w:t>
      </w:r>
      <w:r w:rsidR="00C2757A">
        <w:t>έχει την ανάγκη</w:t>
      </w:r>
      <w:r w:rsidR="00C455D0">
        <w:t xml:space="preserve"> να</w:t>
      </w:r>
      <w:r w:rsidR="009441A9">
        <w:t xml:space="preserve"> </w:t>
      </w:r>
      <w:r w:rsidR="00C2757A">
        <w:t>διαθέτει για</w:t>
      </w:r>
      <w:r>
        <w:t xml:space="preserve"> τους φοιτητές πληθώρα μαθημάτων, εργαστηρίων καθώς και γενικότερων δραστηριοτήτων</w:t>
      </w:r>
      <w:r w:rsidR="002E4019">
        <w:t>.</w:t>
      </w:r>
      <w:r w:rsidR="009441A9">
        <w:t xml:space="preserve"> </w:t>
      </w:r>
      <w:r w:rsidR="002E4019">
        <w:t>Τ</w:t>
      </w:r>
      <w:r w:rsidR="009441A9">
        <w:t xml:space="preserve">α </w:t>
      </w:r>
      <w:r w:rsidR="002E4019">
        <w:t xml:space="preserve">παραπάνω έχουν </w:t>
      </w:r>
      <w:r w:rsidR="009441A9">
        <w:t xml:space="preserve">ως στόχο να κάνουν την </w:t>
      </w:r>
      <w:r w:rsidR="00C2757A">
        <w:t>εμπειρία της πανεπιστημιακής ζωής καλύτερη και την αφομοίωση</w:t>
      </w:r>
      <w:r w:rsidR="009441A9">
        <w:t xml:space="preserve"> της γνώσης ταχύτερη και αποτελεσματικότερη</w:t>
      </w:r>
      <w:r>
        <w:t xml:space="preserve">. </w:t>
      </w:r>
      <w:r w:rsidR="009441A9">
        <w:t xml:space="preserve">Ένα από τα επακόλουθα των </w:t>
      </w:r>
      <w:r w:rsidR="00C2757A">
        <w:t>αναγκών αυτών</w:t>
      </w:r>
      <w:r w:rsidR="009441A9">
        <w:t xml:space="preserve"> είναι</w:t>
      </w:r>
      <w:r w:rsidR="00662CAF">
        <w:t xml:space="preserve"> αυξημένος αριθμός</w:t>
      </w:r>
      <w:r>
        <w:t xml:space="preserve"> ανακοινώσεων που αποσκοπούν στην έγκαιρη και έγκυρη ενημέρωση των φοιτητών για τις δράσεις αυτές.</w:t>
      </w:r>
      <w:r w:rsidR="00662CAF">
        <w:t xml:space="preserve"> Οι καθηγητές, η γραμματεία, οι λοιποί φορείς αλλά ακόμα και οι ίδιοι οι φοιτητές ενός ακαδημαϊκού ιδρύματος ανταλλάσσουν σε καθημερινή βάση ανακοινώσεις. </w:t>
      </w:r>
      <w:r>
        <w:t xml:space="preserve">Γίνεται εύκολα κατανοητό ότι σε περιόδους </w:t>
      </w:r>
      <w:r w:rsidR="00D33066">
        <w:t>εξετάσεων</w:t>
      </w:r>
      <w:r>
        <w:t xml:space="preserve"> για παράδειγμα</w:t>
      </w:r>
      <w:r w:rsidR="006D7766">
        <w:t>,</w:t>
      </w:r>
      <w:r>
        <w:t xml:space="preserve"> </w:t>
      </w:r>
      <w:r w:rsidR="00D33066">
        <w:t>ο ήδη αυξημένος αυτός όγκος πληροφορίας δέχεται μ</w:t>
      </w:r>
      <w:r w:rsidR="006D7766">
        <w:t xml:space="preserve">ια επιπρόσθετη </w:t>
      </w:r>
      <w:r w:rsidR="00D33066">
        <w:t>αύξηση.</w:t>
      </w:r>
      <w:r>
        <w:t xml:space="preserve"> </w:t>
      </w:r>
    </w:p>
    <w:p w14:paraId="11248C59" w14:textId="35BD6E14" w:rsidR="00C2757A" w:rsidRDefault="00C2757A" w:rsidP="002F51CF">
      <w:r>
        <w:t>Τα περισσότερα τμήματα ακαδημαϊκών ιδρυμάτων,</w:t>
      </w:r>
      <w:r w:rsidR="006A36B0">
        <w:t xml:space="preserve"> είτε</w:t>
      </w:r>
      <w:r>
        <w:t xml:space="preserve"> αυτόνομα</w:t>
      </w:r>
      <w:r w:rsidR="006A36B0">
        <w:t>,</w:t>
      </w:r>
      <w:r>
        <w:t xml:space="preserve"> είτε με την βοήθεια κρατικών φορέων</w:t>
      </w:r>
      <w:r w:rsidR="006A36B0">
        <w:t>,</w:t>
      </w:r>
      <w:r>
        <w:t xml:space="preserve"> έχουν αναπτύξει πλήθος εφαρμογών</w:t>
      </w:r>
      <w:r w:rsidR="006A36B0">
        <w:t xml:space="preserve"> (π.χ. </w:t>
      </w:r>
      <w:r w:rsidR="006A36B0">
        <w:rPr>
          <w:lang w:val="en-US"/>
        </w:rPr>
        <w:t>eclass</w:t>
      </w:r>
      <w:r w:rsidR="006A36B0" w:rsidRPr="006A36B0">
        <w:t xml:space="preserve">, </w:t>
      </w:r>
      <w:r w:rsidR="006A36B0">
        <w:rPr>
          <w:lang w:val="en-US"/>
        </w:rPr>
        <w:t>exams</w:t>
      </w:r>
      <w:r w:rsidR="006A36B0" w:rsidRPr="006A36B0">
        <w:t xml:space="preserve">, </w:t>
      </w:r>
      <w:r w:rsidR="006A36B0">
        <w:rPr>
          <w:lang w:val="en-US"/>
        </w:rPr>
        <w:t>forums</w:t>
      </w:r>
      <w:r w:rsidR="006A36B0" w:rsidRPr="006A36B0">
        <w:t xml:space="preserve"> </w:t>
      </w:r>
      <w:r w:rsidR="006A36B0">
        <w:t xml:space="preserve">κ.α.) οι οποίες προσφέρουν την δυνατότητα στον εκάστοτε χρήστη να καταχωρεί ανακοινώσεις. Δυστυχώς, ενώ η αρχική πρόθεση γίνεται με θετικό πρόσημο, δεν είναι λίγες οι φορές που ανακοινώσεις καταλήγουν να μην </w:t>
      </w:r>
      <w:r w:rsidR="006B411E" w:rsidRPr="00662CAF">
        <w:lastRenderedPageBreak/>
        <w:t>λαμβάνουν την προσοχή που τους αρμόζει ή ακόμα χειρότερα</w:t>
      </w:r>
      <w:r w:rsidR="006B411E">
        <w:t>,</w:t>
      </w:r>
      <w:r w:rsidR="006B411E" w:rsidRPr="00662CAF">
        <w:t xml:space="preserve"> </w:t>
      </w:r>
      <w:r w:rsidR="006B411E">
        <w:t>να μην γίνονται εξολοκλήρου αντιληπτές από</w:t>
      </w:r>
      <w:r w:rsidR="006B411E" w:rsidRPr="00662CAF">
        <w:t xml:space="preserve"> το κοινό για το οποίο προορίζονταν</w:t>
      </w:r>
      <w:r w:rsidR="006B411E">
        <w:t>. Κύρια αιτία του προβλήματος αυτού αποτελεί η ύπαρξη και η ταυτόχρονη χρήση πολλαπλών εργαλείων και της αδυναμίας των φοιτητών να τα παρακολουθήσουν με συνέπεια.</w:t>
      </w:r>
    </w:p>
    <w:p w14:paraId="4EF67905" w14:textId="4663357C" w:rsidR="002F51CF" w:rsidRPr="00662CAF" w:rsidRDefault="00A04761" w:rsidP="002F51CF">
      <w:r w:rsidRPr="00662CAF">
        <w:t>Σήμερα όσο ποτέ</w:t>
      </w:r>
      <w:r w:rsidR="004617AB">
        <w:t>,</w:t>
      </w:r>
      <w:r w:rsidRPr="00662CAF">
        <w:t xml:space="preserve"> υπάρχει η ανάγκη για καλύτερη και γρηγορότερη επικοινωνία μεταξύ όλων των μελών ενός Ιδρύματος. </w:t>
      </w:r>
      <w:r w:rsidR="00FD065D">
        <w:t xml:space="preserve">Είναι ζωτική η σημασία λοιπόν, για την υλοποίηση και </w:t>
      </w:r>
      <w:r w:rsidR="004617AB">
        <w:t xml:space="preserve">την </w:t>
      </w:r>
      <w:r w:rsidR="00FD065D">
        <w:t xml:space="preserve">ανάπτυξη ενός </w:t>
      </w:r>
      <w:r w:rsidR="00E128E9">
        <w:t>ενοποιημένου</w:t>
      </w:r>
      <w:r w:rsidR="00FD065D">
        <w:t xml:space="preserve"> συστήματος</w:t>
      </w:r>
      <w:r w:rsidR="00E128E9">
        <w:t>, το οποίο θα διαχειρίζεται αποδοτικά το σύνολο των πληροφοριών αυτών.</w:t>
      </w:r>
      <w:r w:rsidR="004617AB">
        <w:t xml:space="preserve"> Ταυτόχρονα, όντας </w:t>
      </w:r>
      <w:r w:rsidR="004617AB" w:rsidRPr="004617AB">
        <w:t xml:space="preserve">παραμετροποιήσιμο </w:t>
      </w:r>
      <w:r w:rsidR="004617AB">
        <w:t>θα μπορεί να προσαρμόζεται στις ανάγκες και στην έγκυρη ενημέρωση του κάθε χρήστη, επιτυγχάνοντας έτσι το στόχο του.</w:t>
      </w:r>
    </w:p>
    <w:p w14:paraId="00000005" w14:textId="0212C15C" w:rsidR="000E0E8A" w:rsidRPr="007C5CD5" w:rsidRDefault="005B3635" w:rsidP="002E62BB">
      <w:pPr>
        <w:pStyle w:val="2"/>
      </w:pPr>
      <w:bookmarkStart w:id="12" w:name="_Toc55806882"/>
      <w:bookmarkStart w:id="13" w:name="_Toc107866985"/>
      <w:r w:rsidRPr="007C5CD5">
        <w:t>Στόχο</w:t>
      </w:r>
      <w:r w:rsidR="006B2834" w:rsidRPr="007C5CD5">
        <w:t>ι της</w:t>
      </w:r>
      <w:r w:rsidRPr="007C5CD5">
        <w:t xml:space="preserve"> Εργασίας</w:t>
      </w:r>
      <w:bookmarkEnd w:id="12"/>
      <w:bookmarkEnd w:id="13"/>
    </w:p>
    <w:p w14:paraId="62C609A3" w14:textId="4B4609E2" w:rsidR="00E128E9" w:rsidRDefault="00E128E9" w:rsidP="00076BC2">
      <w:r>
        <w:t>Αρχικός σ</w:t>
      </w:r>
      <w:r w:rsidR="009549CB">
        <w:t xml:space="preserve">τόχος της </w:t>
      </w:r>
      <w:r>
        <w:t>συγκεκριμένης</w:t>
      </w:r>
      <w:r w:rsidR="009549CB">
        <w:t xml:space="preserve"> </w:t>
      </w:r>
      <w:r w:rsidR="008C13EB">
        <w:t xml:space="preserve">διπλωματικής </w:t>
      </w:r>
      <w:r w:rsidR="009549CB">
        <w:t>εργασίας είναι η</w:t>
      </w:r>
      <w:r>
        <w:t xml:space="preserve"> </w:t>
      </w:r>
      <w:r w:rsidR="004617AB">
        <w:t>ανάλυση</w:t>
      </w:r>
      <w:r>
        <w:t xml:space="preserve"> ενός συστήματος διαχείρισης ανακοινώσεων το οποίο να ανταποκρίνεται και να καλύπτει επαρκώς τις ανάγκες ενός σύγχρονου και ποιοτικού ακαδημαϊκού ιδρύματος.</w:t>
      </w:r>
    </w:p>
    <w:p w14:paraId="3B5E3A45" w14:textId="77777777" w:rsidR="00987A57" w:rsidRDefault="00E128E9" w:rsidP="00076BC2">
      <w:r>
        <w:t>Επιπροσθέτως είναι η</w:t>
      </w:r>
      <w:r w:rsidR="008C13EB">
        <w:t xml:space="preserve"> δημιουργία</w:t>
      </w:r>
      <w:r w:rsidR="009549CB">
        <w:t xml:space="preserve"> ενός ενοποιημένου συστήματος ανακοινώσεων </w:t>
      </w:r>
      <w:r w:rsidR="005A0F40">
        <w:t>προσαρμοσμένο στις ανάγκες</w:t>
      </w:r>
      <w:r>
        <w:t xml:space="preserve"> το</w:t>
      </w:r>
      <w:r w:rsidR="005A0F40">
        <w:t>υ</w:t>
      </w:r>
      <w:r>
        <w:t xml:space="preserve"> Τμήμα</w:t>
      </w:r>
      <w:r w:rsidR="005A0F40">
        <w:t>τος</w:t>
      </w:r>
      <w:r>
        <w:t xml:space="preserve"> Μηχανικών Υπολογιστών και Πληροφορικής του Πανεπιστήμιου Πατρών</w:t>
      </w:r>
      <w:r w:rsidR="005A0F40">
        <w:t>,</w:t>
      </w:r>
      <w:r>
        <w:t xml:space="preserve"> </w:t>
      </w:r>
      <w:r w:rsidR="009549CB">
        <w:t xml:space="preserve">το οποίο θα βοηθήσει στην εξάλειψη των φαινομένων </w:t>
      </w:r>
      <w:r w:rsidR="00BA67B7">
        <w:t>συμφόρησης και κακής διαχείρισης τ</w:t>
      </w:r>
      <w:r w:rsidR="005A0F40">
        <w:t xml:space="preserve">ων </w:t>
      </w:r>
      <w:r w:rsidR="00BA67B7">
        <w:t>ανακοινώσεων</w:t>
      </w:r>
      <w:r w:rsidR="004617AB">
        <w:t xml:space="preserve"> που παρατηρούνται</w:t>
      </w:r>
      <w:r w:rsidR="00BA67B7">
        <w:t>.</w:t>
      </w:r>
    </w:p>
    <w:p w14:paraId="544911AF" w14:textId="28EE4AA0" w:rsidR="002F51CF" w:rsidRDefault="00BA67B7" w:rsidP="00076BC2">
      <w:r>
        <w:t>Ταυτόχρονα</w:t>
      </w:r>
      <w:r w:rsidR="004617AB">
        <w:t>,</w:t>
      </w:r>
      <w:r>
        <w:t xml:space="preserve"> σκοπός του συστήματος είναι </w:t>
      </w:r>
      <w:r w:rsidR="004617AB">
        <w:t>αφενός</w:t>
      </w:r>
      <w:r w:rsidR="001102DF">
        <w:t xml:space="preserve"> να απλοποιήσει τον τρόπο καταχώρησης μιας ανακοίνωσης, αξιοποιώντας ένα και μόνο σύστημα.</w:t>
      </w:r>
      <w:r w:rsidR="004617AB">
        <w:t xml:space="preserve"> Αφετέρου</w:t>
      </w:r>
      <w:r w:rsidR="001102DF">
        <w:t>,</w:t>
      </w:r>
      <w:r w:rsidR="004617AB">
        <w:t xml:space="preserve"> </w:t>
      </w:r>
      <w:r w:rsidR="001102DF">
        <w:t>να κάνει ευκολότερη και ταχύτερη την ενημέρωση καθηγητών, φοιτητών και λοιπών μελών του ακαδημαϊκού ιδρύματος για θέματα που πραγματικά τους αφορούν</w:t>
      </w:r>
      <w:r w:rsidR="001102DF" w:rsidRPr="004A23AF">
        <w:t>.</w:t>
      </w:r>
    </w:p>
    <w:p w14:paraId="5E9D5758" w14:textId="2D23F45A" w:rsidR="00CA3F37" w:rsidRPr="007C5CD5" w:rsidRDefault="00CA3F37" w:rsidP="00CA3F37">
      <w:pPr>
        <w:pStyle w:val="2"/>
      </w:pPr>
      <w:bookmarkStart w:id="14" w:name="_Toc107866986"/>
      <w:r>
        <w:t>Συνεισφορά</w:t>
      </w:r>
      <w:bookmarkEnd w:id="14"/>
    </w:p>
    <w:p w14:paraId="0950FDF4" w14:textId="48F132ED" w:rsidR="007B7AC6" w:rsidRDefault="00E66954" w:rsidP="00076BC2">
      <w:r>
        <w:t>Όπως αναφέρθηκε και προηγουμένως</w:t>
      </w:r>
      <w:r w:rsidR="000D0741">
        <w:t>,</w:t>
      </w:r>
      <w:r w:rsidR="006045E0">
        <w:t xml:space="preserve"> </w:t>
      </w:r>
      <w:r w:rsidR="000D0741">
        <w:t xml:space="preserve">εξαιτίας του πλήθους των εφαρμογών μέσω των οποίων μπορεί να πραγματοποιηθεί καταχώρηση ανακοίνωσης γίνεται δύσκολη </w:t>
      </w:r>
      <w:r w:rsidR="00990857">
        <w:t>και περίπλοκη η λήψη αυτής από τον τελικό αποδέκτη</w:t>
      </w:r>
      <w:r w:rsidR="006045E0">
        <w:t>.</w:t>
      </w:r>
      <w:r w:rsidR="000D0741">
        <w:t xml:space="preserve"> Σ</w:t>
      </w:r>
      <w:r>
        <w:t xml:space="preserve">κοπός της διπλωματικής εργασίας αυτής, είναι η δημιουργία ενός σύγχρονου συστήματος, ικανό να καλύψει τις ανάγκες καθηγητών και φοιτητών σε ότι αφορά την καταχώρηση και κατανάλωση ανακοινώσεων. </w:t>
      </w:r>
    </w:p>
    <w:p w14:paraId="34010744" w14:textId="7799CAC8" w:rsidR="00E66954" w:rsidRPr="00E66954" w:rsidRDefault="00E66954" w:rsidP="00076BC2">
      <w:r>
        <w:t xml:space="preserve">Το σύστημα συνεισφέρει πρωτίστως στην διευκόλυνση των καθηγητών αλλά και άλλων φορέων, όπως η γραμματεία του τμήματος, σχετικά με την καταχώρηση και την παρακολούθηση των ανακοινώσεων. Αξιοποιώντας μια μοναδική και ενιαία διεπαφή έχουν την δυνατότητα να καταχωρούν </w:t>
      </w:r>
      <w:r>
        <w:lastRenderedPageBreak/>
        <w:t xml:space="preserve">γρήγορα </w:t>
      </w:r>
      <w:r w:rsidR="006762F0">
        <w:t xml:space="preserve">και με απλότητα ανακοινώσεις, </w:t>
      </w:r>
      <w:r w:rsidR="006762F0" w:rsidRPr="006762F0">
        <w:rPr>
          <w:i/>
          <w:iCs/>
        </w:rPr>
        <w:t xml:space="preserve">γνωρίζοντας ταυτόχρονα ότι οι ανακοινώσεις αυτές δεν θα περάσουν απαρατήρητες από το κοινό </w:t>
      </w:r>
      <w:r w:rsidR="006762F0">
        <w:rPr>
          <w:i/>
          <w:iCs/>
        </w:rPr>
        <w:t>για το</w:t>
      </w:r>
      <w:r w:rsidR="006762F0" w:rsidRPr="006762F0">
        <w:rPr>
          <w:i/>
          <w:iCs/>
        </w:rPr>
        <w:t xml:space="preserve"> οποίο</w:t>
      </w:r>
      <w:r w:rsidR="006762F0">
        <w:rPr>
          <w:i/>
          <w:iCs/>
        </w:rPr>
        <w:t xml:space="preserve"> δημιουργήθηκαν</w:t>
      </w:r>
      <w:r w:rsidR="006762F0" w:rsidRPr="006762F0">
        <w:rPr>
          <w:i/>
          <w:iCs/>
        </w:rPr>
        <w:t>.</w:t>
      </w:r>
    </w:p>
    <w:p w14:paraId="614EF1BD" w14:textId="7B8E560F" w:rsidR="00CA3F37" w:rsidRDefault="006762F0" w:rsidP="00BF0AC6">
      <w:r>
        <w:t>Επιπλέον, το ενοποιημένο αυτό σύστημα συνεισφέρει και στην διευκόλυνση των</w:t>
      </w:r>
      <w:r w:rsidR="00DE7714">
        <w:t xml:space="preserve"> φοιτητών</w:t>
      </w:r>
      <w:r>
        <w:t xml:space="preserve">. Πιο συγκεκριμένα, τους προσφέρει μια συγκεντρωτική λύση για εύρεση </w:t>
      </w:r>
      <w:r w:rsidR="005A6BE4">
        <w:t xml:space="preserve">και παρακολούθηση </w:t>
      </w:r>
      <w:r>
        <w:t>των ανακοινώσεων που τους αφορούν</w:t>
      </w:r>
      <w:r w:rsidR="005A6BE4">
        <w:t xml:space="preserve">. Ταυτοχρόνως, με την αξιοποίηση και την χρήση των παραμετροποιήσεων που καλούνται </w:t>
      </w:r>
      <w:r w:rsidR="00BF0AC6">
        <w:t xml:space="preserve">οι ίδιοι </w:t>
      </w:r>
      <w:r w:rsidR="005A6BE4">
        <w:t xml:space="preserve">να επιλέξουν, έχουν την δυνατότητα να λαμβάνουν ενημερώσεις και ανακοινώσεις σε οποιοδήποτε μέσο κρίνουν αυτοί σωστό και </w:t>
      </w:r>
      <w:r w:rsidR="00BF0AC6">
        <w:t>πρακτικό</w:t>
      </w:r>
      <w:r w:rsidR="005A6BE4">
        <w:t>. Εξασφαλίζοντας έτσι την επιτυχημένη ενημέρωσή τους για τα ζητήματα που τους ενδιαφέρουν.</w:t>
      </w:r>
    </w:p>
    <w:p w14:paraId="0000000B" w14:textId="07AD7758" w:rsidR="000E0E8A" w:rsidRPr="007C5CD5" w:rsidRDefault="006B2834" w:rsidP="008D0D01">
      <w:pPr>
        <w:pStyle w:val="2"/>
      </w:pPr>
      <w:bookmarkStart w:id="15" w:name="_Toc55806884"/>
      <w:bookmarkStart w:id="16" w:name="_Toc107866987"/>
      <w:r w:rsidRPr="007C5CD5">
        <w:t>Διάρθρωση της</w:t>
      </w:r>
      <w:r w:rsidR="005B3635" w:rsidRPr="007C5CD5">
        <w:t xml:space="preserve"> Διπλωματικής Εργασίας</w:t>
      </w:r>
      <w:bookmarkEnd w:id="15"/>
      <w:bookmarkEnd w:id="16"/>
    </w:p>
    <w:p w14:paraId="15F14EF7" w14:textId="00EEE253" w:rsidR="004B620E" w:rsidRDefault="00F668C7" w:rsidP="008D0D01">
      <w:pPr>
        <w:rPr>
          <w:rFonts w:cs="Times New Roman"/>
        </w:rPr>
      </w:pPr>
      <w:r>
        <w:t>Τα περιεχόμενα της εργασίας αναπτύσσονται στις παρακάτω ενότητες</w:t>
      </w:r>
      <w:r w:rsidR="004B620E">
        <w:t>:</w:t>
      </w:r>
    </w:p>
    <w:p w14:paraId="656F15D2" w14:textId="48C72F12" w:rsidR="004B620E" w:rsidRPr="008D0D01" w:rsidRDefault="004B620E" w:rsidP="004A23AF">
      <w:r w:rsidRPr="004A23AF">
        <w:t>Στο παρόν κεφάλαιο</w:t>
      </w:r>
      <w:r w:rsidRPr="006E7AA6">
        <w:rPr>
          <w:i/>
        </w:rPr>
        <w:t xml:space="preserve"> </w:t>
      </w:r>
      <w:r w:rsidRPr="006E7AA6">
        <w:rPr>
          <w:i/>
          <w:iCs/>
        </w:rPr>
        <w:t xml:space="preserve">«Εισαγωγή», </w:t>
      </w:r>
      <w:r w:rsidR="005A0F40">
        <w:t>το οποίο αποτελεί</w:t>
      </w:r>
      <w:r w:rsidRPr="006E7AA6">
        <w:rPr>
          <w:i/>
          <w:iCs/>
        </w:rPr>
        <w:t xml:space="preserve"> </w:t>
      </w:r>
      <w:r w:rsidRPr="006E7AA6">
        <w:t>το πρώτο κεφάλαιο της εργασίας,</w:t>
      </w:r>
      <w:r w:rsidR="00693F76">
        <w:rPr>
          <w:i/>
          <w:iCs/>
        </w:rPr>
        <w:t xml:space="preserve"> </w:t>
      </w:r>
      <w:r w:rsidRPr="006E7AA6">
        <w:t>γίνεται αναφορά</w:t>
      </w:r>
      <w:r w:rsidR="008D0D01">
        <w:t xml:space="preserve"> στ</w:t>
      </w:r>
      <w:r w:rsidR="004A23AF">
        <w:t xml:space="preserve">ο πρόβλημα </w:t>
      </w:r>
      <w:r w:rsidR="00C05618">
        <w:t xml:space="preserve">και τη σημασία </w:t>
      </w:r>
      <w:r w:rsidR="008D0D01">
        <w:t xml:space="preserve">της μελέτης, στους στόχους και τη συνεισφορά </w:t>
      </w:r>
      <w:r w:rsidR="0049086D">
        <w:t>της.</w:t>
      </w:r>
    </w:p>
    <w:p w14:paraId="5E41CF9A" w14:textId="06101A8E" w:rsidR="008D0D01" w:rsidRPr="004A23AF" w:rsidRDefault="004B620E" w:rsidP="004A23AF">
      <w:r w:rsidRPr="004A23AF">
        <w:t>Στο δεύτερο κεφάλαιο</w:t>
      </w:r>
      <w:r w:rsidR="004A23AF">
        <w:rPr>
          <w:i/>
          <w:iCs/>
        </w:rPr>
        <w:t xml:space="preserve"> «</w:t>
      </w:r>
      <w:r w:rsidR="00E33C6F" w:rsidRPr="004A23AF">
        <w:rPr>
          <w:i/>
          <w:iCs/>
        </w:rPr>
        <w:t>Θεωρητική Προσέγγιση</w:t>
      </w:r>
      <w:r w:rsidR="004A23AF">
        <w:rPr>
          <w:i/>
          <w:iCs/>
        </w:rPr>
        <w:t>»</w:t>
      </w:r>
      <w:r w:rsidR="00E33C6F" w:rsidRPr="004A23AF">
        <w:t xml:space="preserve"> αναλύονται οι θεωρητικές έννοιες τις οποίες πραγματεύεται η εργασία. </w:t>
      </w:r>
    </w:p>
    <w:p w14:paraId="65D073F5" w14:textId="4E12880F" w:rsidR="002F51CF" w:rsidRDefault="00E33C6F" w:rsidP="004A23AF">
      <w:r>
        <w:t xml:space="preserve">Στο τρίτο κεφάλαιο </w:t>
      </w:r>
      <w:r w:rsidR="004A23AF" w:rsidRPr="004A23AF">
        <w:rPr>
          <w:i/>
          <w:iCs/>
        </w:rPr>
        <w:t>«</w:t>
      </w:r>
      <w:r w:rsidR="00990857">
        <w:rPr>
          <w:i/>
          <w:iCs/>
        </w:rPr>
        <w:t>Παρουσίαση Συστήματος Ανακοινώσεων</w:t>
      </w:r>
      <w:r w:rsidR="004A23AF" w:rsidRPr="004A23AF">
        <w:rPr>
          <w:i/>
          <w:iCs/>
        </w:rPr>
        <w:t>»</w:t>
      </w:r>
      <w:r>
        <w:t xml:space="preserve"> παρουσιάζεται </w:t>
      </w:r>
      <w:r w:rsidR="00990857">
        <w:t>η διεπαφή που δημιουργήθηκε καθώς και οι δυνατότητες που έχει ο χρήστης.</w:t>
      </w:r>
    </w:p>
    <w:p w14:paraId="32EBD1C5" w14:textId="07664CB7" w:rsidR="00912760" w:rsidRPr="008D0D01" w:rsidRDefault="00912760" w:rsidP="004A23AF">
      <w:r>
        <w:t xml:space="preserve">Στο τέταρτο κεφάλαιο </w:t>
      </w:r>
      <w:r w:rsidR="004A23AF">
        <w:t>«</w:t>
      </w:r>
      <w:r w:rsidRPr="004A23AF">
        <w:rPr>
          <w:i/>
          <w:iCs/>
        </w:rPr>
        <w:t xml:space="preserve">Ανάπτυξη </w:t>
      </w:r>
      <w:r w:rsidR="00990857">
        <w:rPr>
          <w:i/>
          <w:iCs/>
        </w:rPr>
        <w:t>Λογισμικού και Τεχνολογίες</w:t>
      </w:r>
      <w:r w:rsidR="004A23AF">
        <w:t>»</w:t>
      </w:r>
      <w:r w:rsidRPr="00912760">
        <w:t xml:space="preserve"> </w:t>
      </w:r>
      <w:r>
        <w:t xml:space="preserve">αναλύεται </w:t>
      </w:r>
      <w:r w:rsidR="00990857">
        <w:t>σε βάθος η διαδικασία ανάπτυξης</w:t>
      </w:r>
      <w:r w:rsidR="00AE7C46">
        <w:t xml:space="preserve"> που ακολουθήθηκε. Επίσης αναφέρονται οι τεχνολογίες που επιλέχθηκαν καθώς και ο λόγος της επιλογής αυτής έναντι άλλων</w:t>
      </w:r>
      <w:r>
        <w:t xml:space="preserve">. </w:t>
      </w:r>
    </w:p>
    <w:p w14:paraId="68F31500" w14:textId="0C957F06" w:rsidR="007F0E08" w:rsidRDefault="004B620E" w:rsidP="004A23AF">
      <w:r w:rsidRPr="006E7AA6">
        <w:t xml:space="preserve">Η επόμενη ενότητα </w:t>
      </w:r>
      <w:r w:rsidR="00AE7C46">
        <w:t>πρόκειται για το πέμπτο κεφάλαιο,</w:t>
      </w:r>
      <w:r w:rsidRPr="006E7AA6">
        <w:t xml:space="preserve"> </w:t>
      </w:r>
      <w:r w:rsidRPr="006E7AA6">
        <w:rPr>
          <w:i/>
          <w:iCs/>
        </w:rPr>
        <w:t>«Συμπεράσματα και Προοπτικές»</w:t>
      </w:r>
      <w:r w:rsidR="00F668C7">
        <w:t xml:space="preserve">. Το κεφάλαιο αυτό περιέχει τα τελικά συμπεράσματα της εργασίας ενώ ταυτόχρονα παρουσιάζει και αναλύει ορισμένες προτάσεις για μελλοντικές επεκτάσεις </w:t>
      </w:r>
      <w:r w:rsidR="00AE7C46">
        <w:t xml:space="preserve">και προσθήκες </w:t>
      </w:r>
      <w:r w:rsidR="00F668C7">
        <w:t>του συστήματος.</w:t>
      </w:r>
    </w:p>
    <w:p w14:paraId="1C2FF496" w14:textId="2B227CA2" w:rsidR="004B620E" w:rsidRPr="006E7AA6" w:rsidRDefault="00AE7C46" w:rsidP="004A23AF">
      <w:r>
        <w:t>Τέλος</w:t>
      </w:r>
      <w:r w:rsidR="004B620E" w:rsidRPr="006E7AA6">
        <w:t>,</w:t>
      </w:r>
      <w:r>
        <w:t xml:space="preserve"> αναγράφεται</w:t>
      </w:r>
      <w:r w:rsidR="004B620E" w:rsidRPr="006E7AA6">
        <w:t xml:space="preserve"> η </w:t>
      </w:r>
      <w:r w:rsidR="004B620E" w:rsidRPr="006E7AA6">
        <w:rPr>
          <w:i/>
          <w:iCs/>
        </w:rPr>
        <w:t>«Βιβλιογραφία»</w:t>
      </w:r>
      <w:r w:rsidR="004B620E" w:rsidRPr="006E7AA6">
        <w:t xml:space="preserve"> της διπλωματικής, ελληνόγλωσση και ξενόγλωσση.</w:t>
      </w:r>
    </w:p>
    <w:p w14:paraId="676B1465" w14:textId="5E36BD07" w:rsidR="00BE7FAF" w:rsidRPr="00E65338" w:rsidRDefault="00BE7FAF" w:rsidP="004A23AF">
      <w:r>
        <w:br w:type="page"/>
      </w:r>
    </w:p>
    <w:p w14:paraId="175C8505" w14:textId="77777777" w:rsidR="00381991" w:rsidRDefault="00381991" w:rsidP="00381991">
      <w:pPr>
        <w:spacing w:after="0" w:line="276" w:lineRule="auto"/>
        <w:jc w:val="left"/>
      </w:pPr>
      <w:bookmarkStart w:id="17" w:name="_Toc55806885"/>
    </w:p>
    <w:p w14:paraId="5367BFB8" w14:textId="77777777" w:rsidR="00381991" w:rsidRDefault="00381991" w:rsidP="00381991">
      <w:pPr>
        <w:spacing w:after="0" w:line="276" w:lineRule="auto"/>
        <w:jc w:val="left"/>
      </w:pPr>
    </w:p>
    <w:p w14:paraId="4E32EACE" w14:textId="77777777" w:rsidR="00381991" w:rsidRDefault="00381991" w:rsidP="00381991">
      <w:pPr>
        <w:spacing w:after="0" w:line="276" w:lineRule="auto"/>
        <w:jc w:val="left"/>
      </w:pPr>
    </w:p>
    <w:p w14:paraId="1266CF6F" w14:textId="77777777" w:rsidR="00381991" w:rsidRDefault="00381991" w:rsidP="00381991">
      <w:pPr>
        <w:spacing w:after="0" w:line="276" w:lineRule="auto"/>
        <w:jc w:val="left"/>
      </w:pPr>
    </w:p>
    <w:p w14:paraId="0D308CB3" w14:textId="77777777" w:rsidR="00381991" w:rsidRDefault="00381991" w:rsidP="00381991">
      <w:pPr>
        <w:spacing w:after="0" w:line="276" w:lineRule="auto"/>
        <w:jc w:val="left"/>
      </w:pPr>
    </w:p>
    <w:p w14:paraId="1A926B6C" w14:textId="77777777" w:rsidR="00381991" w:rsidRDefault="00381991" w:rsidP="00381991">
      <w:pPr>
        <w:spacing w:after="0" w:line="276" w:lineRule="auto"/>
        <w:jc w:val="left"/>
      </w:pPr>
    </w:p>
    <w:p w14:paraId="7E2FD124" w14:textId="77777777" w:rsidR="00381991" w:rsidRDefault="00381991" w:rsidP="00381991">
      <w:pPr>
        <w:spacing w:after="0" w:line="276" w:lineRule="auto"/>
        <w:jc w:val="left"/>
      </w:pPr>
    </w:p>
    <w:p w14:paraId="700669ED" w14:textId="175608E7" w:rsidR="009C7E13" w:rsidRDefault="009C7E13" w:rsidP="00F96679">
      <w:pPr>
        <w:pStyle w:val="1"/>
      </w:pPr>
      <w:r>
        <w:br/>
      </w:r>
      <w:bookmarkStart w:id="18" w:name="_Toc107866988"/>
      <w:bookmarkEnd w:id="17"/>
      <w:r w:rsidR="00E33C6F">
        <w:t>Θεωρητική Προσέγγιση</w:t>
      </w:r>
      <w:bookmarkEnd w:id="18"/>
    </w:p>
    <w:p w14:paraId="14161BEE" w14:textId="77777777" w:rsidR="009C7E13" w:rsidRDefault="009C7E13">
      <w:pPr>
        <w:spacing w:after="0" w:line="276" w:lineRule="auto"/>
        <w:jc w:val="left"/>
        <w:rPr>
          <w:sz w:val="36"/>
          <w:szCs w:val="40"/>
        </w:rPr>
      </w:pPr>
      <w:r>
        <w:br w:type="page"/>
      </w:r>
    </w:p>
    <w:p w14:paraId="12939180" w14:textId="28AEC96D" w:rsidR="002F51CF" w:rsidRDefault="009001BC" w:rsidP="000261E6">
      <w:pPr>
        <w:pStyle w:val="2"/>
      </w:pPr>
      <w:bookmarkStart w:id="19" w:name="_Toc107866989"/>
      <w:r>
        <w:lastRenderedPageBreak/>
        <w:t xml:space="preserve">Τι είναι ένα </w:t>
      </w:r>
      <w:r w:rsidR="00067B8E">
        <w:t>πληροφοριακό σύστημα</w:t>
      </w:r>
      <w:bookmarkEnd w:id="19"/>
    </w:p>
    <w:p w14:paraId="547211F8" w14:textId="56F31AE8" w:rsidR="00067B8E" w:rsidRDefault="00067B8E" w:rsidP="00067B8E">
      <w:r>
        <w:t>Όταν αναφερόμαστε σε ένα</w:t>
      </w:r>
      <w:r w:rsidR="00AE07E7" w:rsidRPr="00AE07E7">
        <w:t xml:space="preserve"> </w:t>
      </w:r>
      <w:r w:rsidR="00AE07E7">
        <w:t>πληροφοριακό</w:t>
      </w:r>
      <w:r>
        <w:t xml:space="preserve"> σύστημα </w:t>
      </w:r>
      <w:r w:rsidR="00BC5083">
        <w:t>αναφερόμαστε σε ένα σύστημα</w:t>
      </w:r>
      <w:r w:rsidR="00154F37">
        <w:t xml:space="preserve"> το οποίο αποτελείται από ένα σύνολο διαδικασιών, αυτοματοποιημένων υπολογιστικών πράξεων καθώς και του ανθρώπινου δυναμικού</w:t>
      </w:r>
      <w:r w:rsidR="00AE07E7">
        <w:t xml:space="preserve">. Τα συστήματα αυτά έχουν ως βασικό σκοπό την συλλογή, επεξεργασία, αποθήκευση και ανάλυση </w:t>
      </w:r>
      <w:r w:rsidR="00A87B31">
        <w:t>πληροφοριών</w:t>
      </w:r>
      <w:r w:rsidR="0006447D" w:rsidRPr="0006447D">
        <w:t xml:space="preserve"> </w:t>
      </w:r>
      <w:sdt>
        <w:sdtPr>
          <w:id w:val="-1293590488"/>
          <w:citation/>
        </w:sdtPr>
        <w:sdtEndPr/>
        <w:sdtContent>
          <w:r w:rsidR="0006447D">
            <w:fldChar w:fldCharType="begin"/>
          </w:r>
          <w:r w:rsidR="0006447D">
            <w:instrText xml:space="preserve"> CITATION Ste96 \l 1032 </w:instrText>
          </w:r>
          <w:r w:rsidR="0006447D">
            <w:fldChar w:fldCharType="separate"/>
          </w:r>
          <w:r w:rsidR="0006447D">
            <w:rPr>
              <w:noProof/>
            </w:rPr>
            <w:t xml:space="preserve"> </w:t>
          </w:r>
          <w:r w:rsidR="0006447D" w:rsidRPr="0006447D">
            <w:rPr>
              <w:noProof/>
            </w:rPr>
            <w:t>[1]</w:t>
          </w:r>
          <w:r w:rsidR="0006447D">
            <w:fldChar w:fldCharType="end"/>
          </w:r>
        </w:sdtContent>
      </w:sdt>
      <w:r w:rsidR="00A87B31">
        <w:t xml:space="preserve">. Τα πληροφοριακά συστήματα ανήκουν σε ένα </w:t>
      </w:r>
      <w:r w:rsidR="000A427D">
        <w:t>ευρύτερο</w:t>
      </w:r>
      <w:r w:rsidR="00A87B31">
        <w:t xml:space="preserve"> φάσμα και μπορεί να </w:t>
      </w:r>
      <w:r w:rsidR="000A427D">
        <w:t>αποτελούνται</w:t>
      </w:r>
      <w:r w:rsidR="00A87B31">
        <w:t xml:space="preserve"> από </w:t>
      </w:r>
      <w:r w:rsidR="000A427D" w:rsidRPr="000A427D">
        <w:t>υλικό</w:t>
      </w:r>
      <w:r w:rsidR="00A92E3A">
        <w:t>,</w:t>
      </w:r>
      <w:r w:rsidR="000A427D" w:rsidRPr="000A427D">
        <w:t xml:space="preserve"> λογισμικό,</w:t>
      </w:r>
      <w:r w:rsidR="000A427D">
        <w:t xml:space="preserve"> ανθρώπινο δυναμικό </w:t>
      </w:r>
      <w:r w:rsidR="000A427D" w:rsidRPr="000A427D">
        <w:t>(</w:t>
      </w:r>
      <w:r w:rsidR="000A427D">
        <w:t xml:space="preserve"> π.χ. </w:t>
      </w:r>
      <w:r w:rsidR="000A427D" w:rsidRPr="000A427D">
        <w:t>διαχειριστές και εργαζόμενοι), διαδικασίες (το σύνολο των διαδικασιών για όλα τα στοιχεία υποδομής ενός πληροφοριακού συστήματος), βάση δεδομένων καθώς και το δίκτυο που είναι συνδεδεμένο το πληροφοριακό σύστημα.</w:t>
      </w:r>
    </w:p>
    <w:p w14:paraId="78BF1694" w14:textId="77777777" w:rsidR="006C4788" w:rsidRDefault="006C4788" w:rsidP="00067B8E"/>
    <w:p w14:paraId="762C8A1E" w14:textId="77777777" w:rsidR="006C4788" w:rsidRDefault="006C4788" w:rsidP="006C4788">
      <w:pPr>
        <w:keepNext/>
        <w:jc w:val="center"/>
      </w:pPr>
      <w:r w:rsidRPr="006C4788">
        <w:rPr>
          <w:noProof/>
        </w:rPr>
        <w:drawing>
          <wp:inline distT="0" distB="0" distL="0" distR="0" wp14:anchorId="60153EE1" wp14:editId="2A1A29B6">
            <wp:extent cx="2714625" cy="1828800"/>
            <wp:effectExtent l="0" t="0" r="9525" b="0"/>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14625" cy="1828800"/>
                    </a:xfrm>
                    <a:prstGeom prst="rect">
                      <a:avLst/>
                    </a:prstGeom>
                  </pic:spPr>
                </pic:pic>
              </a:graphicData>
            </a:graphic>
          </wp:inline>
        </w:drawing>
      </w:r>
    </w:p>
    <w:p w14:paraId="67FC8A3B" w14:textId="6630525A" w:rsidR="006C4788" w:rsidRDefault="006C4788" w:rsidP="006C4788">
      <w:pPr>
        <w:pStyle w:val="ad"/>
      </w:pPr>
      <w:bookmarkStart w:id="20" w:name="_Toc107867055"/>
      <w:r>
        <w:t xml:space="preserve">Εικόνα </w:t>
      </w:r>
      <w:r>
        <w:fldChar w:fldCharType="begin"/>
      </w:r>
      <w:r>
        <w:instrText xml:space="preserve"> SEQ Εικόνα \* ARABIC </w:instrText>
      </w:r>
      <w:r>
        <w:fldChar w:fldCharType="separate"/>
      </w:r>
      <w:r>
        <w:rPr>
          <w:noProof/>
        </w:rPr>
        <w:t>1</w:t>
      </w:r>
      <w:r>
        <w:fldChar w:fldCharType="end"/>
      </w:r>
      <w:r>
        <w:t xml:space="preserve"> Το μοντέλο αλληλεπίδρασης ενός πληροφοριακού συστήματος</w:t>
      </w:r>
      <w:bookmarkEnd w:id="20"/>
    </w:p>
    <w:p w14:paraId="6087F9DE" w14:textId="77777777" w:rsidR="006C4788" w:rsidRPr="00AE07E7" w:rsidRDefault="006C4788" w:rsidP="00067B8E"/>
    <w:p w14:paraId="3DF26948" w14:textId="76CD93E1" w:rsidR="009001BC" w:rsidRDefault="00E350D5" w:rsidP="009001BC">
      <w:r>
        <w:t xml:space="preserve">Το σύστημα που υλοποιήθηκε κατά την εκπόνηση της παρούσας εργασίας πρόκειται για ένα </w:t>
      </w:r>
      <w:r w:rsidR="00AE07E7">
        <w:t xml:space="preserve">τέτοιο σύστημα. Όπως προαναφέρθηκε σκοπός του Συστήματος </w:t>
      </w:r>
      <w:r w:rsidR="006C4788">
        <w:t>Ε</w:t>
      </w:r>
      <w:r w:rsidR="00AE07E7">
        <w:t xml:space="preserve">ιδοποιήσεων και </w:t>
      </w:r>
      <w:r w:rsidR="006C4788">
        <w:t>Α</w:t>
      </w:r>
      <w:r w:rsidR="00AE07E7">
        <w:t>νακοινώσεων</w:t>
      </w:r>
      <w:r w:rsidR="006C4788">
        <w:t xml:space="preserve"> (ΣΕΑ)</w:t>
      </w:r>
      <w:r w:rsidR="00AE07E7">
        <w:t xml:space="preserve"> είναι να προσφέρει στον χρήστη την δυνατότητα </w:t>
      </w:r>
      <w:r w:rsidR="00A87B31">
        <w:t>να καταχωρεί αλλά και να λαμβάνει ανακοινώσεις με τον τρόπο που αυτός επιθυμεί, δίνοντας του την επιλογή διαφόρων παραμετροποιήσεων. Το σύστημα καλείται να συλλέγει πληροφορία από τους χρήστες που καταχωρούν ανακοινώσεις και ταυτόχρονα να την κατανείμει έγκυρα και έγκαιρα στα άτομα ή τα λοιπά συστήματα που χρειάζεται.</w:t>
      </w:r>
    </w:p>
    <w:p w14:paraId="3B6EF2D9" w14:textId="6F0BF60E" w:rsidR="002F51CF" w:rsidRDefault="00A541CA" w:rsidP="002F51CF">
      <w:pPr>
        <w:pStyle w:val="3"/>
      </w:pPr>
      <w:bookmarkStart w:id="21" w:name="_Toc107866990"/>
      <w:r>
        <w:t>Τύποι πληροφοριακών συστημάτων</w:t>
      </w:r>
      <w:bookmarkEnd w:id="21"/>
    </w:p>
    <w:p w14:paraId="1C8E6EB6" w14:textId="1E1AE888" w:rsidR="002F51CF" w:rsidRDefault="00FB7665" w:rsidP="002F51CF">
      <w:r>
        <w:t xml:space="preserve">Τα πληροφοριακά συστήματα αξιοποιούνται σε πληθώρα εφαρμογών. Όλοι οι σύγχρονοι οργανισμοί και </w:t>
      </w:r>
      <w:r w:rsidR="000425AB">
        <w:t xml:space="preserve">οι </w:t>
      </w:r>
      <w:r>
        <w:t>επιχειρήσεις χρησιμοποιούν κάποιο είδος πληροφοριακού συστήματος για να επιτύχουν καλύτερα αποτελέσματα στο αντικείμενό τους. Τα συστήματα αυτά μπορεί να αφορούν:</w:t>
      </w:r>
    </w:p>
    <w:p w14:paraId="21B60696" w14:textId="12613EFF" w:rsidR="00FB7665" w:rsidRDefault="00FB7665" w:rsidP="00FB7665">
      <w:pPr>
        <w:pStyle w:val="a8"/>
        <w:numPr>
          <w:ilvl w:val="0"/>
          <w:numId w:val="26"/>
        </w:numPr>
      </w:pPr>
      <w:r>
        <w:lastRenderedPageBreak/>
        <w:t xml:space="preserve">Συστήματα </w:t>
      </w:r>
      <w:r w:rsidR="00FD36EC">
        <w:t>Ε</w:t>
      </w:r>
      <w:r>
        <w:t>πιχειρήσεων</w:t>
      </w:r>
    </w:p>
    <w:p w14:paraId="3C7EA961" w14:textId="5C7F848B" w:rsidR="00FB7665" w:rsidRDefault="00FB7665" w:rsidP="00FB7665">
      <w:pPr>
        <w:pStyle w:val="a8"/>
        <w:numPr>
          <w:ilvl w:val="0"/>
          <w:numId w:val="26"/>
        </w:numPr>
      </w:pPr>
      <w:r>
        <w:t>Μηχανές αναζήτησης</w:t>
      </w:r>
    </w:p>
    <w:p w14:paraId="230CBAEA" w14:textId="3A241050" w:rsidR="00FB7665" w:rsidRDefault="00FB7665" w:rsidP="00FB7665">
      <w:pPr>
        <w:pStyle w:val="a8"/>
        <w:numPr>
          <w:ilvl w:val="0"/>
          <w:numId w:val="26"/>
        </w:numPr>
      </w:pPr>
      <w:r>
        <w:t>Αποθήκευση δεδομένων</w:t>
      </w:r>
    </w:p>
    <w:p w14:paraId="3D643C82" w14:textId="5C76828E" w:rsidR="00FB7665" w:rsidRDefault="00FB7665" w:rsidP="00FB7665">
      <w:pPr>
        <w:pStyle w:val="a8"/>
        <w:numPr>
          <w:ilvl w:val="0"/>
          <w:numId w:val="26"/>
        </w:numPr>
      </w:pPr>
      <w:r>
        <w:t>Προγραμματισμό παραγωγής και υλικών(π.χ. σε γραμμές παραγωγής)</w:t>
      </w:r>
    </w:p>
    <w:p w14:paraId="497B5F3F" w14:textId="46D44496" w:rsidR="00FB7665" w:rsidRDefault="00FB7665" w:rsidP="00FB7665">
      <w:pPr>
        <w:pStyle w:val="a8"/>
        <w:numPr>
          <w:ilvl w:val="0"/>
          <w:numId w:val="26"/>
        </w:numPr>
      </w:pPr>
      <w:r>
        <w:t>Έμπειρα συστήματα</w:t>
      </w:r>
    </w:p>
    <w:p w14:paraId="3DFC3088" w14:textId="77777777" w:rsidR="00FD36EC" w:rsidRDefault="00FD36EC" w:rsidP="00FB7665">
      <w:pPr>
        <w:pStyle w:val="a8"/>
        <w:numPr>
          <w:ilvl w:val="0"/>
          <w:numId w:val="26"/>
        </w:numPr>
      </w:pPr>
      <w:r w:rsidRPr="00FD36EC">
        <w:t xml:space="preserve">Σύστημα Γεωγραφικών Πληροφοριών </w:t>
      </w:r>
    </w:p>
    <w:p w14:paraId="73EB0FD5" w14:textId="56FBC6ED" w:rsidR="00FB7665" w:rsidRDefault="00FB7665" w:rsidP="00FB7665">
      <w:pPr>
        <w:pStyle w:val="a8"/>
        <w:numPr>
          <w:ilvl w:val="0"/>
          <w:numId w:val="26"/>
        </w:numPr>
      </w:pPr>
      <w:r>
        <w:t xml:space="preserve">Παγκόσμιο </w:t>
      </w:r>
      <w:r w:rsidR="00FD36EC">
        <w:t>Σ</w:t>
      </w:r>
      <w:r>
        <w:t xml:space="preserve">ύστημα </w:t>
      </w:r>
      <w:r w:rsidR="00FD36EC">
        <w:t>Π</w:t>
      </w:r>
      <w:r>
        <w:t>ληροφοριών</w:t>
      </w:r>
    </w:p>
    <w:p w14:paraId="393FEFA0" w14:textId="7A2C0FC6" w:rsidR="00FB7665" w:rsidRPr="00FB7665" w:rsidRDefault="00FB7665" w:rsidP="00FB7665">
      <w:pPr>
        <w:pStyle w:val="a8"/>
        <w:numPr>
          <w:ilvl w:val="0"/>
          <w:numId w:val="26"/>
        </w:numPr>
      </w:pPr>
      <w:r>
        <w:t xml:space="preserve">Συστήματα αυτοματισμών </w:t>
      </w:r>
    </w:p>
    <w:p w14:paraId="781458FC" w14:textId="087702AC" w:rsidR="008A362F" w:rsidRDefault="00827945" w:rsidP="005C1C14">
      <w:pPr>
        <w:pStyle w:val="2"/>
      </w:pPr>
      <w:bookmarkStart w:id="22" w:name="_Toc107866991"/>
      <w:r>
        <w:t>Τρόποι ανάπτυξης πληροφοριακών συστημάτων</w:t>
      </w:r>
      <w:bookmarkEnd w:id="22"/>
    </w:p>
    <w:p w14:paraId="5EBA1D28" w14:textId="0896B1DB" w:rsidR="00556DA7" w:rsidRDefault="007B29F7" w:rsidP="00FD36EC">
      <w:r>
        <w:t xml:space="preserve">Υπάρχουν διάφοροι τρόποι ανάπτυξης </w:t>
      </w:r>
      <w:r w:rsidR="00222995">
        <w:t xml:space="preserve">πληροφοριακών </w:t>
      </w:r>
      <w:r>
        <w:t>συστημάτων.</w:t>
      </w:r>
      <w:r w:rsidR="00556DA7">
        <w:t xml:space="preserve"> Α</w:t>
      </w:r>
      <w:r>
        <w:t xml:space="preserve">υτή η υποενότητα </w:t>
      </w:r>
      <w:r w:rsidR="00556DA7">
        <w:t xml:space="preserve">επικεντρώνεται και παρουσιάζει τους τρόπους ανάπτυξης ενός πληροφοριακού συστήματος που βασίζεται στο λογισμικό. </w:t>
      </w:r>
    </w:p>
    <w:p w14:paraId="58AE44BE" w14:textId="23134639" w:rsidR="00FD36EC" w:rsidRDefault="00556DA7" w:rsidP="00FD36EC">
      <w:r>
        <w:t>Η ανάπτυξη ενός πληροφοριακού συστήματος, που καλείται επίσης και Κύκλος Ζωής Ανάπτυξης, αποτελείται από τέσσερις βασικές φάσεις.</w:t>
      </w:r>
    </w:p>
    <w:p w14:paraId="3579B15B" w14:textId="03A1EE3A" w:rsidR="00556DA7" w:rsidRDefault="00556DA7" w:rsidP="00FD36EC">
      <w:r>
        <w:t xml:space="preserve">Αρχικά, υλοποιείται η φάση της </w:t>
      </w:r>
      <w:r w:rsidRPr="005D3B26">
        <w:rPr>
          <w:b/>
          <w:bCs/>
        </w:rPr>
        <w:t>ανάλυσης</w:t>
      </w:r>
      <w:r>
        <w:t xml:space="preserve"> κατά </w:t>
      </w:r>
      <w:r w:rsidR="00296B3A">
        <w:t xml:space="preserve">την οποία καθορίζονται οι απαιτήσεις που υπάρχουν από την εφαρμογή-το λογισμικό. Στη συνέχεια, η ομάδα ανάπτυξης περνάει στην φάση της </w:t>
      </w:r>
      <w:r w:rsidR="00296B3A" w:rsidRPr="005D3B26">
        <w:rPr>
          <w:b/>
          <w:bCs/>
        </w:rPr>
        <w:t>σχεδίασης</w:t>
      </w:r>
      <w:r w:rsidR="00296B3A">
        <w:t xml:space="preserve">. Σε αυτό το σημείο πραγματοποιείται ο θεωρητικός σχεδιασμός του συστήματος, βασισμένος στις απαιτήσεις που έχουν καθοριστεί στο προηγούμενο βήμα. Έπειτα, ξεκινά η φάση της </w:t>
      </w:r>
      <w:r w:rsidR="00296B3A" w:rsidRPr="005D3B26">
        <w:rPr>
          <w:b/>
          <w:bCs/>
        </w:rPr>
        <w:t>υλοποίησης</w:t>
      </w:r>
      <w:r w:rsidR="00296B3A">
        <w:t xml:space="preserve"> όπου υλοποιούνται, με τη χρήση της εκάστοτε τεχνολογίας καθώς και των εργαλείων που έχουν επιλεχθεί από την ομάδα ανάπτυξης, τα αντίστοιχα τμήματα του σχεδιασμού. Τέλος, υπάρχει η φάση της </w:t>
      </w:r>
      <w:r w:rsidR="00296B3A" w:rsidRPr="005D3B26">
        <w:rPr>
          <w:b/>
          <w:bCs/>
        </w:rPr>
        <w:t>συντήρησης</w:t>
      </w:r>
      <w:r w:rsidR="00296B3A">
        <w:t>, στην οποία η σχεδιαστική ομάδα έχει ως στόχο την ομαλή ροή αλλά και την βελτίωση της εμπειρίας χρήσης, για το λογισμικό που δημιουργήθηκε.</w:t>
      </w:r>
    </w:p>
    <w:p w14:paraId="763CD9CB" w14:textId="75148E94" w:rsidR="00296B3A" w:rsidRPr="007B29F7" w:rsidRDefault="00222995" w:rsidP="00FD36EC">
      <w:r>
        <w:t>Οι φάσεις που αναφέρθηκαν προηγουμένως μπορούν να αποτελούνται και από περισσότερα πιο λεπτομερή τμήματα. Πιο συγκεκριμένα, η φάση της ανάλυσης μπορεί να διασπαστεί σε ανάλυση απαιτήσεων και καθορισμό προδιαγραφών. Επίσης, η φάση της υλοποίησης υπάρχει δυνατότητα να διασπαστεί σε υλοποίηση και συνένωση του κώδικα σε περίπτωση που το πληροφοριακό σύστημα υλοποιείται από πολλές διαφορετικές ομάδες ανάπτυξης λογισμικού.</w:t>
      </w:r>
      <w:r w:rsidR="00AC0EF0">
        <w:t xml:space="preserve"> Τέλος, αξίζει να σημειωθεί ότι όλα τα αξιόπιστα, σύγχρονα πληροφοριακά συστήματα υπάγονται κατά την διαδικασία ανάπτυξης τους και στη φάση του ελέγχου. Η φάση αυτή απαρτίζεται από </w:t>
      </w:r>
      <w:r w:rsidR="005D3B26">
        <w:t xml:space="preserve">την </w:t>
      </w:r>
      <w:r w:rsidR="00AC0EF0">
        <w:t xml:space="preserve">επαλήθευση, η οποία λαμβάνει χώρα στο τέλος κάθε φάσης και από </w:t>
      </w:r>
      <w:r w:rsidR="005D3B26">
        <w:t xml:space="preserve">την </w:t>
      </w:r>
      <w:r w:rsidR="00AC0EF0">
        <w:t>επικύρωση. Επικύρωση πραγματοποιείται πριν την παράδοση του προϊόντος στον πελάτη.</w:t>
      </w:r>
    </w:p>
    <w:p w14:paraId="5153B4AA" w14:textId="7CD34F49" w:rsidR="005D3B26" w:rsidRDefault="00FD36EC" w:rsidP="005D3B26">
      <w:pPr>
        <w:pStyle w:val="2"/>
      </w:pPr>
      <w:r>
        <w:br w:type="page"/>
      </w:r>
      <w:bookmarkStart w:id="23" w:name="_Toc107866992"/>
      <w:r w:rsidR="005D3B26">
        <w:lastRenderedPageBreak/>
        <w:t>Τρόπος ανάπτυξης του ΣΕΑ και επιμέρους τμήματα</w:t>
      </w:r>
      <w:bookmarkEnd w:id="23"/>
    </w:p>
    <w:p w14:paraId="76BC2AAC" w14:textId="78895E42" w:rsidR="004D51C8" w:rsidRDefault="004D51C8" w:rsidP="004D51C8">
      <w:pPr>
        <w:spacing w:after="0" w:line="276" w:lineRule="auto"/>
        <w:jc w:val="left"/>
      </w:pPr>
      <w:r>
        <w:t>Σε αυτή την ενότητα γίνεται μια σύντομη ανάλυση του τρόπου ανάπτυξης της εργασίας. Οι φάσεις ανάπτυξης αναλύονται με περισσότερη λεπτομέρεια στο επόμενο κεφάλαιο. Επιπλέον σημειώνονται τα επιμέρους τμήματα τα οποία διαμορφώνουν το σύνολο του ΣΕΑ αλλά και των περισσότερων σύγχρονων πληροφοριακών συστημάτων και εξηγείται η ορολογία τους.</w:t>
      </w:r>
    </w:p>
    <w:p w14:paraId="39C4582F" w14:textId="7894BAE8" w:rsidR="006A5A83" w:rsidRDefault="00AC7B34" w:rsidP="004D51C8">
      <w:pPr>
        <w:pStyle w:val="3"/>
      </w:pPr>
      <w:bookmarkStart w:id="24" w:name="_Toc107866993"/>
      <w:r>
        <w:t>Σύντομη παρουσίαση του τρόπου ανάπτυξης</w:t>
      </w:r>
      <w:bookmarkEnd w:id="24"/>
    </w:p>
    <w:p w14:paraId="395B5794" w14:textId="05DD526B" w:rsidR="005B21C4" w:rsidRDefault="005D3B26">
      <w:pPr>
        <w:spacing w:after="0" w:line="276" w:lineRule="auto"/>
        <w:jc w:val="left"/>
      </w:pPr>
      <w:r>
        <w:t xml:space="preserve">Κατά την υλοποίηση της παρούσας διπλωματικής ακολουθήθηκαν οι φάσεις που αναλύθηκαν προηγουμένως. </w:t>
      </w:r>
      <w:r w:rsidR="005B21C4">
        <w:t>Ειδικότερα, υλοποιήθηκαν οι φάσεις ανάλυσης, σχεδίασης, υλοποίησης και ελέγχου του συστήματος ούτως ώστε να εξακριβωθεί η ορθή λειτουργία του αλλά και η ταυτόχρονη κάλυψη των απαιτήσεων που τέθηκαν αρχικά.</w:t>
      </w:r>
    </w:p>
    <w:p w14:paraId="5C269CE7" w14:textId="77777777" w:rsidR="006A5A83" w:rsidRDefault="006A5A83">
      <w:pPr>
        <w:spacing w:after="0" w:line="276" w:lineRule="auto"/>
        <w:jc w:val="left"/>
      </w:pPr>
    </w:p>
    <w:p w14:paraId="3EBB30C8" w14:textId="3C77D4AC" w:rsidR="00355298" w:rsidRDefault="005B21C4">
      <w:pPr>
        <w:spacing w:after="0" w:line="276" w:lineRule="auto"/>
        <w:jc w:val="left"/>
      </w:pPr>
      <w:r>
        <w:t>Καταρχάς, πραγματοποιήθηκε σε συνεργασία με τον επιβλέπον καθηγητή</w:t>
      </w:r>
      <w:r w:rsidR="00355298">
        <w:t xml:space="preserve"> ?</w:t>
      </w:r>
      <w:r>
        <w:t xml:space="preserve"> η ανάλυση των απαιτήσεων του συστήματος. Έγινε καθορισμός </w:t>
      </w:r>
      <w:r w:rsidR="00355298">
        <w:t>των λειτουργιών και των δυνατοτήτων που θα πρέπει να παρέχει το σύστημα για να είναι ικανό να εξυπηρετήσει τις ανάγκες του τμήματος.</w:t>
      </w:r>
    </w:p>
    <w:p w14:paraId="088579DF" w14:textId="7F8A559E" w:rsidR="00AC7B34" w:rsidRDefault="00355298">
      <w:pPr>
        <w:spacing w:after="0" w:line="276" w:lineRule="auto"/>
        <w:jc w:val="left"/>
      </w:pPr>
      <w:r>
        <w:t xml:space="preserve">Ακολούθως, υλοποιήθηκε η φάση του σχεδιασμού κατά την οποία επιλέχθηκαν οι τεχνολογίες και τα εργαλεία που επρόκειτο να χρησιμοποιηθούν στη ανάπτυξη. Σε αυτή την φάση υπήρξαν αναπροσαρμογές </w:t>
      </w:r>
      <w:r w:rsidR="00BE3E2E">
        <w:t>του συστήματος οι οποίες βασίστηκαν</w:t>
      </w:r>
      <w:r>
        <w:t xml:space="preserve"> </w:t>
      </w:r>
      <w:r w:rsidR="00BE3E2E">
        <w:t>στην βελτιωμένη εικόνα του συστήματος, που αποκτήθηκε και τα την σχεδίαση.</w:t>
      </w:r>
      <w:r w:rsidR="00AC7B34">
        <w:t xml:space="preserve"> Στη συνέχεια</w:t>
      </w:r>
      <w:r w:rsidR="00BE3E2E">
        <w:t xml:space="preserve">, ξεκίνησε η υλοποίηση των τμημάτων της εφαρμογής με γνώμονα την φάση της σχεδίασης. Αξίζει να σημειωθεί ότι και σε αυτό το σημείο της ανάπτυξης υπήρξαν αναπροσαρμογές στον αρχικό σχεδιασμό, πάντα με γνώμονα την καλύτερη τελική εμπειρία χρήσης του συστήματος. </w:t>
      </w:r>
      <w:r w:rsidR="00AC7B34">
        <w:t>Τέλος, πραγματοποιήθηκε ένα σύνολο ελέγχων του τελικού συστήματος με στόχο να επιβεβαιωθεί η ορθή λειτουργία του σε όλους τους τομείς.</w:t>
      </w:r>
    </w:p>
    <w:p w14:paraId="5EB02DB1" w14:textId="77777777" w:rsidR="00AC7B34" w:rsidRDefault="00AC7B34" w:rsidP="00AC7B34">
      <w:pPr>
        <w:pStyle w:val="3"/>
      </w:pPr>
      <w:bookmarkStart w:id="25" w:name="_Toc107866994"/>
      <w:r>
        <w:t>Επιμέρους τμήματα του συστήματος</w:t>
      </w:r>
      <w:bookmarkEnd w:id="25"/>
    </w:p>
    <w:p w14:paraId="56A6B0CB" w14:textId="61ABD20A" w:rsidR="001F1C4A" w:rsidRDefault="00AC7B34" w:rsidP="00AC7B34">
      <w:r>
        <w:t xml:space="preserve">Το </w:t>
      </w:r>
      <w:r w:rsidR="008E1162">
        <w:t>Σ</w:t>
      </w:r>
      <w:r>
        <w:t xml:space="preserve">ύστημα </w:t>
      </w:r>
      <w:r w:rsidR="008E1162">
        <w:t xml:space="preserve">Ανακοινώσεων και Ειδοποιήσεων </w:t>
      </w:r>
      <w:r w:rsidR="001F1C4A">
        <w:t xml:space="preserve">που πραγματεύεται η εργασία αυτή, </w:t>
      </w:r>
      <w:r w:rsidR="008E1162">
        <w:t xml:space="preserve">πρόκειται για </w:t>
      </w:r>
      <w:r w:rsidR="00322360">
        <w:t>ένα σύστημα που περιλαμβάνει υλοπο</w:t>
      </w:r>
      <w:r w:rsidR="00F726F0">
        <w:t xml:space="preserve">ίηση </w:t>
      </w:r>
      <w:r w:rsidR="00F726F0">
        <w:rPr>
          <w:lang w:val="en-US"/>
        </w:rPr>
        <w:t>back</w:t>
      </w:r>
      <w:r w:rsidR="00F726F0" w:rsidRPr="00F726F0">
        <w:t>-</w:t>
      </w:r>
      <w:r w:rsidR="00F726F0">
        <w:rPr>
          <w:lang w:val="en-US"/>
        </w:rPr>
        <w:t>end</w:t>
      </w:r>
      <w:r w:rsidR="00F726F0" w:rsidRPr="00F726F0">
        <w:t xml:space="preserve"> </w:t>
      </w:r>
      <w:r w:rsidR="00F726F0">
        <w:t xml:space="preserve">και </w:t>
      </w:r>
      <w:r w:rsidR="00F726F0">
        <w:rPr>
          <w:lang w:val="en-US"/>
        </w:rPr>
        <w:t>front</w:t>
      </w:r>
      <w:r w:rsidR="00F726F0" w:rsidRPr="00F726F0">
        <w:t>-</w:t>
      </w:r>
      <w:r w:rsidR="00F726F0">
        <w:rPr>
          <w:lang w:val="en-US"/>
        </w:rPr>
        <w:t>end</w:t>
      </w:r>
      <w:r w:rsidR="00F726F0" w:rsidRPr="00F726F0">
        <w:t xml:space="preserve">. </w:t>
      </w:r>
      <w:r w:rsidR="00F726F0">
        <w:t xml:space="preserve">Αποτελεί δηλαδή μια </w:t>
      </w:r>
      <w:r w:rsidR="00F726F0">
        <w:rPr>
          <w:lang w:val="en-US"/>
        </w:rPr>
        <w:t>full</w:t>
      </w:r>
      <w:r w:rsidR="00F726F0" w:rsidRPr="001F1C4A">
        <w:t xml:space="preserve"> </w:t>
      </w:r>
      <w:r w:rsidR="00F726F0">
        <w:rPr>
          <w:lang w:val="en-US"/>
        </w:rPr>
        <w:t>stack</w:t>
      </w:r>
      <w:r w:rsidR="00F726F0" w:rsidRPr="001F1C4A">
        <w:t xml:space="preserve"> </w:t>
      </w:r>
      <w:r w:rsidR="00F726F0">
        <w:t>εφαρμογή</w:t>
      </w:r>
      <w:r w:rsidR="001F1C4A">
        <w:t xml:space="preserve"> με την έννοια ότι στα πλαίσια εκπόνησης της εργασίας υλοποιούνται πλήρως όλα τα μέρη του συστήματος. Τόσο η διεπαφή του χρήστη, που αποτελεί το </w:t>
      </w:r>
      <w:r w:rsidR="001F1C4A">
        <w:rPr>
          <w:lang w:val="en-US"/>
        </w:rPr>
        <w:t>front</w:t>
      </w:r>
      <w:r w:rsidR="001F1C4A" w:rsidRPr="001F1C4A">
        <w:t>-</w:t>
      </w:r>
      <w:r w:rsidR="001F1C4A">
        <w:rPr>
          <w:lang w:val="en-US"/>
        </w:rPr>
        <w:t>end</w:t>
      </w:r>
      <w:r w:rsidR="001F1C4A" w:rsidRPr="001F1C4A">
        <w:t xml:space="preserve"> </w:t>
      </w:r>
      <w:r w:rsidR="001F1C4A">
        <w:t xml:space="preserve">κομμάτι της εργασίας όσο και </w:t>
      </w:r>
      <w:r w:rsidR="00F726F0">
        <w:t xml:space="preserve"> </w:t>
      </w:r>
      <w:r w:rsidR="001F1C4A">
        <w:t>το σύστημα που είναι υπεύθυνο για την αποθήκευση και σωστή διαχείριση των ανακοινώσεων και τον λοιπών στοιχείων που καταχωρούνται. Πριν προχωρήσουμε σε περαιτέρω ανάλυση των</w:t>
      </w:r>
      <w:r w:rsidR="00227672">
        <w:t xml:space="preserve"> συγκεκριμένων</w:t>
      </w:r>
      <w:r w:rsidR="001F1C4A">
        <w:t xml:space="preserve"> τμημάτων της εργασίας καλό θα ήταν να </w:t>
      </w:r>
      <w:r w:rsidR="00227672">
        <w:t>επιτευχθεί ένας βαθμός κατανόησης των εννοιών αυτών.</w:t>
      </w:r>
    </w:p>
    <w:p w14:paraId="17A5BC6D" w14:textId="434E016B" w:rsidR="00227672" w:rsidRDefault="00227672" w:rsidP="00227672">
      <w:pPr>
        <w:pStyle w:val="4"/>
        <w:rPr>
          <w:lang w:val="en-US"/>
        </w:rPr>
      </w:pPr>
      <w:r>
        <w:lastRenderedPageBreak/>
        <w:t xml:space="preserve">Η έννοια του </w:t>
      </w:r>
      <w:r>
        <w:rPr>
          <w:lang w:val="en-US"/>
        </w:rPr>
        <w:t>back</w:t>
      </w:r>
      <w:r w:rsidRPr="00227672">
        <w:t>-</w:t>
      </w:r>
      <w:r>
        <w:rPr>
          <w:lang w:val="en-US"/>
        </w:rPr>
        <w:t>end</w:t>
      </w:r>
    </w:p>
    <w:p w14:paraId="2299446F" w14:textId="687E4EE9" w:rsidR="00227672" w:rsidRDefault="00227672" w:rsidP="00227672">
      <w:r>
        <w:t xml:space="preserve">Το </w:t>
      </w:r>
      <w:r>
        <w:rPr>
          <w:lang w:val="en-US"/>
        </w:rPr>
        <w:t>back</w:t>
      </w:r>
      <w:r w:rsidRPr="00227672">
        <w:t>-</w:t>
      </w:r>
      <w:r>
        <w:rPr>
          <w:lang w:val="en-US"/>
        </w:rPr>
        <w:t>end</w:t>
      </w:r>
      <w:r w:rsidRPr="00227672">
        <w:t xml:space="preserve"> </w:t>
      </w:r>
      <w:r>
        <w:t xml:space="preserve">μέρος μιας εφαρμογής ή ενός συστήματος αποτελεί στην ουσία την «ραχοκοκαλιά» του συστήματος αυτού. Πιο συγκεκριμένα το </w:t>
      </w:r>
      <w:r>
        <w:rPr>
          <w:lang w:val="en-US"/>
        </w:rPr>
        <w:t>back</w:t>
      </w:r>
      <w:r w:rsidRPr="00227672">
        <w:t>-</w:t>
      </w:r>
      <w:r>
        <w:rPr>
          <w:lang w:val="en-US"/>
        </w:rPr>
        <w:t>end</w:t>
      </w:r>
      <w:r w:rsidRPr="00227672">
        <w:t xml:space="preserve"> </w:t>
      </w:r>
      <w:r>
        <w:t xml:space="preserve">εμπεριέχει όλες τις υπηρεσίες και τις δομές(π.χ. δομές δεδομένων) οι οποίες είναι απαραίτητες για την ορθή λειτουργία του συστήματος. </w:t>
      </w:r>
    </w:p>
    <w:p w14:paraId="50A62B44" w14:textId="75ED8BBD" w:rsidR="00455B88" w:rsidRDefault="00455B88" w:rsidP="00227672">
      <w:r>
        <w:t>+++Κείμενο</w:t>
      </w:r>
    </w:p>
    <w:p w14:paraId="09440883" w14:textId="170F4039" w:rsidR="009469AB" w:rsidRDefault="009469AB" w:rsidP="009469AB">
      <w:pPr>
        <w:pStyle w:val="4"/>
      </w:pPr>
      <w:r>
        <w:t xml:space="preserve">Τι είναι ένα </w:t>
      </w:r>
      <w:r>
        <w:rPr>
          <w:lang w:val="en-US"/>
        </w:rPr>
        <w:t>API</w:t>
      </w:r>
    </w:p>
    <w:p w14:paraId="6A93A842" w14:textId="2D76EE89" w:rsidR="00227672" w:rsidRDefault="00227672" w:rsidP="00227672">
      <w:r>
        <w:t xml:space="preserve">Συνήθως αυτό το τμήμα του συστήματος </w:t>
      </w:r>
      <w:r w:rsidR="009469AB">
        <w:t>περιέχει και υλοποίηση για κάποια</w:t>
      </w:r>
      <w:r w:rsidR="009469AB" w:rsidRPr="009469AB">
        <w:t xml:space="preserve"> </w:t>
      </w:r>
      <w:r w:rsidR="009469AB">
        <w:t>ΔΠΕ ή Διεπαφή Προγραμματισμού Εφαρμογών (</w:t>
      </w:r>
      <w:r w:rsidR="009469AB">
        <w:rPr>
          <w:lang w:val="en-US"/>
        </w:rPr>
        <w:t>Application</w:t>
      </w:r>
      <w:r w:rsidR="009469AB" w:rsidRPr="009469AB">
        <w:t xml:space="preserve"> </w:t>
      </w:r>
      <w:r w:rsidR="009469AB">
        <w:rPr>
          <w:lang w:val="en-US"/>
        </w:rPr>
        <w:t>Programming</w:t>
      </w:r>
      <w:r w:rsidR="009469AB" w:rsidRPr="009469AB">
        <w:t xml:space="preserve"> </w:t>
      </w:r>
      <w:r w:rsidR="009469AB">
        <w:rPr>
          <w:lang w:val="en-US"/>
        </w:rPr>
        <w:t>Interface</w:t>
      </w:r>
      <w:r w:rsidR="009469AB" w:rsidRPr="009469AB">
        <w:t>-</w:t>
      </w:r>
      <w:r w:rsidR="009469AB">
        <w:rPr>
          <w:lang w:val="en-US"/>
        </w:rPr>
        <w:t>API</w:t>
      </w:r>
      <w:r w:rsidR="009469AB">
        <w:t>)</w:t>
      </w:r>
    </w:p>
    <w:p w14:paraId="46A9BBCF" w14:textId="65EC01C1" w:rsidR="00455B88" w:rsidRPr="00227672" w:rsidRDefault="00455B88" w:rsidP="00227672">
      <w:r>
        <w:t>+++Κείμενο</w:t>
      </w:r>
    </w:p>
    <w:p w14:paraId="3E8026FE" w14:textId="77777777" w:rsidR="009469AB" w:rsidRPr="009469AB" w:rsidRDefault="009469AB" w:rsidP="009469AB">
      <w:pPr>
        <w:pStyle w:val="4"/>
      </w:pPr>
      <w:r>
        <w:t xml:space="preserve">Η έννοια του </w:t>
      </w:r>
      <w:r>
        <w:rPr>
          <w:lang w:val="en-US"/>
        </w:rPr>
        <w:t>front</w:t>
      </w:r>
      <w:r w:rsidRPr="009469AB">
        <w:t>-</w:t>
      </w:r>
      <w:r>
        <w:rPr>
          <w:lang w:val="en-US"/>
        </w:rPr>
        <w:t>end</w:t>
      </w:r>
    </w:p>
    <w:p w14:paraId="7D612548" w14:textId="3400DEA0" w:rsidR="0074206C" w:rsidRDefault="009469AB" w:rsidP="00C1271B">
      <w:pPr>
        <w:rPr>
          <w:rFonts w:eastAsia="Times New Roman"/>
          <w:lang w:eastAsia="el-GR"/>
        </w:rPr>
      </w:pPr>
      <w:r>
        <w:t xml:space="preserve">Το </w:t>
      </w:r>
      <w:r>
        <w:rPr>
          <w:lang w:val="en-US"/>
        </w:rPr>
        <w:t>front</w:t>
      </w:r>
      <w:r w:rsidRPr="009469AB">
        <w:t>-</w:t>
      </w:r>
      <w:r>
        <w:rPr>
          <w:lang w:val="en-US"/>
        </w:rPr>
        <w:t>end</w:t>
      </w:r>
      <w:r>
        <w:t xml:space="preserve"> αποτελεί και αυτό με την σειρά του αναπόσπαστο κομμάτι μίας εφαρμογής</w:t>
      </w:r>
      <w:r w:rsidR="00C1271B">
        <w:t xml:space="preserve"> </w:t>
      </w:r>
      <w:r w:rsidR="00C1271B">
        <w:rPr>
          <w:lang w:val="en-US"/>
        </w:rPr>
        <w:t>full</w:t>
      </w:r>
      <w:r w:rsidR="00C1271B" w:rsidRPr="00C1271B">
        <w:t xml:space="preserve"> </w:t>
      </w:r>
      <w:r w:rsidR="00C1271B">
        <w:rPr>
          <w:lang w:val="en-US"/>
        </w:rPr>
        <w:t>stack</w:t>
      </w:r>
      <w:r w:rsidR="00C1271B" w:rsidRPr="00C1271B">
        <w:t>.</w:t>
      </w:r>
      <w:r w:rsidR="0074206C" w:rsidRPr="0074206C">
        <w:rPr>
          <w:rFonts w:eastAsia="Times New Roman"/>
          <w:lang w:eastAsia="el-GR"/>
        </w:rPr>
        <w:t> </w:t>
      </w:r>
    </w:p>
    <w:p w14:paraId="0805FB17" w14:textId="77777777" w:rsidR="00455B88" w:rsidRPr="00227672" w:rsidRDefault="00455B88" w:rsidP="00455B88">
      <w:r>
        <w:t>+++Κείμενο</w:t>
      </w:r>
    </w:p>
    <w:p w14:paraId="2069704D" w14:textId="77777777" w:rsidR="00455B88" w:rsidRPr="00C1271B" w:rsidRDefault="00455B88" w:rsidP="00C1271B"/>
    <w:p w14:paraId="25E045E1" w14:textId="77777777" w:rsidR="0074206C" w:rsidRPr="008A362F" w:rsidRDefault="0074206C" w:rsidP="008A362F"/>
    <w:p w14:paraId="0F0C43F4" w14:textId="2E89CC15" w:rsidR="00102D6D" w:rsidRDefault="00102D6D" w:rsidP="00102D6D">
      <w:pPr>
        <w:pStyle w:val="CaptionBelow"/>
      </w:pPr>
    </w:p>
    <w:p w14:paraId="2C8384A1" w14:textId="77777777" w:rsidR="00381991" w:rsidRDefault="00381991" w:rsidP="00381991">
      <w:pPr>
        <w:spacing w:after="0" w:line="276" w:lineRule="auto"/>
        <w:jc w:val="left"/>
      </w:pPr>
      <w:bookmarkStart w:id="26" w:name="_Toc55806909"/>
    </w:p>
    <w:p w14:paraId="4C83D91F" w14:textId="77777777" w:rsidR="00381991" w:rsidRDefault="00381991" w:rsidP="00381991">
      <w:pPr>
        <w:spacing w:after="0" w:line="276" w:lineRule="auto"/>
        <w:jc w:val="left"/>
      </w:pPr>
    </w:p>
    <w:p w14:paraId="477C971E" w14:textId="77777777" w:rsidR="0074206C" w:rsidRDefault="0074206C" w:rsidP="0074206C">
      <w:pPr>
        <w:spacing w:after="0" w:line="276" w:lineRule="auto"/>
        <w:jc w:val="left"/>
      </w:pPr>
    </w:p>
    <w:p w14:paraId="11BE2C9F" w14:textId="77777777" w:rsidR="0074206C" w:rsidRDefault="0074206C" w:rsidP="0074206C">
      <w:pPr>
        <w:spacing w:after="0" w:line="276" w:lineRule="auto"/>
        <w:jc w:val="left"/>
      </w:pPr>
    </w:p>
    <w:p w14:paraId="47C2979E" w14:textId="77777777" w:rsidR="0074206C" w:rsidRDefault="0074206C" w:rsidP="0074206C">
      <w:pPr>
        <w:spacing w:after="0" w:line="276" w:lineRule="auto"/>
        <w:jc w:val="left"/>
      </w:pPr>
    </w:p>
    <w:p w14:paraId="0F3F69A9" w14:textId="017B90E1" w:rsidR="003B0C15" w:rsidRDefault="003B0C15">
      <w:pPr>
        <w:spacing w:after="0" w:line="276" w:lineRule="auto"/>
        <w:jc w:val="left"/>
      </w:pPr>
      <w:r>
        <w:br w:type="page"/>
      </w:r>
    </w:p>
    <w:p w14:paraId="3D3A38C1" w14:textId="77777777" w:rsidR="003B0C15" w:rsidRDefault="003B0C15" w:rsidP="003B0C15">
      <w:pPr>
        <w:spacing w:after="0" w:line="276" w:lineRule="auto"/>
        <w:jc w:val="left"/>
      </w:pPr>
    </w:p>
    <w:p w14:paraId="7DA0273D" w14:textId="77777777" w:rsidR="003B0C15" w:rsidRDefault="003B0C15" w:rsidP="003B0C15">
      <w:pPr>
        <w:spacing w:after="0" w:line="276" w:lineRule="auto"/>
        <w:jc w:val="left"/>
      </w:pPr>
    </w:p>
    <w:p w14:paraId="040E5B48" w14:textId="77777777" w:rsidR="003B0C15" w:rsidRDefault="003B0C15" w:rsidP="003B0C15">
      <w:pPr>
        <w:spacing w:after="0" w:line="276" w:lineRule="auto"/>
        <w:jc w:val="left"/>
      </w:pPr>
    </w:p>
    <w:p w14:paraId="35D0800C" w14:textId="77777777" w:rsidR="003B0C15" w:rsidRDefault="003B0C15" w:rsidP="003B0C15">
      <w:pPr>
        <w:spacing w:after="0" w:line="276" w:lineRule="auto"/>
        <w:jc w:val="left"/>
      </w:pPr>
    </w:p>
    <w:p w14:paraId="1ACD0A41" w14:textId="77777777" w:rsidR="003B0C15" w:rsidRDefault="003B0C15" w:rsidP="003B0C15">
      <w:pPr>
        <w:spacing w:after="0" w:line="276" w:lineRule="auto"/>
        <w:jc w:val="left"/>
      </w:pPr>
    </w:p>
    <w:p w14:paraId="470F1470" w14:textId="77777777" w:rsidR="003B0C15" w:rsidRDefault="003B0C15" w:rsidP="003B0C15">
      <w:pPr>
        <w:spacing w:after="0" w:line="276" w:lineRule="auto"/>
        <w:jc w:val="left"/>
      </w:pPr>
    </w:p>
    <w:p w14:paraId="288FE8B4" w14:textId="77777777" w:rsidR="003B0C15" w:rsidRDefault="003B0C15" w:rsidP="003B0C15">
      <w:pPr>
        <w:spacing w:after="0" w:line="276" w:lineRule="auto"/>
        <w:jc w:val="left"/>
      </w:pPr>
    </w:p>
    <w:p w14:paraId="5C68092F" w14:textId="091C4935" w:rsidR="009C7E13" w:rsidRPr="00CB4EDE" w:rsidRDefault="009C7E13" w:rsidP="00F96679">
      <w:pPr>
        <w:pStyle w:val="1"/>
      </w:pPr>
      <w:r w:rsidRPr="00CB4EDE">
        <w:br/>
      </w:r>
      <w:bookmarkStart w:id="27" w:name="_Toc107866995"/>
      <w:bookmarkEnd w:id="26"/>
      <w:r w:rsidR="00B5260D" w:rsidRPr="00CB4EDE">
        <w:t>Παρουσίαση Συστήματος Ανακοινώσεων</w:t>
      </w:r>
      <w:r w:rsidR="004D51C8">
        <w:t xml:space="preserve"> και Δυνατότητες</w:t>
      </w:r>
      <w:bookmarkEnd w:id="27"/>
    </w:p>
    <w:p w14:paraId="431AADF1" w14:textId="6E466235" w:rsidR="009F72ED" w:rsidRDefault="00912760" w:rsidP="009F72ED">
      <w:pPr>
        <w:rPr>
          <w:sz w:val="32"/>
          <w:szCs w:val="32"/>
        </w:rPr>
      </w:pPr>
      <w:r>
        <w:br w:type="page"/>
      </w:r>
      <w:r w:rsidR="009F72ED">
        <w:lastRenderedPageBreak/>
        <w:t xml:space="preserve">Σε αυτό το κεφάλαιο θα παρουσιαστούν αρχικά σύντομα και στη συνέχει σε βάθος, όλες οι δυνατότητες του κάθε χρήστη στο σύστημα και οι διαφορές ανάλογα με το ρόλο του. Επιπλέον θα αναλυθούν ξεχωριστά οι ρόλοι και η σημασία τους. </w:t>
      </w:r>
    </w:p>
    <w:p w14:paraId="595A2A8C" w14:textId="73CAB8A6" w:rsidR="009F72ED" w:rsidRDefault="009F72ED" w:rsidP="00912760">
      <w:pPr>
        <w:pStyle w:val="2"/>
      </w:pPr>
      <w:r>
        <w:t>Δυνατότητες χρήστη</w:t>
      </w:r>
    </w:p>
    <w:p w14:paraId="0C65CF4E" w14:textId="1CA5EA2B" w:rsidR="009F72ED" w:rsidRDefault="009F72ED" w:rsidP="009F72ED">
      <w:r w:rsidRPr="009F72ED">
        <w:t xml:space="preserve">Εδώ γίνεται μια πολύ σύντομη και αφαιρετική περιγραφή των δυνατοτήτων που έχει ένας χρήστης του συστήματος. </w:t>
      </w:r>
      <w:r w:rsidR="00D72184">
        <w:t>Πρέπει</w:t>
      </w:r>
      <w:r w:rsidRPr="009F72ED">
        <w:t xml:space="preserve"> να σημειωθεί ότι δίνεται βάση στις λειτουργίες που αφορούν την πλειονότητα χρηστών για τους οποίους προορίζεται το σύστημα, δηλαδή τους φοιτητές. Στις επόμενες </w:t>
      </w:r>
      <w:r w:rsidR="00D72184">
        <w:t xml:space="preserve">ενότητες </w:t>
      </w:r>
      <w:r w:rsidRPr="009F72ED">
        <w:t xml:space="preserve"> αναλύεται </w:t>
      </w:r>
      <w:r w:rsidR="00D72184">
        <w:t xml:space="preserve">εκτενέστερα </w:t>
      </w:r>
      <w:r w:rsidRPr="009F72ED">
        <w:t xml:space="preserve">η λειτουργικότητα του συστήματος και για τους υπόλοιπους χρήστες όπως διαχειριστές και </w:t>
      </w:r>
      <w:r w:rsidR="00D72184">
        <w:t>οι καθηγητές.</w:t>
      </w:r>
    </w:p>
    <w:p w14:paraId="7A015765" w14:textId="77777777" w:rsidR="00D72184" w:rsidRDefault="00D72184" w:rsidP="00D72184">
      <w:r>
        <w:t xml:space="preserve">Ο χρήστης, εφόσον δεν έχει συνδεθεί στην πλατφόρμα, έχει την δυνατότητα να δει την «Σελίδα Καλωσορίσματος». Η σελίδα αυτή περιέχει αποκλειστικά τις δημόσιες ανακοινώσεις που έχουν καταχωρηθεί. Επιπλέον στη σελίδα καλωσορίσματος δίνεται η δυνατότητα σύνδεσης στο σύστημα. </w:t>
      </w:r>
    </w:p>
    <w:p w14:paraId="2082C53D" w14:textId="77777777" w:rsidR="00D72184" w:rsidRDefault="00D72184" w:rsidP="00D72184">
      <w:r>
        <w:t>Εφόσον ο χρήστης είναι συνδεδεμένος στο σύστημα:</w:t>
      </w:r>
    </w:p>
    <w:p w14:paraId="53D57F43" w14:textId="77777777" w:rsidR="00D72184" w:rsidRDefault="00D72184" w:rsidP="00D72184">
      <w:r>
        <w:t xml:space="preserve">Αρχικά, έχει την δυνατότητα να δει όλες τι δημόσιες ανακοινώσεις καθώς και τις ανακοινώσεις που το σύστημα θεωρεί κατάλληλες για αυτόν. </w:t>
      </w:r>
    </w:p>
    <w:p w14:paraId="40801FD5" w14:textId="77777777" w:rsidR="00D72184" w:rsidRDefault="00D72184" w:rsidP="00D72184">
      <w:r>
        <w:t xml:space="preserve">Ακόμα, ο χρήστης έχει την δυνατότητα να μεταβεί στη σελίδα «Οι ανακοινώσεις μου». Εδώ του δίνεται η ελευθερία να καταχωρήσει την δική του ανακοίνωση. Σε αυτή τη σελίδα ο χρήστης μπορεί να βρει όλες τις ανακοινώσεις που έχει καταχωρήσει ο ίδιος. </w:t>
      </w:r>
    </w:p>
    <w:p w14:paraId="0E51F6D7" w14:textId="77777777" w:rsidR="00D72184" w:rsidRDefault="00D72184" w:rsidP="00D72184">
      <w:r>
        <w:t xml:space="preserve">Ο χρήστης έχει την δυνατότητα να διαμορφώσει τις προσωπικές του ρυθμίσεις στην σελίδα «Οι Ρυθμίσεις μου». </w:t>
      </w:r>
    </w:p>
    <w:p w14:paraId="24152527" w14:textId="79773C04" w:rsidR="00D72184" w:rsidRPr="009F72ED" w:rsidRDefault="00D72184" w:rsidP="00D72184">
      <w:r>
        <w:t>Τέλος ο χρήστης έχει την δυνατότητα να αποσυνδεθεί από το σύστημα.</w:t>
      </w:r>
    </w:p>
    <w:p w14:paraId="39FFA433" w14:textId="68E59903" w:rsidR="00912760" w:rsidRDefault="00912760" w:rsidP="00912760">
      <w:pPr>
        <w:pStyle w:val="2"/>
      </w:pPr>
      <w:r>
        <w:t xml:space="preserve"> </w:t>
      </w:r>
      <w:r w:rsidR="00D72184" w:rsidRPr="00D72184">
        <w:t>Αναλυτικές δυνατότητες</w:t>
      </w:r>
    </w:p>
    <w:p w14:paraId="790380F6" w14:textId="77777777" w:rsidR="006635FB" w:rsidRPr="00227672" w:rsidRDefault="006635FB" w:rsidP="006635FB">
      <w:r>
        <w:t>+++Κείμενο</w:t>
      </w:r>
    </w:p>
    <w:p w14:paraId="0A7E279E" w14:textId="77777777" w:rsidR="002E2598" w:rsidRDefault="002E2598">
      <w:pPr>
        <w:spacing w:after="0" w:line="276" w:lineRule="auto"/>
        <w:jc w:val="left"/>
      </w:pPr>
      <w:r>
        <w:br w:type="page"/>
      </w:r>
    </w:p>
    <w:p w14:paraId="41AD2B4D" w14:textId="43DACA01" w:rsidR="00D72184" w:rsidRDefault="00D72184" w:rsidP="00D72184">
      <w:pPr>
        <w:pStyle w:val="3"/>
      </w:pPr>
      <w:r w:rsidRPr="00D72184">
        <w:lastRenderedPageBreak/>
        <w:t>Δυνατότητες για όλους</w:t>
      </w:r>
    </w:p>
    <w:p w14:paraId="5E373367" w14:textId="77777777" w:rsidR="00D72184" w:rsidRDefault="00D72184" w:rsidP="002E2598">
      <w:pPr>
        <w:pStyle w:val="a8"/>
        <w:numPr>
          <w:ilvl w:val="0"/>
          <w:numId w:val="31"/>
        </w:numPr>
        <w:spacing w:after="160" w:line="276" w:lineRule="auto"/>
        <w:jc w:val="left"/>
      </w:pPr>
      <w:r>
        <w:t>Καταχώρηση ανακοίνωσης</w:t>
      </w:r>
    </w:p>
    <w:p w14:paraId="06BBCE17" w14:textId="77777777" w:rsidR="00D72184" w:rsidRDefault="00D72184" w:rsidP="002E2598">
      <w:pPr>
        <w:pStyle w:val="a8"/>
        <w:numPr>
          <w:ilvl w:val="0"/>
          <w:numId w:val="31"/>
        </w:numPr>
        <w:spacing w:after="160" w:line="276" w:lineRule="auto"/>
        <w:jc w:val="left"/>
      </w:pPr>
      <w:r>
        <w:t>Προβολή δημόσιων ανακοινώσεων</w:t>
      </w:r>
    </w:p>
    <w:p w14:paraId="6DDDE965" w14:textId="77777777" w:rsidR="00D72184" w:rsidRDefault="00D72184" w:rsidP="002E2598">
      <w:pPr>
        <w:pStyle w:val="a8"/>
        <w:numPr>
          <w:ilvl w:val="0"/>
          <w:numId w:val="31"/>
        </w:numPr>
        <w:spacing w:after="160" w:line="276" w:lineRule="auto"/>
        <w:jc w:val="left"/>
      </w:pPr>
      <w:r>
        <w:t>Προβολή ανακοινώσεων μου</w:t>
      </w:r>
    </w:p>
    <w:p w14:paraId="754FCBDD" w14:textId="77777777" w:rsidR="00D72184" w:rsidRDefault="00D72184" w:rsidP="002E2598">
      <w:pPr>
        <w:pStyle w:val="a8"/>
        <w:numPr>
          <w:ilvl w:val="0"/>
          <w:numId w:val="31"/>
        </w:numPr>
        <w:spacing w:after="160" w:line="276" w:lineRule="auto"/>
        <w:jc w:val="left"/>
      </w:pPr>
      <w:r>
        <w:t>Επεξεργασία ανακοίνωσης μου</w:t>
      </w:r>
    </w:p>
    <w:p w14:paraId="114CC703" w14:textId="77777777" w:rsidR="00D72184" w:rsidRDefault="00D72184" w:rsidP="002E2598">
      <w:pPr>
        <w:pStyle w:val="a8"/>
        <w:numPr>
          <w:ilvl w:val="0"/>
          <w:numId w:val="31"/>
        </w:numPr>
        <w:spacing w:after="160" w:line="276" w:lineRule="auto"/>
        <w:jc w:val="left"/>
      </w:pPr>
      <w:r>
        <w:t>Διαγραφή ανακοίνωσης μου</w:t>
      </w:r>
    </w:p>
    <w:p w14:paraId="3B84517E" w14:textId="77777777" w:rsidR="00D72184" w:rsidRPr="00D72184" w:rsidRDefault="00D72184" w:rsidP="00D72184"/>
    <w:p w14:paraId="7813B5B1" w14:textId="42C0C0A3" w:rsidR="00D72184" w:rsidRDefault="00D72184" w:rsidP="00D72184">
      <w:pPr>
        <w:pStyle w:val="3"/>
      </w:pPr>
      <w:r w:rsidRPr="00D72184">
        <w:t>Δυνατότητες για Φοιτητές</w:t>
      </w:r>
    </w:p>
    <w:p w14:paraId="5760EAC5" w14:textId="77777777" w:rsidR="00D72184" w:rsidRDefault="00D72184" w:rsidP="002E2598">
      <w:pPr>
        <w:pStyle w:val="a8"/>
        <w:numPr>
          <w:ilvl w:val="0"/>
          <w:numId w:val="31"/>
        </w:numPr>
        <w:spacing w:after="160" w:line="276" w:lineRule="auto"/>
        <w:jc w:val="left"/>
      </w:pPr>
      <w:r>
        <w:t>Επεξεργασία λήψης ειδοποιήσεων</w:t>
      </w:r>
    </w:p>
    <w:p w14:paraId="3C1B7BB5" w14:textId="77777777" w:rsidR="00D72184" w:rsidRDefault="00D72184" w:rsidP="002E2598">
      <w:pPr>
        <w:pStyle w:val="a8"/>
        <w:numPr>
          <w:ilvl w:val="0"/>
          <w:numId w:val="31"/>
        </w:numPr>
        <w:spacing w:after="160" w:line="276" w:lineRule="auto"/>
        <w:jc w:val="left"/>
      </w:pPr>
      <w:r>
        <w:t>Επεξεργασία επιλογής ετών</w:t>
      </w:r>
    </w:p>
    <w:p w14:paraId="05659710" w14:textId="77777777" w:rsidR="00D72184" w:rsidRDefault="00D72184" w:rsidP="002E2598">
      <w:pPr>
        <w:pStyle w:val="a8"/>
        <w:numPr>
          <w:ilvl w:val="0"/>
          <w:numId w:val="31"/>
        </w:numPr>
        <w:spacing w:after="160" w:line="276" w:lineRule="auto"/>
        <w:jc w:val="left"/>
      </w:pPr>
      <w:r>
        <w:t>Επεξεργασία επιλογής μαθημάτων</w:t>
      </w:r>
    </w:p>
    <w:p w14:paraId="77AB04E1" w14:textId="39BDBFCF" w:rsidR="00D72184" w:rsidRDefault="00D72184" w:rsidP="002E2598">
      <w:pPr>
        <w:pStyle w:val="a8"/>
        <w:numPr>
          <w:ilvl w:val="0"/>
          <w:numId w:val="31"/>
        </w:numPr>
        <w:spacing w:after="160" w:line="276" w:lineRule="auto"/>
        <w:jc w:val="left"/>
      </w:pPr>
      <w:r>
        <w:t>Καταχώρηση πληροφοριών σπουδών</w:t>
      </w:r>
    </w:p>
    <w:p w14:paraId="3F743A19" w14:textId="77777777" w:rsidR="002E2598" w:rsidRPr="00D72184" w:rsidRDefault="002E2598" w:rsidP="002E2598">
      <w:pPr>
        <w:pStyle w:val="a8"/>
        <w:spacing w:after="160" w:line="276" w:lineRule="auto"/>
        <w:jc w:val="left"/>
      </w:pPr>
    </w:p>
    <w:p w14:paraId="6E095F14" w14:textId="7B805586" w:rsidR="00D72184" w:rsidRPr="00D72184" w:rsidRDefault="00D72184" w:rsidP="00D72184">
      <w:pPr>
        <w:pStyle w:val="3"/>
      </w:pPr>
      <w:r w:rsidRPr="00D72184">
        <w:t>Δυνατότητες για Καθηγητή-Γραμματεία</w:t>
      </w:r>
    </w:p>
    <w:p w14:paraId="0B3E14FF" w14:textId="5FEC3BF2" w:rsidR="00D72184" w:rsidRDefault="00D72184" w:rsidP="002E2598">
      <w:pPr>
        <w:pStyle w:val="a8"/>
        <w:numPr>
          <w:ilvl w:val="0"/>
          <w:numId w:val="32"/>
        </w:numPr>
        <w:spacing w:after="160" w:line="276" w:lineRule="auto"/>
        <w:jc w:val="left"/>
      </w:pPr>
      <w:r>
        <w:t>Καταχώρηση επείγουσας ανακοίνωση</w:t>
      </w:r>
    </w:p>
    <w:p w14:paraId="67B82019" w14:textId="77777777" w:rsidR="00D72184" w:rsidRDefault="00D72184" w:rsidP="002E2598">
      <w:pPr>
        <w:pStyle w:val="a8"/>
        <w:numPr>
          <w:ilvl w:val="0"/>
          <w:numId w:val="32"/>
        </w:numPr>
        <w:spacing w:after="160" w:line="276" w:lineRule="auto"/>
        <w:jc w:val="left"/>
      </w:pPr>
      <w:r>
        <w:t>Επιλογή κατηγορίας σε ανακοίνωση</w:t>
      </w:r>
    </w:p>
    <w:p w14:paraId="1DB45865" w14:textId="77777777" w:rsidR="00D72184" w:rsidRDefault="00D72184" w:rsidP="002E2598">
      <w:pPr>
        <w:pStyle w:val="a8"/>
        <w:numPr>
          <w:ilvl w:val="0"/>
          <w:numId w:val="32"/>
        </w:numPr>
        <w:spacing w:after="160" w:line="276" w:lineRule="auto"/>
        <w:jc w:val="left"/>
      </w:pPr>
      <w:r>
        <w:t>Επιλογή μαθήματος σε ανακοίνωση</w:t>
      </w:r>
    </w:p>
    <w:p w14:paraId="2AAFD117" w14:textId="310F0354" w:rsidR="00D72184" w:rsidRDefault="00D72184" w:rsidP="002E2598">
      <w:pPr>
        <w:pStyle w:val="a8"/>
        <w:numPr>
          <w:ilvl w:val="0"/>
          <w:numId w:val="32"/>
        </w:numPr>
        <w:spacing w:after="160" w:line="276" w:lineRule="auto"/>
        <w:jc w:val="left"/>
      </w:pPr>
      <w:r>
        <w:t>Επεξεργασία λήψης ειδοποιήσεων</w:t>
      </w:r>
    </w:p>
    <w:p w14:paraId="27FF6A95" w14:textId="77777777" w:rsidR="002E2598" w:rsidRDefault="002E2598" w:rsidP="002E2598">
      <w:pPr>
        <w:pStyle w:val="a8"/>
        <w:spacing w:after="160" w:line="256" w:lineRule="auto"/>
        <w:jc w:val="left"/>
      </w:pPr>
    </w:p>
    <w:p w14:paraId="2673454F" w14:textId="7ABE75A8" w:rsidR="005C1C14" w:rsidRDefault="00D72184" w:rsidP="00D72184">
      <w:pPr>
        <w:pStyle w:val="3"/>
      </w:pPr>
      <w:r w:rsidRPr="00D72184">
        <w:t>Δυνατότητες Ελεγκτή</w:t>
      </w:r>
    </w:p>
    <w:p w14:paraId="050858A2" w14:textId="77777777" w:rsidR="002E2598" w:rsidRDefault="002E2598" w:rsidP="002E2598">
      <w:pPr>
        <w:pStyle w:val="a8"/>
        <w:numPr>
          <w:ilvl w:val="0"/>
          <w:numId w:val="32"/>
        </w:numPr>
        <w:spacing w:line="276" w:lineRule="auto"/>
      </w:pPr>
      <w:r>
        <w:t>Προβολή όλων των ανακοινώσεων</w:t>
      </w:r>
    </w:p>
    <w:p w14:paraId="2C3CF194" w14:textId="77777777" w:rsidR="002E2598" w:rsidRDefault="002E2598" w:rsidP="002E2598">
      <w:pPr>
        <w:pStyle w:val="a8"/>
        <w:numPr>
          <w:ilvl w:val="0"/>
          <w:numId w:val="32"/>
        </w:numPr>
        <w:spacing w:line="276" w:lineRule="auto"/>
      </w:pPr>
      <w:r>
        <w:t>Επεξεργασία όλων των ανακοινώσεων</w:t>
      </w:r>
    </w:p>
    <w:p w14:paraId="390C937B" w14:textId="54817A98" w:rsidR="002E2598" w:rsidRDefault="002E2598" w:rsidP="002E2598">
      <w:pPr>
        <w:pStyle w:val="a8"/>
        <w:numPr>
          <w:ilvl w:val="0"/>
          <w:numId w:val="32"/>
        </w:numPr>
        <w:spacing w:line="276" w:lineRule="auto"/>
      </w:pPr>
      <w:r>
        <w:t>Αποδοχή ανακοινώσεων</w:t>
      </w:r>
    </w:p>
    <w:p w14:paraId="06490126" w14:textId="77777777" w:rsidR="002E2598" w:rsidRPr="00D72184" w:rsidRDefault="002E2598" w:rsidP="002E2598">
      <w:pPr>
        <w:pStyle w:val="a8"/>
        <w:spacing w:line="276" w:lineRule="auto"/>
      </w:pPr>
    </w:p>
    <w:p w14:paraId="0C0524E9" w14:textId="05751D16" w:rsidR="00D72184" w:rsidRDefault="002E2598" w:rsidP="002E2598">
      <w:pPr>
        <w:pStyle w:val="3"/>
      </w:pPr>
      <w:r w:rsidRPr="002E2598">
        <w:t>Δυνατότητες Διαχειριστή</w:t>
      </w:r>
    </w:p>
    <w:p w14:paraId="6F03CC18" w14:textId="77777777" w:rsidR="002E2598" w:rsidRDefault="002E2598" w:rsidP="002E2598">
      <w:pPr>
        <w:pStyle w:val="a8"/>
        <w:numPr>
          <w:ilvl w:val="0"/>
          <w:numId w:val="40"/>
        </w:numPr>
        <w:spacing w:after="160" w:line="276" w:lineRule="auto"/>
        <w:jc w:val="left"/>
      </w:pPr>
      <w:r>
        <w:t>Προβολή στατιστικών</w:t>
      </w:r>
    </w:p>
    <w:p w14:paraId="7FB9A508" w14:textId="77777777" w:rsidR="002E2598" w:rsidRDefault="002E2598" w:rsidP="002E2598">
      <w:pPr>
        <w:pStyle w:val="a8"/>
        <w:numPr>
          <w:ilvl w:val="0"/>
          <w:numId w:val="40"/>
        </w:numPr>
        <w:spacing w:after="160" w:line="276" w:lineRule="auto"/>
        <w:jc w:val="left"/>
      </w:pPr>
      <w:r>
        <w:t>Προβολή όλων των ανακοινώσεων</w:t>
      </w:r>
    </w:p>
    <w:p w14:paraId="0FFD2EE7" w14:textId="77777777" w:rsidR="002E2598" w:rsidRDefault="002E2598" w:rsidP="002E2598">
      <w:pPr>
        <w:pStyle w:val="a8"/>
        <w:numPr>
          <w:ilvl w:val="0"/>
          <w:numId w:val="40"/>
        </w:numPr>
        <w:spacing w:after="160" w:line="276" w:lineRule="auto"/>
        <w:jc w:val="left"/>
      </w:pPr>
      <w:r>
        <w:t>Επεξεργασία όλων των ανακοινώσεων</w:t>
      </w:r>
    </w:p>
    <w:p w14:paraId="7EFD054B" w14:textId="77777777" w:rsidR="002E2598" w:rsidRDefault="002E2598" w:rsidP="002E2598">
      <w:pPr>
        <w:pStyle w:val="a8"/>
        <w:numPr>
          <w:ilvl w:val="0"/>
          <w:numId w:val="40"/>
        </w:numPr>
        <w:spacing w:after="160" w:line="276" w:lineRule="auto"/>
        <w:jc w:val="left"/>
      </w:pPr>
      <w:r>
        <w:t>Διαγραφή όλων των ανακοινώσεων</w:t>
      </w:r>
    </w:p>
    <w:p w14:paraId="4BC102FC" w14:textId="77777777" w:rsidR="002E2598" w:rsidRDefault="002E2598" w:rsidP="002E2598">
      <w:pPr>
        <w:pStyle w:val="a8"/>
        <w:numPr>
          <w:ilvl w:val="0"/>
          <w:numId w:val="40"/>
        </w:numPr>
        <w:spacing w:after="160" w:line="276" w:lineRule="auto"/>
        <w:jc w:val="left"/>
      </w:pPr>
      <w:r>
        <w:t>Επεξεργασία κατηγοριών</w:t>
      </w:r>
    </w:p>
    <w:p w14:paraId="469C5763" w14:textId="77777777" w:rsidR="002E2598" w:rsidRDefault="002E2598" w:rsidP="002E2598">
      <w:pPr>
        <w:pStyle w:val="a8"/>
        <w:numPr>
          <w:ilvl w:val="0"/>
          <w:numId w:val="40"/>
        </w:numPr>
        <w:spacing w:after="160" w:line="276" w:lineRule="auto"/>
        <w:jc w:val="left"/>
      </w:pPr>
      <w:r>
        <w:t>Επεξεργασία μαθημάτων</w:t>
      </w:r>
    </w:p>
    <w:p w14:paraId="78E975F5" w14:textId="77777777" w:rsidR="002E2598" w:rsidRPr="002E2598" w:rsidRDefault="002E2598" w:rsidP="002E2598"/>
    <w:p w14:paraId="4A7F4729" w14:textId="78D1FDDE" w:rsidR="002E2598" w:rsidRDefault="002E2598">
      <w:pPr>
        <w:spacing w:after="0" w:line="276" w:lineRule="auto"/>
        <w:jc w:val="left"/>
      </w:pPr>
      <w:r>
        <w:br w:type="page"/>
      </w:r>
    </w:p>
    <w:p w14:paraId="2E4EB759" w14:textId="4B336FBA" w:rsidR="002E2598" w:rsidRDefault="00455B88" w:rsidP="00717AB7">
      <w:pPr>
        <w:pStyle w:val="2"/>
      </w:pPr>
      <w:r>
        <w:lastRenderedPageBreak/>
        <w:t>Ανάλυση</w:t>
      </w:r>
      <w:r w:rsidR="002E2598" w:rsidRPr="002E2598">
        <w:t xml:space="preserve"> συστήματος και αλληλεπίδραση του χρήστη με αυτό</w:t>
      </w:r>
    </w:p>
    <w:p w14:paraId="1A236315" w14:textId="77777777" w:rsidR="002E2598" w:rsidRDefault="002E2598" w:rsidP="002E2598">
      <w:r>
        <w:t>Το σύστημα θα αναλυθεί με την ίδια σειρά που παρουσιάστηκαν οι δυνατότητες χρήστη.</w:t>
      </w:r>
    </w:p>
    <w:p w14:paraId="5A9CC9CF" w14:textId="77777777" w:rsidR="002E2598" w:rsidRDefault="002E2598" w:rsidP="002E2598">
      <w:r>
        <w:t>Όσον αφορά την «Σελίδα Καλωσορίσματος» το σύστημα φορτώνει αρχικά τις δέκα πιο πρόσφατες ανακοινώσεις που έχουν καταχωρηθεί στο σύστημα. Αν ο χρήστης επιλέξει με κύλιση να φορτώσει περισσότερες, το σύστημα φορτώνει τις επόμενες 10 κοκ.</w:t>
      </w:r>
    </w:p>
    <w:p w14:paraId="4BF6F858" w14:textId="1CE8E3C6" w:rsidR="002E2598" w:rsidRDefault="002E2598" w:rsidP="002E2598">
      <w:r>
        <w:t xml:space="preserve">Όταν ο χρήστης επιλέγει να συνδεθεί στο σύστημα, το σύστημα τον μεταφέρει στην </w:t>
      </w:r>
      <w:r w:rsidRPr="16DB57D1">
        <w:rPr>
          <w:b/>
        </w:rPr>
        <w:t>«Σελίδα Εισόδου»</w:t>
      </w:r>
      <w:r>
        <w:t xml:space="preserve">. Η σελίδα εισόδου δεν ανήκει στο σύστημα αλλά προέρχεται από ένα σύστημα εξουσιοδότησης τρίτου(πχ </w:t>
      </w:r>
      <w:r w:rsidR="00455B88">
        <w:rPr>
          <w:lang w:val="en-US"/>
        </w:rPr>
        <w:t>GitHub</w:t>
      </w:r>
      <w:r>
        <w:t>).</w:t>
      </w:r>
      <w:r w:rsidRPr="00655BE2">
        <w:t xml:space="preserve"> </w:t>
      </w:r>
      <w:r>
        <w:t xml:space="preserve">Εκεί ο χρήστης καταχωρεί τα απαραίτητα στοιχεία. </w:t>
      </w:r>
    </w:p>
    <w:p w14:paraId="5CA22242" w14:textId="77777777" w:rsidR="002E2598" w:rsidRDefault="002E2598" w:rsidP="002E2598">
      <w:r>
        <w:t xml:space="preserve">Σε περίπτωση που ο χρήστης υπάρχει στο σύστημα το σύστημα εξουσιοδότησης επιστρέφει στο δικό μας σύστημα ένα </w:t>
      </w:r>
      <w:r w:rsidRPr="65D7793E">
        <w:rPr>
          <w:lang w:val="en-US"/>
        </w:rPr>
        <w:t>token</w:t>
      </w:r>
      <w:r>
        <w:t xml:space="preserve">. Στο </w:t>
      </w:r>
      <w:r w:rsidRPr="65D7793E">
        <w:rPr>
          <w:lang w:val="en-US"/>
        </w:rPr>
        <w:t>token</w:t>
      </w:r>
      <w:r>
        <w:t xml:space="preserve"> αυτό βασίζεται η συνεδρία του χρήστη. Το </w:t>
      </w:r>
      <w:r w:rsidRPr="65D7793E">
        <w:rPr>
          <w:lang w:val="en-US"/>
        </w:rPr>
        <w:t>token</w:t>
      </w:r>
      <w:r>
        <w:t xml:space="preserve"> περιέχει ένα </w:t>
      </w:r>
      <w:r w:rsidRPr="65D7793E">
        <w:rPr>
          <w:lang w:val="en-US"/>
        </w:rPr>
        <w:t>userId</w:t>
      </w:r>
      <w:r>
        <w:t xml:space="preserve"> με το οποίο ο χρήστης αντιστοιχίζεται στη βάση και λαμβάνονται τα λοιπά στοιχεία του. </w:t>
      </w:r>
    </w:p>
    <w:p w14:paraId="53091318" w14:textId="77777777" w:rsidR="002E2598" w:rsidRDefault="002E2598" w:rsidP="002E2598">
      <w:r>
        <w:t>Από το token το σύστημα λαμβάνει τις εξής πληροφορίες:</w:t>
      </w:r>
    </w:p>
    <w:p w14:paraId="1E2E66BF" w14:textId="77777777" w:rsidR="002E2598" w:rsidRDefault="002E2598" w:rsidP="002E2598">
      <w:pPr>
        <w:pStyle w:val="a8"/>
        <w:numPr>
          <w:ilvl w:val="0"/>
          <w:numId w:val="42"/>
        </w:numPr>
        <w:spacing w:after="160" w:line="256" w:lineRule="auto"/>
        <w:jc w:val="left"/>
        <w:rPr>
          <w:rFonts w:eastAsiaTheme="minorEastAsia"/>
        </w:rPr>
      </w:pPr>
      <w:r>
        <w:t>Όνομα</w:t>
      </w:r>
    </w:p>
    <w:p w14:paraId="75287DDB" w14:textId="77777777" w:rsidR="002E2598" w:rsidRPr="00480B28" w:rsidRDefault="002E2598" w:rsidP="002E2598">
      <w:pPr>
        <w:pStyle w:val="a8"/>
        <w:numPr>
          <w:ilvl w:val="0"/>
          <w:numId w:val="42"/>
        </w:numPr>
        <w:spacing w:after="160" w:line="256" w:lineRule="auto"/>
        <w:jc w:val="left"/>
        <w:rPr>
          <w:rFonts w:eastAsiaTheme="minorEastAsia"/>
        </w:rPr>
      </w:pPr>
      <w:r>
        <w:t>Επώνυμο</w:t>
      </w:r>
    </w:p>
    <w:p w14:paraId="2D713DE9" w14:textId="3D927918" w:rsidR="002E2598" w:rsidRDefault="002E2598" w:rsidP="002E2598">
      <w:pPr>
        <w:pStyle w:val="a8"/>
        <w:numPr>
          <w:ilvl w:val="0"/>
          <w:numId w:val="42"/>
        </w:numPr>
        <w:spacing w:after="160" w:line="256" w:lineRule="auto"/>
        <w:jc w:val="left"/>
        <w:rPr>
          <w:rFonts w:eastAsiaTheme="minorEastAsia"/>
        </w:rPr>
      </w:pPr>
      <w:r>
        <w:t>Ρόλος</w:t>
      </w:r>
      <w:r w:rsidR="006635FB">
        <w:t xml:space="preserve"> </w:t>
      </w:r>
      <w:r>
        <w:t>(Διαχειριστής, Γραμματεία-Καθηγητής, Φοιτητής)</w:t>
      </w:r>
    </w:p>
    <w:p w14:paraId="6C60D727" w14:textId="77777777" w:rsidR="002E2598" w:rsidRDefault="002E2598" w:rsidP="002E2598">
      <w:pPr>
        <w:pStyle w:val="a8"/>
        <w:numPr>
          <w:ilvl w:val="0"/>
          <w:numId w:val="42"/>
        </w:numPr>
        <w:spacing w:after="160" w:line="256" w:lineRule="auto"/>
        <w:jc w:val="left"/>
        <w:rPr>
          <w:rFonts w:eastAsiaTheme="minorEastAsia"/>
        </w:rPr>
      </w:pPr>
      <w:r>
        <w:t>Email σχολής</w:t>
      </w:r>
    </w:p>
    <w:p w14:paraId="5A2AE642" w14:textId="7AC0CDA1" w:rsidR="002E2598" w:rsidRDefault="002E2598" w:rsidP="002E2598">
      <w:pPr>
        <w:pStyle w:val="a8"/>
        <w:numPr>
          <w:ilvl w:val="0"/>
          <w:numId w:val="42"/>
        </w:numPr>
        <w:spacing w:after="160" w:line="256" w:lineRule="auto"/>
        <w:jc w:val="left"/>
        <w:rPr>
          <w:rFonts w:eastAsiaTheme="minorEastAsia"/>
        </w:rPr>
      </w:pPr>
      <w:r>
        <w:t>UserID</w:t>
      </w:r>
      <w:r w:rsidR="006635FB">
        <w:t xml:space="preserve"> </w:t>
      </w:r>
      <w:r>
        <w:t>(κρυφό, δηλαδή δεν εμφανίζεται στο χρήστη στη «</w:t>
      </w:r>
      <w:r w:rsidRPr="000502DE">
        <w:rPr>
          <w:b/>
          <w:bCs/>
        </w:rPr>
        <w:t>Σελίδα συμπλήρωσης στοιχείων</w:t>
      </w:r>
      <w:r w:rsidRPr="000502DE">
        <w:t>»</w:t>
      </w:r>
      <w:r>
        <w:t>)</w:t>
      </w:r>
    </w:p>
    <w:p w14:paraId="3AD04BD1" w14:textId="77777777" w:rsidR="002E2598" w:rsidRDefault="002E2598" w:rsidP="002E2598">
      <w:pPr>
        <w:rPr>
          <w:b/>
          <w:bCs/>
        </w:rPr>
      </w:pPr>
      <w:r>
        <w:t>Στην περίπτωση που ο χρήστης εγγράφεται πρώτη φορά στο σύστημα τα επιπλέον στοιχεία του δεν υπάρχουν οπότε παραπέμπεται στην σελίδα «</w:t>
      </w:r>
      <w:r w:rsidRPr="000502DE">
        <w:rPr>
          <w:b/>
          <w:bCs/>
        </w:rPr>
        <w:t>Σελίδα συμπλήρωσης στοιχείων</w:t>
      </w:r>
      <w:r w:rsidRPr="000502DE">
        <w:t>»</w:t>
      </w:r>
      <w:r w:rsidRPr="53862E79">
        <w:rPr>
          <w:b/>
          <w:bCs/>
        </w:rPr>
        <w:t xml:space="preserve">. </w:t>
      </w:r>
    </w:p>
    <w:p w14:paraId="63F96299" w14:textId="77777777" w:rsidR="002E2598" w:rsidRDefault="002E2598" w:rsidP="002E2598">
      <w:r>
        <w:t>Επιπλέον για συμπλήρωση:</w:t>
      </w:r>
    </w:p>
    <w:p w14:paraId="714860F8" w14:textId="77777777" w:rsidR="002E2598" w:rsidRDefault="002E2598" w:rsidP="002E2598">
      <w:pPr>
        <w:pStyle w:val="a8"/>
        <w:numPr>
          <w:ilvl w:val="0"/>
          <w:numId w:val="41"/>
        </w:numPr>
        <w:spacing w:after="160" w:line="256" w:lineRule="auto"/>
        <w:jc w:val="left"/>
        <w:rPr>
          <w:rFonts w:eastAsiaTheme="minorEastAsia"/>
        </w:rPr>
      </w:pPr>
      <w:r>
        <w:t>Τηλέφωνο (προαιρετικό)</w:t>
      </w:r>
    </w:p>
    <w:p w14:paraId="00BCFEB0" w14:textId="77777777" w:rsidR="002E2598" w:rsidRDefault="002E2598" w:rsidP="002E2598">
      <w:pPr>
        <w:pStyle w:val="a8"/>
        <w:numPr>
          <w:ilvl w:val="0"/>
          <w:numId w:val="41"/>
        </w:numPr>
        <w:spacing w:after="160" w:line="256" w:lineRule="auto"/>
        <w:jc w:val="left"/>
      </w:pPr>
      <w:r>
        <w:t xml:space="preserve">Τρέχον έτος σπουδών (σε περίπτωση που το λαμβάνουμε και αυτό μέσω του </w:t>
      </w:r>
      <w:r>
        <w:rPr>
          <w:lang w:val="en-US"/>
        </w:rPr>
        <w:t>token</w:t>
      </w:r>
      <w:r>
        <w:t>, πραγματοποιείται επαλήθευση για την σωστή καταχώρηση έτους)</w:t>
      </w:r>
    </w:p>
    <w:p w14:paraId="6D834B53" w14:textId="77777777" w:rsidR="002E2598" w:rsidRDefault="002E2598" w:rsidP="002E2598">
      <w:pPr>
        <w:pStyle w:val="a8"/>
        <w:numPr>
          <w:ilvl w:val="0"/>
          <w:numId w:val="41"/>
        </w:numPr>
        <w:spacing w:after="160" w:line="256" w:lineRule="auto"/>
        <w:jc w:val="left"/>
      </w:pPr>
      <w:r>
        <w:t>Έτος πρώτης εγγραφής</w:t>
      </w:r>
    </w:p>
    <w:p w14:paraId="60EDA17E" w14:textId="77777777" w:rsidR="002E2598" w:rsidRDefault="002E2598" w:rsidP="002E2598">
      <w:pPr>
        <w:pStyle w:val="a8"/>
        <w:numPr>
          <w:ilvl w:val="0"/>
          <w:numId w:val="41"/>
        </w:numPr>
        <w:spacing w:after="160" w:line="256" w:lineRule="auto"/>
        <w:jc w:val="left"/>
      </w:pPr>
      <w:r>
        <w:t xml:space="preserve">Δευτερεύον </w:t>
      </w:r>
      <w:r>
        <w:rPr>
          <w:lang w:val="en-US"/>
        </w:rPr>
        <w:t>mail</w:t>
      </w:r>
    </w:p>
    <w:p w14:paraId="17594B33" w14:textId="77777777" w:rsidR="002E2598" w:rsidRDefault="002E2598" w:rsidP="002E2598">
      <w:r>
        <w:t>Η συγκεκριμένη σελίδα αποτελεί σελίδα του συστήματος. Εδώ ο χρήστης καλείται να επαληθεύσει και συμπληρώσει τα πεδία. Επίσης σε αυτό το σημείο ο χρήστης καλείται να καταχωρήσει για πρώτη φορά τους τρόπους με τους οποίους θα λαμβάνει τις ενημερώσεις. (Εξ αρχής η λήψη ενημερώσεων είναι ενεργοποιημένη με όλους τους δυνατούς τρόπους)</w:t>
      </w:r>
    </w:p>
    <w:p w14:paraId="57A690A2" w14:textId="77777777" w:rsidR="002E2598" w:rsidRDefault="002E2598" w:rsidP="002E2598">
      <w:r>
        <w:t xml:space="preserve">Το σύστημα με την χρήση της υπηρεσίας </w:t>
      </w:r>
      <w:r w:rsidRPr="009662C5">
        <w:rPr>
          <w:b/>
          <w:bCs/>
        </w:rPr>
        <w:t>«Έλεγχος Χρήστη»</w:t>
      </w:r>
      <w:r>
        <w:t xml:space="preserve"> επιβεβαιώνει ότι ο χρήστης καταχώρησε όλα τα απαραίτητα στοιχεία και αφού ελέγξει την ορθότητα τους (πχ </w:t>
      </w:r>
      <w:r>
        <w:rPr>
          <w:lang w:val="en-US"/>
        </w:rPr>
        <w:t>mail</w:t>
      </w:r>
      <w:r>
        <w:t>)</w:t>
      </w:r>
      <w:r w:rsidRPr="001667B7">
        <w:t xml:space="preserve"> </w:t>
      </w:r>
      <w:r>
        <w:t xml:space="preserve">προχωράει στη δημιουργία νέου χρήστη και την αποθήκευση των στοιχείων του στη βάση. </w:t>
      </w:r>
    </w:p>
    <w:p w14:paraId="2C077E08" w14:textId="77777777" w:rsidR="002E2598" w:rsidRDefault="002E2598" w:rsidP="002E2598">
      <w:r>
        <w:lastRenderedPageBreak/>
        <w:t>Εφόσον ο χρήστης είναι πλέον συνδεδεμένος στη σελίδα και έχει πραγματοποιήσει την αρχική καταχώρηση στοιχείων το σύστημα τον κατευθύνει στην «Κεντρική Σελίδα». Στην Κεντρική Σελίδα ο χρήστης έχει την δυνατότητα να δει όλες τι δημόσιες ανακοινώσεις καθώς και τις ανακοινώσεις που το σύστημα θεωρεί κατάλληλες για αυτόν. Συγκεκριμένα η σελίδα αυτή περιέχει ανακοινώσεις που συνδέονται με τα έτη και τα μαθήματα, τα οποία έχει επιλέξει ο χρήστης πως τον αφορούν. Το σύστημα ελέγχει στη βάση το έτος του χρήστη και τα μαθήματα που έχει επιλέξει. Στη συνέχεια φορτώνει τις τελευταίες ανακοινώσεις και τις ανακοινώσεις που τον αφορούν με χρονική ταξινόμηση.</w:t>
      </w:r>
    </w:p>
    <w:p w14:paraId="367AB0F4" w14:textId="77777777" w:rsidR="002E2598" w:rsidRDefault="002E2598" w:rsidP="002E2598">
      <w:r>
        <w:t>Επιπλέον ο χρήστης έχει την δυνατότητα να αναζητήσει μία ανακοίνωση αξιοποιώντας το αντίστοιχο πεδίο. Η αναζήτηση γίνεται με βάση τον τίτλο της ανακοίνωσης και των λέξεων κλειδιά που έδωσε ο χρήστης.</w:t>
      </w:r>
    </w:p>
    <w:p w14:paraId="1BE35563" w14:textId="77777777" w:rsidR="002E2598" w:rsidRDefault="002E2598" w:rsidP="002E2598">
      <w:r>
        <w:t>Στη σελίδα «</w:t>
      </w:r>
      <w:r w:rsidRPr="5715FC23">
        <w:rPr>
          <w:b/>
          <w:bCs/>
        </w:rPr>
        <w:t>Οι ανακοινώσεις μου</w:t>
      </w:r>
      <w:r>
        <w:t xml:space="preserve">» ο χρήστης μπορεί να δει τις ανακοινώσεις που έχει καταχωρήσει ο ίδιος στο σύστημα. Πιο συγκεκριμένα το σύστημα αναζητά στη βάση όλες τις ανακοινώσεις που έχουν πραγματοποιηθεί με το </w:t>
      </w:r>
      <w:r w:rsidRPr="5715FC23">
        <w:rPr>
          <w:lang w:val="en-US"/>
        </w:rPr>
        <w:t>userId</w:t>
      </w:r>
      <w:r>
        <w:t xml:space="preserve"> του εκάστοτε χρήστη και τις φορτώνει. Ο χρήστης στη συνέχεια έχει την δυνατότητα να επεξεργαστεί ή να σβήσει κάποια από αυτές. Επιλέγοντας την ανακοίνωση που επιθυμεί φορτώνεται η σελίδα «</w:t>
      </w:r>
      <w:r w:rsidRPr="5715FC23">
        <w:rPr>
          <w:b/>
          <w:bCs/>
        </w:rPr>
        <w:t>Θέαση Ανακοίνωσης</w:t>
      </w:r>
      <w:r>
        <w:t xml:space="preserve">». Εδώ ο χρήστης μπορεί να επιλέξει την επεξεργασία ή την διαγραφή της ανακοίνωσης πατώντας τα αντίστοιχα πεδία. Σε περίπτωση διαγραφής το σύστημα επιβεβαιώνει την επιλογή του και προχωρά σε </w:t>
      </w:r>
      <w:r w:rsidRPr="5715FC23">
        <w:rPr>
          <w:u w:val="single"/>
        </w:rPr>
        <w:t>διαγραφή*</w:t>
      </w:r>
      <w:r>
        <w:t xml:space="preserve"> της ανακοίνωσης από τη βάση. Σε περίπτωση επεξεργασίας του εμφανίζεται η ίδια σελίδα με την σελίδα «Καταχώρηση Ανακοίνωσης» η οποία αναλύεται παρακάτω. Σε αυτή ο χρήστης προχωρά στις αλλαγές που επιθυμεί και αποθηκεύει εκ νέου την ανακοίνωση. Τα ανανεωμένα στοιχεία της ανακοίνωσης ελέγχονται για παραλήψεις από την υπηρεσία «Έλεγχος Ανακοίνωσης» και αποστέλλονται-αποθηκεύονται στη βάση. Επιπλέον καλείται η «Υπηρεσία Ενημέρωσης» η οποία αρχικά καταργεί την προηγούμενη ανακοίνωση από την ιστοσελίδα της σχολής και εν συνεχεία αποστέλλει νέα </w:t>
      </w:r>
      <w:r w:rsidRPr="5715FC23">
        <w:rPr>
          <w:lang w:val="en-US"/>
        </w:rPr>
        <w:t>mail</w:t>
      </w:r>
      <w:r>
        <w:t xml:space="preserve"> και ενημερώσεις στους ενδιαφερόμενους. </w:t>
      </w:r>
    </w:p>
    <w:p w14:paraId="7B4F7B25" w14:textId="77777777" w:rsidR="002E2598" w:rsidRDefault="002E2598" w:rsidP="002E2598">
      <w:r>
        <w:t xml:space="preserve">Στην σελίδα «Καταχώρηση Ανακοίνωσης» ο χρήστης καλείται να συμπληρώσει τα εξής πεδία: </w:t>
      </w:r>
    </w:p>
    <w:p w14:paraId="333445E2" w14:textId="77777777" w:rsidR="002E2598" w:rsidRDefault="002E2598" w:rsidP="002E2598">
      <w:pPr>
        <w:pStyle w:val="a8"/>
        <w:numPr>
          <w:ilvl w:val="0"/>
          <w:numId w:val="43"/>
        </w:numPr>
        <w:spacing w:after="160" w:line="256" w:lineRule="auto"/>
        <w:jc w:val="left"/>
      </w:pPr>
      <w:r>
        <w:t>Τίτλος</w:t>
      </w:r>
    </w:p>
    <w:p w14:paraId="7769CA49" w14:textId="77777777" w:rsidR="002E2598" w:rsidRDefault="002E2598" w:rsidP="002E2598">
      <w:pPr>
        <w:pStyle w:val="a8"/>
        <w:numPr>
          <w:ilvl w:val="0"/>
          <w:numId w:val="43"/>
        </w:numPr>
        <w:spacing w:after="160" w:line="256" w:lineRule="auto"/>
        <w:jc w:val="left"/>
      </w:pPr>
      <w:r>
        <w:t>Κατηγορία</w:t>
      </w:r>
    </w:p>
    <w:p w14:paraId="308254E5" w14:textId="77777777" w:rsidR="002E2598" w:rsidRDefault="002E2598" w:rsidP="002E2598">
      <w:pPr>
        <w:pStyle w:val="a8"/>
        <w:numPr>
          <w:ilvl w:val="0"/>
          <w:numId w:val="43"/>
        </w:numPr>
        <w:spacing w:after="160" w:line="256" w:lineRule="auto"/>
        <w:jc w:val="left"/>
      </w:pPr>
      <w:r>
        <w:t>Μάθημα(αν υπάρχει)</w:t>
      </w:r>
    </w:p>
    <w:p w14:paraId="12FFB122" w14:textId="77777777" w:rsidR="002E2598" w:rsidRDefault="002E2598" w:rsidP="002E2598">
      <w:pPr>
        <w:pStyle w:val="a8"/>
        <w:numPr>
          <w:ilvl w:val="0"/>
          <w:numId w:val="43"/>
        </w:numPr>
        <w:spacing w:after="160" w:line="256" w:lineRule="auto"/>
        <w:jc w:val="left"/>
      </w:pPr>
      <w:r>
        <w:t>Έτος(αν υπάρχει)</w:t>
      </w:r>
    </w:p>
    <w:p w14:paraId="763B13F4" w14:textId="77777777" w:rsidR="002E2598" w:rsidRDefault="002E2598" w:rsidP="002E2598">
      <w:pPr>
        <w:pStyle w:val="a8"/>
        <w:numPr>
          <w:ilvl w:val="0"/>
          <w:numId w:val="43"/>
        </w:numPr>
        <w:spacing w:after="160" w:line="256" w:lineRule="auto"/>
        <w:jc w:val="left"/>
      </w:pPr>
      <w:r>
        <w:t>Σώμα</w:t>
      </w:r>
    </w:p>
    <w:p w14:paraId="53797718" w14:textId="77777777" w:rsidR="002E2598" w:rsidRPr="00623E79" w:rsidRDefault="002E2598" w:rsidP="002E2598">
      <w:pPr>
        <w:rPr>
          <w:i/>
          <w:iCs/>
        </w:rPr>
      </w:pPr>
      <w:r w:rsidRPr="00623E79">
        <w:rPr>
          <w:i/>
          <w:iCs/>
        </w:rPr>
        <w:t xml:space="preserve">Επιπλέον μπορούν να επιλέξουν αν η ανακοίνωση είναι επείγουσα. Σε αυτή την περίπτωση η ανακοίνωση αποστέλλεται στους κατάλληλους παραλήπτες ασχέτως αν αυτοί έχουν επιλέξει την σίγαση ειδοποιήσεων για κάποιο χρονικό διάστημα. </w:t>
      </w:r>
    </w:p>
    <w:p w14:paraId="75DAAC81" w14:textId="77777777" w:rsidR="002E2598" w:rsidRDefault="002E2598" w:rsidP="002E2598">
      <w:r>
        <w:lastRenderedPageBreak/>
        <w:t xml:space="preserve">Μόλις ο χρήστης ολοκληρώσει την καταχώρηση ανακοίνωσης εκκινείτε η υπηρεσία </w:t>
      </w:r>
      <w:r w:rsidRPr="00AF34FD">
        <w:rPr>
          <w:b/>
          <w:bCs/>
        </w:rPr>
        <w:t>«Έλεγχος Ανακοίνωσης»</w:t>
      </w:r>
      <w:r>
        <w:t xml:space="preserve"> η οποία ελέγχει την ανακοίνωση για τυχόν παραλήψεις ή </w:t>
      </w:r>
      <w:r>
        <w:rPr>
          <w:lang w:val="en-US"/>
        </w:rPr>
        <w:t>conflicts</w:t>
      </w:r>
      <w:r>
        <w:t>. Για παράδειγμα δεν θα ήταν σωστή μια ανακοίνωση η οποία θα αφορούσε τις κατηγορίες μεταπτυχιακό και ταυτόχρονα 1ο έτος ( Η συγκεκριμένη λειτουργία βέβαια θα μπορούσε να μην υλοποιηθεί και να προταθεί σαν μελλοντική επέκταση του συστήματος). Μετά την διεκπεραίωση της υπηρεσίας αυτής η ανακοίνωση αποστέλλεται στην υπηρεσία επανελέγχου και μπαίνει σε αναμονή.</w:t>
      </w:r>
    </w:p>
    <w:p w14:paraId="6118DA6E" w14:textId="77777777" w:rsidR="002E2598" w:rsidRPr="00105D58" w:rsidRDefault="002E2598" w:rsidP="002E2598">
      <w:r>
        <w:t xml:space="preserve">Εφόσον η ανακοίνωση γίνει αποδεκτή, ο χρήστης που έχει καταχωρήσει την ανακοίνωση λαμβάνει </w:t>
      </w:r>
      <w:r>
        <w:rPr>
          <w:lang w:val="en-US"/>
        </w:rPr>
        <w:t>mail</w:t>
      </w:r>
      <w:r w:rsidRPr="001867B8">
        <w:t xml:space="preserve"> </w:t>
      </w:r>
      <w:r>
        <w:t xml:space="preserve">ενημέρωσης ότι η ανακοίνωση του έγινε δεκτή και στη συνέχεια καλείται η υπηρεσία </w:t>
      </w:r>
      <w:r w:rsidRPr="00404AB0">
        <w:rPr>
          <w:b/>
          <w:bCs/>
        </w:rPr>
        <w:t>«Προώθηση Ανακοίνωσης»</w:t>
      </w:r>
      <w:r>
        <w:t xml:space="preserve">. Η συγκεκριμένη υπηρεσία έχει ως βασικό της μέλημα να αποστέλλει την ανακοίνωση που καταχωρήθηκε στην ιστοσελίδα της σχολής. Επιπλέον προωθεί ενημερώσεις στους χρήστες που αφορά η ανακοίνωση, σε όποιο μέσο έχουν αυτοί επιλέξει. Πιο συγκεκριμένα ελέγχει τις επιλογές κάθε χρήστη που αφορά η ανακοίνωση και καλεί τις υπηρεσίες </w:t>
      </w:r>
      <w:r w:rsidRPr="00877CE5">
        <w:rPr>
          <w:b/>
          <w:bCs/>
        </w:rPr>
        <w:t xml:space="preserve">«Υπηρεσία </w:t>
      </w:r>
      <w:r w:rsidRPr="00877CE5">
        <w:rPr>
          <w:b/>
          <w:bCs/>
          <w:lang w:val="en-US"/>
        </w:rPr>
        <w:t>Mail</w:t>
      </w:r>
      <w:r w:rsidRPr="00877CE5">
        <w:rPr>
          <w:b/>
          <w:bCs/>
        </w:rPr>
        <w:t>»</w:t>
      </w:r>
      <w:r w:rsidRPr="00105D58">
        <w:t xml:space="preserve"> </w:t>
      </w:r>
      <w:r>
        <w:t xml:space="preserve">και </w:t>
      </w:r>
      <w:r w:rsidRPr="00877CE5">
        <w:rPr>
          <w:b/>
          <w:bCs/>
        </w:rPr>
        <w:t xml:space="preserve">«Υπηρεσία </w:t>
      </w:r>
      <w:r w:rsidRPr="00877CE5">
        <w:rPr>
          <w:b/>
          <w:bCs/>
          <w:lang w:val="en-US"/>
        </w:rPr>
        <w:t>mqtt</w:t>
      </w:r>
      <w:r w:rsidRPr="00877CE5">
        <w:rPr>
          <w:b/>
          <w:bCs/>
        </w:rPr>
        <w:t>»</w:t>
      </w:r>
      <w:r w:rsidRPr="00105D58">
        <w:t xml:space="preserve"> </w:t>
      </w:r>
      <w:r>
        <w:t>αντίστοιχα. Σε περίπτωση που η ανακοίνωση δεν γίνει δεκτή από την υπηρεσία επανελέγχου απορρίπτεται και ο χρήστης που την καταχώρησε ενημερώνεται. Σε αυτή την περίπτωση η ανακοίνωση συνεχίζει να υπάρχει σαν κρυφή στην σελίδα ανακοινώσεων του χρήστη και του δίνεται η δυνατότητα να την επεξεργαστεί και να την καταχωρήσει εκ νέου.</w:t>
      </w:r>
    </w:p>
    <w:p w14:paraId="11809AAF" w14:textId="77777777" w:rsidR="002E2598" w:rsidRDefault="002E2598" w:rsidP="002E2598">
      <w:r>
        <w:t>Διαφοροποίηση: Για να μην καλείται πολλαπλές φορές η «Προώθηση Ανακοίνωσης» θα μπορούσε να καλείται περιοδικά ανά 10 λεπτά και να προωθεί τότε τις ανακοινώσεις που έχουν καταχωρηθεί. Σε αυτή την περίπτωση βέβαια υπάρχει η πιθανότητα να γίνονται άσκοπες κλήσεις αν δεν έχουν καταχωρηθεί ανακοινώσεις.</w:t>
      </w:r>
    </w:p>
    <w:p w14:paraId="0DBAF48F" w14:textId="77777777" w:rsidR="002E2598" w:rsidRDefault="002E2598" w:rsidP="002E2598">
      <w:r>
        <w:t xml:space="preserve">Στη σελίδα «Οι ρυθμίσεις μου» ο χρήστης έχει την δυνατότητα να επιλέξει τις ρυθμίσεις που επιθυμεί. Συγκεκριμένα μπορεί να ενημερώσει το </w:t>
      </w:r>
      <w:r w:rsidRPr="7460696A">
        <w:rPr>
          <w:lang w:val="en-US"/>
        </w:rPr>
        <w:t>mail</w:t>
      </w:r>
      <w:r>
        <w:t xml:space="preserve"> που επιθυμεί να λαμβάνει ενημερώσεις, να προσθέσει δευτερεύον </w:t>
      </w:r>
      <w:r w:rsidRPr="7460696A">
        <w:rPr>
          <w:lang w:val="en-US"/>
        </w:rPr>
        <w:t>mail</w:t>
      </w:r>
      <w:r>
        <w:t xml:space="preserve"> το οποίο θα χρησιμοποιείται σε περίπτωση αποτυχίας στο βασικό. Επιπλέον εδώ μπορεί να απενεργοποιήσει τις ειδοποιήσεις για ορισμένο χρονικό διάστημα. Δίνονται οι επιλογές ώρας, μέρας ή και εβδομάδας.</w:t>
      </w:r>
    </w:p>
    <w:p w14:paraId="5844C247" w14:textId="77777777" w:rsidR="002E2598" w:rsidRDefault="002E2598" w:rsidP="002E2598">
      <w:r>
        <w:t xml:space="preserve">Τέλος, ο χρήστης, εφόσον είναι φοιτητής, μπορεί να επιλέξει τα μαθήματα και τα έτη που τον αφορούν μέσα από </w:t>
      </w:r>
      <w:r>
        <w:rPr>
          <w:lang w:val="en-US"/>
        </w:rPr>
        <w:t>drop</w:t>
      </w:r>
      <w:r w:rsidRPr="009B0F13">
        <w:t xml:space="preserve"> </w:t>
      </w:r>
      <w:r>
        <w:rPr>
          <w:lang w:val="en-US"/>
        </w:rPr>
        <w:t>down</w:t>
      </w:r>
      <w:r w:rsidRPr="009B0F13">
        <w:t xml:space="preserve"> </w:t>
      </w:r>
      <w:r>
        <w:t xml:space="preserve">μενού και ορισμένων </w:t>
      </w:r>
      <w:r>
        <w:rPr>
          <w:lang w:val="en-US"/>
        </w:rPr>
        <w:t>tick</w:t>
      </w:r>
      <w:r w:rsidRPr="009B0F13">
        <w:t xml:space="preserve"> </w:t>
      </w:r>
      <w:r>
        <w:rPr>
          <w:lang w:val="en-US"/>
        </w:rPr>
        <w:t>boxes</w:t>
      </w:r>
      <w:r w:rsidRPr="009B0F13">
        <w:t xml:space="preserve">. </w:t>
      </w:r>
      <w:r>
        <w:t>(Οι ρόλοι χρηστών αναλύονται παρακάτω)</w:t>
      </w:r>
    </w:p>
    <w:p w14:paraId="60DDFDB3" w14:textId="24CD9A12" w:rsidR="002E2598" w:rsidRDefault="002E2598" w:rsidP="002E2598">
      <w:r>
        <w:t>*Σε περίπτωση διαγραφής κάποιας ανακοίνωσης, αυτή παραμένει στη βάση αλλά δεν εμφανίζεται στους χρήστες με ρόλο φοιτητή ή γραμματεία-καθηγητή παρά μόνο στον διαχειριστή. Σε περίπτωση επεξεργασίας-ενημέρωσης κάποιας ανακοίνωσης τα στοιχεία αποθηκεύονται στην θέση των παλιών.</w:t>
      </w:r>
    </w:p>
    <w:p w14:paraId="7E9C6127" w14:textId="77777777" w:rsidR="006635FB" w:rsidRDefault="006635FB" w:rsidP="002E2598"/>
    <w:p w14:paraId="4E863277" w14:textId="77777777" w:rsidR="002E2598" w:rsidRDefault="002E2598" w:rsidP="002E2598">
      <w:r>
        <w:lastRenderedPageBreak/>
        <w:t>Συνοψίζοντας το σύστημα αποτελείται από τις εξής σελίδες θέασης(</w:t>
      </w:r>
      <w:r>
        <w:rPr>
          <w:lang w:val="en-US"/>
        </w:rPr>
        <w:t>Views</w:t>
      </w:r>
      <w:r>
        <w:t xml:space="preserve">): </w:t>
      </w:r>
    </w:p>
    <w:p w14:paraId="0D4AE6EF" w14:textId="77777777" w:rsidR="002E2598" w:rsidRPr="009B0F13" w:rsidRDefault="002E2598" w:rsidP="002E2598"/>
    <w:p w14:paraId="0D8A214A" w14:textId="77777777" w:rsidR="002E2598" w:rsidRDefault="002E2598" w:rsidP="002E2598">
      <w:pPr>
        <w:pStyle w:val="a8"/>
        <w:numPr>
          <w:ilvl w:val="0"/>
          <w:numId w:val="44"/>
        </w:numPr>
        <w:spacing w:after="160" w:line="256" w:lineRule="auto"/>
        <w:jc w:val="left"/>
      </w:pPr>
      <w:r>
        <w:t>«Σελίδα Καλωσορίσματος»</w:t>
      </w:r>
    </w:p>
    <w:p w14:paraId="072BCBC8" w14:textId="77777777" w:rsidR="002E2598" w:rsidRPr="00510A2F" w:rsidRDefault="002E2598" w:rsidP="002E2598">
      <w:pPr>
        <w:pStyle w:val="a8"/>
        <w:numPr>
          <w:ilvl w:val="0"/>
          <w:numId w:val="44"/>
        </w:numPr>
        <w:spacing w:after="160" w:line="256" w:lineRule="auto"/>
        <w:jc w:val="left"/>
        <w:rPr>
          <w:i/>
          <w:iCs/>
        </w:rPr>
      </w:pPr>
      <w:r w:rsidRPr="00510A2F">
        <w:rPr>
          <w:i/>
          <w:iCs/>
        </w:rPr>
        <w:t>«Σελίδα Εισόδου» : δεν ανήκει στο σύστημα</w:t>
      </w:r>
    </w:p>
    <w:p w14:paraId="36357E77" w14:textId="77777777" w:rsidR="002E2598" w:rsidRPr="000502DE" w:rsidRDefault="002E2598" w:rsidP="002E2598">
      <w:pPr>
        <w:pStyle w:val="a8"/>
        <w:numPr>
          <w:ilvl w:val="0"/>
          <w:numId w:val="44"/>
        </w:numPr>
        <w:spacing w:after="160" w:line="256" w:lineRule="auto"/>
        <w:jc w:val="left"/>
      </w:pPr>
      <w:r w:rsidRPr="000502DE">
        <w:t xml:space="preserve">«Σελίδα συμπλήρωσης στοιχείων» </w:t>
      </w:r>
    </w:p>
    <w:p w14:paraId="3D4167A8" w14:textId="77777777" w:rsidR="002E2598" w:rsidRDefault="002E2598" w:rsidP="002E2598">
      <w:pPr>
        <w:pStyle w:val="a8"/>
        <w:numPr>
          <w:ilvl w:val="0"/>
          <w:numId w:val="44"/>
        </w:numPr>
        <w:spacing w:after="160" w:line="256" w:lineRule="auto"/>
        <w:jc w:val="left"/>
      </w:pPr>
      <w:r w:rsidRPr="00510A2F">
        <w:t>«Κεντρική Σελίδα»</w:t>
      </w:r>
    </w:p>
    <w:p w14:paraId="11327C5D" w14:textId="77777777" w:rsidR="002E2598" w:rsidRDefault="002E2598" w:rsidP="002E2598">
      <w:pPr>
        <w:pStyle w:val="a8"/>
        <w:numPr>
          <w:ilvl w:val="0"/>
          <w:numId w:val="44"/>
        </w:numPr>
        <w:spacing w:after="160" w:line="256" w:lineRule="auto"/>
        <w:jc w:val="left"/>
      </w:pPr>
      <w:r>
        <w:t>«Οι ανακοινώσεις μου»</w:t>
      </w:r>
    </w:p>
    <w:p w14:paraId="58D9B794" w14:textId="77777777" w:rsidR="002E2598" w:rsidRDefault="002E2598" w:rsidP="002E2598">
      <w:pPr>
        <w:pStyle w:val="a8"/>
        <w:numPr>
          <w:ilvl w:val="0"/>
          <w:numId w:val="44"/>
        </w:numPr>
        <w:spacing w:after="160" w:line="256" w:lineRule="auto"/>
        <w:jc w:val="left"/>
      </w:pPr>
      <w:r>
        <w:t>«Θέαση Ανακοίνωσης»</w:t>
      </w:r>
    </w:p>
    <w:p w14:paraId="336480A8" w14:textId="77777777" w:rsidR="002E2598" w:rsidRDefault="002E2598" w:rsidP="002E2598">
      <w:pPr>
        <w:pStyle w:val="a8"/>
        <w:numPr>
          <w:ilvl w:val="0"/>
          <w:numId w:val="44"/>
        </w:numPr>
        <w:spacing w:after="160" w:line="256" w:lineRule="auto"/>
        <w:jc w:val="left"/>
      </w:pPr>
      <w:r>
        <w:t>«Οι Ρυθμίσεις μου»</w:t>
      </w:r>
    </w:p>
    <w:p w14:paraId="31A88958" w14:textId="77777777" w:rsidR="002E2598" w:rsidRDefault="002E2598" w:rsidP="002E2598">
      <w:pPr>
        <w:pStyle w:val="a8"/>
        <w:numPr>
          <w:ilvl w:val="0"/>
          <w:numId w:val="44"/>
        </w:numPr>
        <w:spacing w:after="160" w:line="256" w:lineRule="auto"/>
        <w:jc w:val="left"/>
      </w:pPr>
      <w:r>
        <w:t>«Ανακοινώσεις για έλεγχο»</w:t>
      </w:r>
    </w:p>
    <w:p w14:paraId="29A9C66B" w14:textId="77777777" w:rsidR="002E2598" w:rsidRDefault="002E2598" w:rsidP="002E2598"/>
    <w:p w14:paraId="712DBB5A" w14:textId="77777777" w:rsidR="002E2598" w:rsidRDefault="002E2598" w:rsidP="002E2598">
      <w:r>
        <w:t>Επιπλέον υλοποιεί τις εξής υπηρεσίες(</w:t>
      </w:r>
      <w:r>
        <w:rPr>
          <w:lang w:val="en-US"/>
        </w:rPr>
        <w:t>Services</w:t>
      </w:r>
      <w:r>
        <w:t>)</w:t>
      </w:r>
      <w:r w:rsidRPr="00510A2F">
        <w:t xml:space="preserve">: </w:t>
      </w:r>
    </w:p>
    <w:p w14:paraId="02796CA7" w14:textId="77777777" w:rsidR="002E2598" w:rsidRDefault="002E2598" w:rsidP="002E2598">
      <w:pPr>
        <w:pStyle w:val="a8"/>
        <w:numPr>
          <w:ilvl w:val="0"/>
          <w:numId w:val="45"/>
        </w:numPr>
        <w:spacing w:after="160" w:line="256" w:lineRule="auto"/>
        <w:jc w:val="left"/>
      </w:pPr>
      <w:r>
        <w:t>«Έλεγχος Χρήστη»</w:t>
      </w:r>
    </w:p>
    <w:p w14:paraId="0749E703" w14:textId="77777777" w:rsidR="002E2598" w:rsidRDefault="002E2598" w:rsidP="002E2598">
      <w:pPr>
        <w:pStyle w:val="a8"/>
        <w:numPr>
          <w:ilvl w:val="0"/>
          <w:numId w:val="45"/>
        </w:numPr>
        <w:spacing w:after="160" w:line="256" w:lineRule="auto"/>
        <w:jc w:val="left"/>
      </w:pPr>
      <w:r>
        <w:t>«Έλεγχος Ανακοίνωσης»</w:t>
      </w:r>
    </w:p>
    <w:p w14:paraId="3930153D" w14:textId="77777777" w:rsidR="002E2598" w:rsidRDefault="002E2598" w:rsidP="002E2598">
      <w:pPr>
        <w:pStyle w:val="a8"/>
        <w:numPr>
          <w:ilvl w:val="0"/>
          <w:numId w:val="45"/>
        </w:numPr>
        <w:spacing w:after="160" w:line="256" w:lineRule="auto"/>
        <w:jc w:val="left"/>
      </w:pPr>
      <w:r>
        <w:t>«Υπηρεσία Ενημέρωσης»</w:t>
      </w:r>
    </w:p>
    <w:p w14:paraId="04ABAA02" w14:textId="77777777" w:rsidR="002E2598" w:rsidRDefault="002E2598" w:rsidP="002E2598">
      <w:pPr>
        <w:pStyle w:val="a8"/>
        <w:numPr>
          <w:ilvl w:val="0"/>
          <w:numId w:val="45"/>
        </w:numPr>
        <w:spacing w:after="160" w:line="256" w:lineRule="auto"/>
        <w:jc w:val="left"/>
      </w:pPr>
      <w:r>
        <w:t>«Προώθηση Ανακοίνωσης»</w:t>
      </w:r>
    </w:p>
    <w:p w14:paraId="48A5C5A6" w14:textId="77777777" w:rsidR="002E2598" w:rsidRDefault="002E2598" w:rsidP="002E2598">
      <w:pPr>
        <w:pStyle w:val="a8"/>
        <w:numPr>
          <w:ilvl w:val="0"/>
          <w:numId w:val="45"/>
        </w:numPr>
        <w:spacing w:after="160" w:line="256" w:lineRule="auto"/>
        <w:jc w:val="left"/>
      </w:pPr>
      <w:r>
        <w:t xml:space="preserve">«Υπηρεσία </w:t>
      </w:r>
      <w:r w:rsidRPr="00C95AED">
        <w:rPr>
          <w:lang w:val="en-US"/>
        </w:rPr>
        <w:t>Mail</w:t>
      </w:r>
      <w:r>
        <w:t>»</w:t>
      </w:r>
    </w:p>
    <w:p w14:paraId="1A9C509E" w14:textId="77777777" w:rsidR="002E2598" w:rsidRDefault="002E2598" w:rsidP="002E2598">
      <w:pPr>
        <w:pStyle w:val="a8"/>
        <w:numPr>
          <w:ilvl w:val="0"/>
          <w:numId w:val="45"/>
        </w:numPr>
        <w:spacing w:after="160" w:line="256" w:lineRule="auto"/>
        <w:jc w:val="left"/>
      </w:pPr>
      <w:r>
        <w:t xml:space="preserve">«Υπηρεσία </w:t>
      </w:r>
      <w:r w:rsidRPr="00C95AED">
        <w:rPr>
          <w:lang w:val="en-US"/>
        </w:rPr>
        <w:t>mqtt</w:t>
      </w:r>
      <w:r>
        <w:t>»</w:t>
      </w:r>
    </w:p>
    <w:p w14:paraId="560A71E7" w14:textId="77777777" w:rsidR="002E2598" w:rsidRPr="009F72ED" w:rsidRDefault="002E2598" w:rsidP="00717AB7"/>
    <w:p w14:paraId="1D7E8D6E" w14:textId="77777777" w:rsidR="00EF487E" w:rsidRPr="009F72ED" w:rsidRDefault="00EF487E" w:rsidP="00EF487E"/>
    <w:p w14:paraId="310B09F2" w14:textId="77777777" w:rsidR="00912760" w:rsidRPr="00912760" w:rsidRDefault="00912760" w:rsidP="00912760"/>
    <w:p w14:paraId="4C9E5FF6" w14:textId="77777777" w:rsidR="0006038E" w:rsidRPr="00912760" w:rsidRDefault="0006038E" w:rsidP="0091460B">
      <w:pPr>
        <w:spacing w:after="0" w:line="276" w:lineRule="auto"/>
        <w:jc w:val="left"/>
      </w:pPr>
    </w:p>
    <w:p w14:paraId="560FA394" w14:textId="77777777" w:rsidR="00912760" w:rsidRPr="00912760" w:rsidRDefault="00912760" w:rsidP="00912760">
      <w:pPr>
        <w:spacing w:after="0" w:line="276" w:lineRule="auto"/>
        <w:jc w:val="left"/>
      </w:pPr>
    </w:p>
    <w:p w14:paraId="31034BA5" w14:textId="44CC12EC" w:rsidR="00912760" w:rsidRDefault="00912760" w:rsidP="00912760">
      <w:pPr>
        <w:spacing w:after="0" w:line="276" w:lineRule="auto"/>
        <w:jc w:val="left"/>
      </w:pPr>
    </w:p>
    <w:p w14:paraId="63FEC3D2" w14:textId="3FAB3232" w:rsidR="0029635F" w:rsidRDefault="0029635F" w:rsidP="00912760">
      <w:pPr>
        <w:spacing w:after="0" w:line="276" w:lineRule="auto"/>
        <w:jc w:val="left"/>
      </w:pPr>
    </w:p>
    <w:p w14:paraId="25B17903" w14:textId="247C418E" w:rsidR="0029635F" w:rsidRDefault="0029635F" w:rsidP="00912760">
      <w:pPr>
        <w:spacing w:after="0" w:line="276" w:lineRule="auto"/>
        <w:jc w:val="left"/>
      </w:pPr>
    </w:p>
    <w:p w14:paraId="4DEBB9C7" w14:textId="6742F549" w:rsidR="0029635F" w:rsidRDefault="0029635F">
      <w:pPr>
        <w:spacing w:after="0" w:line="276" w:lineRule="auto"/>
        <w:jc w:val="left"/>
      </w:pPr>
      <w:r>
        <w:br w:type="page"/>
      </w:r>
    </w:p>
    <w:p w14:paraId="33DEF6F7" w14:textId="77777777" w:rsidR="003B0C15" w:rsidRDefault="003B0C15" w:rsidP="003B0C15">
      <w:pPr>
        <w:spacing w:after="0" w:line="276" w:lineRule="auto"/>
        <w:jc w:val="left"/>
      </w:pPr>
    </w:p>
    <w:p w14:paraId="0BB536B4" w14:textId="77777777" w:rsidR="003B0C15" w:rsidRDefault="003B0C15" w:rsidP="003B0C15">
      <w:pPr>
        <w:spacing w:after="0" w:line="276" w:lineRule="auto"/>
        <w:jc w:val="left"/>
      </w:pPr>
    </w:p>
    <w:p w14:paraId="42004A1E" w14:textId="77777777" w:rsidR="003B0C15" w:rsidRDefault="003B0C15" w:rsidP="003B0C15">
      <w:pPr>
        <w:spacing w:after="0" w:line="276" w:lineRule="auto"/>
        <w:jc w:val="left"/>
      </w:pPr>
    </w:p>
    <w:p w14:paraId="2028399E" w14:textId="77777777" w:rsidR="003B0C15" w:rsidRDefault="003B0C15" w:rsidP="003B0C15">
      <w:pPr>
        <w:spacing w:after="0" w:line="276" w:lineRule="auto"/>
        <w:jc w:val="left"/>
      </w:pPr>
    </w:p>
    <w:p w14:paraId="42371846" w14:textId="77777777" w:rsidR="003B0C15" w:rsidRDefault="003B0C15" w:rsidP="003B0C15">
      <w:pPr>
        <w:spacing w:after="0" w:line="276" w:lineRule="auto"/>
        <w:jc w:val="left"/>
      </w:pPr>
    </w:p>
    <w:p w14:paraId="56AAFFE8" w14:textId="77777777" w:rsidR="003B0C15" w:rsidRDefault="003B0C15" w:rsidP="003B0C15">
      <w:pPr>
        <w:spacing w:after="0" w:line="276" w:lineRule="auto"/>
        <w:jc w:val="left"/>
      </w:pPr>
    </w:p>
    <w:p w14:paraId="7928563F" w14:textId="77777777" w:rsidR="003B0C15" w:rsidRDefault="003B0C15" w:rsidP="003B0C15">
      <w:pPr>
        <w:spacing w:after="0" w:line="276" w:lineRule="auto"/>
        <w:jc w:val="left"/>
      </w:pPr>
    </w:p>
    <w:p w14:paraId="1C5D2A73" w14:textId="546DEB0B" w:rsidR="00912760" w:rsidRPr="00CB4EDE" w:rsidRDefault="00912760" w:rsidP="00912760">
      <w:pPr>
        <w:pStyle w:val="1"/>
      </w:pPr>
      <w:r w:rsidRPr="00CB4EDE">
        <w:br/>
      </w:r>
      <w:bookmarkStart w:id="28" w:name="_Toc107866997"/>
      <w:r w:rsidR="00B5260D" w:rsidRPr="00CB4EDE">
        <w:t>Ανάπτυξη Λογισμικού και Τεχνολογίες</w:t>
      </w:r>
      <w:bookmarkEnd w:id="28"/>
    </w:p>
    <w:p w14:paraId="3D32384C" w14:textId="4E2BA750" w:rsidR="0029635F" w:rsidRDefault="00912760">
      <w:pPr>
        <w:spacing w:after="0" w:line="276" w:lineRule="auto"/>
        <w:jc w:val="left"/>
      </w:pPr>
      <w:r>
        <w:br w:type="page"/>
      </w:r>
    </w:p>
    <w:p w14:paraId="012B08C8" w14:textId="72F6F799" w:rsidR="0029635F" w:rsidRDefault="0029635F" w:rsidP="00E83A33">
      <w:pPr>
        <w:pStyle w:val="2"/>
        <w:rPr>
          <w:lang w:val="en-US"/>
        </w:rPr>
      </w:pPr>
      <w:bookmarkStart w:id="29" w:name="_Toc107866998"/>
      <w:r>
        <w:lastRenderedPageBreak/>
        <w:t xml:space="preserve">Παρουσίαση </w:t>
      </w:r>
      <w:r w:rsidRPr="0029635F">
        <w:rPr>
          <w:lang w:val="en-US"/>
        </w:rPr>
        <w:t>Front-end</w:t>
      </w:r>
      <w:bookmarkEnd w:id="29"/>
    </w:p>
    <w:p w14:paraId="07859109" w14:textId="2D438B26" w:rsidR="007C7D8B" w:rsidRPr="000841F9" w:rsidRDefault="007C7D8B" w:rsidP="007C7D8B">
      <w:pPr>
        <w:pStyle w:val="3"/>
      </w:pPr>
      <w:bookmarkStart w:id="30" w:name="_Toc107866999"/>
      <w:r>
        <w:t xml:space="preserve">Εργαλεία και τεχνολογίες που χρησιμοποιήθηκαν στο </w:t>
      </w:r>
      <w:r>
        <w:rPr>
          <w:lang w:val="en-US"/>
        </w:rPr>
        <w:t>front</w:t>
      </w:r>
      <w:r w:rsidRPr="007C7D8B">
        <w:t>-</w:t>
      </w:r>
      <w:r>
        <w:rPr>
          <w:lang w:val="en-US"/>
        </w:rPr>
        <w:t>end</w:t>
      </w:r>
      <w:bookmarkEnd w:id="30"/>
    </w:p>
    <w:p w14:paraId="71230A96" w14:textId="77777777" w:rsidR="00717AB7" w:rsidRDefault="00717AB7">
      <w:pPr>
        <w:spacing w:after="0" w:line="276" w:lineRule="auto"/>
        <w:jc w:val="left"/>
        <w:rPr>
          <w:color w:val="434343"/>
          <w:sz w:val="28"/>
          <w:szCs w:val="28"/>
        </w:rPr>
      </w:pPr>
      <w:r>
        <w:br w:type="page"/>
      </w:r>
    </w:p>
    <w:p w14:paraId="133E00C2" w14:textId="48C60E65" w:rsidR="0007392B" w:rsidRPr="00717AB7" w:rsidRDefault="0007392B" w:rsidP="0007392B">
      <w:pPr>
        <w:pStyle w:val="3"/>
      </w:pPr>
      <w:bookmarkStart w:id="31" w:name="_Toc107867000"/>
      <w:r>
        <w:lastRenderedPageBreak/>
        <w:t xml:space="preserve">Πως πραγματοποιείται η σύνδεση του χρήστη και </w:t>
      </w:r>
      <w:r>
        <w:rPr>
          <w:lang w:val="en-US"/>
        </w:rPr>
        <w:t>OpenID</w:t>
      </w:r>
      <w:bookmarkEnd w:id="31"/>
    </w:p>
    <w:p w14:paraId="43CB10EF" w14:textId="77777777" w:rsidR="0007392B" w:rsidRDefault="0007392B" w:rsidP="0007392B">
      <w:pPr>
        <w:rPr>
          <w:lang w:val="en-US"/>
        </w:rPr>
      </w:pPr>
      <w:r>
        <w:rPr>
          <w:lang w:val="en-US"/>
        </w:rPr>
        <w:t xml:space="preserve">Authentication, authorization </w:t>
      </w:r>
      <w:r>
        <w:t>και</w:t>
      </w:r>
      <w:r w:rsidRPr="00FD1A23">
        <w:rPr>
          <w:lang w:val="en-US"/>
        </w:rPr>
        <w:t xml:space="preserve"> </w:t>
      </w:r>
      <w:r>
        <w:t>η</w:t>
      </w:r>
      <w:r w:rsidRPr="00FD1A23">
        <w:rPr>
          <w:lang w:val="en-US"/>
        </w:rPr>
        <w:t xml:space="preserve"> </w:t>
      </w:r>
      <w:r>
        <w:t>χρήση</w:t>
      </w:r>
      <w:r w:rsidRPr="00FD1A23">
        <w:rPr>
          <w:lang w:val="en-US"/>
        </w:rPr>
        <w:t xml:space="preserve"> </w:t>
      </w:r>
      <w:r>
        <w:t>του</w:t>
      </w:r>
      <w:r w:rsidRPr="00FD1A23">
        <w:rPr>
          <w:lang w:val="en-US"/>
        </w:rPr>
        <w:t xml:space="preserve"> </w:t>
      </w:r>
      <w:r>
        <w:rPr>
          <w:lang w:val="en-US"/>
        </w:rPr>
        <w:t>keycloak</w:t>
      </w:r>
    </w:p>
    <w:p w14:paraId="6055824E" w14:textId="77777777" w:rsidR="0007392B" w:rsidRPr="005D2F91" w:rsidRDefault="0007392B" w:rsidP="0007392B">
      <w:r>
        <w:t xml:space="preserve">Η εξουσιοδότηση και η </w:t>
      </w:r>
      <w:r>
        <w:rPr>
          <w:rStyle w:val="q4iawc"/>
        </w:rPr>
        <w:t>αυθεντικοποίηση</w:t>
      </w:r>
      <w:r>
        <w:t xml:space="preserve"> των χρηστών στο σύστημα πραγματοποιείται με την χρήση του εργαλείου </w:t>
      </w:r>
      <w:r>
        <w:rPr>
          <w:lang w:val="en-US"/>
        </w:rPr>
        <w:t>keycloak</w:t>
      </w:r>
      <w:r w:rsidRPr="00FD1A23">
        <w:t xml:space="preserve">. </w:t>
      </w:r>
      <w:r>
        <w:t>Ο χρήστης επιλέγοντας το εικονίδιο εισόδου, μεταφέρεται στην σελίδα …. στην οποία καλείται να καταχωρήσει</w:t>
      </w:r>
      <w:r w:rsidRPr="00FD1A23">
        <w:t xml:space="preserve"> </w:t>
      </w:r>
      <w:r>
        <w:rPr>
          <w:lang w:val="en-US"/>
        </w:rPr>
        <w:t>email</w:t>
      </w:r>
      <w:r w:rsidRPr="00FD1A23">
        <w:t xml:space="preserve"> </w:t>
      </w:r>
      <w:r>
        <w:t xml:space="preserve">και κωδικό. Εν συνεχεία το εργαλείο </w:t>
      </w:r>
      <w:r>
        <w:rPr>
          <w:lang w:val="en-US"/>
        </w:rPr>
        <w:t>keycloak</w:t>
      </w:r>
      <w:r w:rsidRPr="00FD1A23">
        <w:t xml:space="preserve"> </w:t>
      </w:r>
      <w:r>
        <w:t xml:space="preserve">επιβεβαιώνει την ύπαρξη του χρήστη και φορτώνει από την βάση του τα στοιχεία του εκάστοτε χρήστη. Έπειτα τα στοιχεία του χρήστη αποθηκεύονται σε ένα </w:t>
      </w:r>
      <w:r>
        <w:rPr>
          <w:lang w:val="en-US"/>
        </w:rPr>
        <w:t>token</w:t>
      </w:r>
      <w:r w:rsidRPr="005D2F91">
        <w:t xml:space="preserve"> </w:t>
      </w:r>
      <w:r>
        <w:t xml:space="preserve">το οποίο με την σειρά του επιστρέφεται στο σύστημά μας. Με βασικό στοιχείο αυτό το </w:t>
      </w:r>
      <w:r>
        <w:rPr>
          <w:lang w:val="en-US"/>
        </w:rPr>
        <w:t>token</w:t>
      </w:r>
      <w:r w:rsidRPr="005D2F91">
        <w:t xml:space="preserve"> </w:t>
      </w:r>
      <w:r>
        <w:rPr>
          <w:rStyle w:val="af1"/>
        </w:rPr>
        <w:t xml:space="preserve">που δημιουργείται από το </w:t>
      </w:r>
      <w:r>
        <w:rPr>
          <w:rStyle w:val="af1"/>
          <w:lang w:val="en-US"/>
        </w:rPr>
        <w:t>keycloak</w:t>
      </w:r>
      <w:r w:rsidRPr="005D2F91">
        <w:rPr>
          <w:rStyle w:val="af1"/>
        </w:rPr>
        <w:t xml:space="preserve"> </w:t>
      </w:r>
      <w:r>
        <w:rPr>
          <w:rStyle w:val="af1"/>
        </w:rPr>
        <w:t>το σύστημά μας έχει την δυνατότητα να δημιουργήσει μια νέα συνεδρία για το χρήστη.</w:t>
      </w:r>
    </w:p>
    <w:p w14:paraId="5B658F32" w14:textId="2F7F3DAF" w:rsidR="0007392B" w:rsidRPr="00163F07" w:rsidRDefault="0007392B" w:rsidP="0007392B">
      <w:pPr>
        <w:rPr>
          <w:rStyle w:val="q4iawc"/>
          <w:i/>
          <w:iCs/>
        </w:rPr>
      </w:pPr>
      <w:r>
        <w:t xml:space="preserve">Το </w:t>
      </w:r>
      <w:r>
        <w:rPr>
          <w:lang w:val="en-US"/>
        </w:rPr>
        <w:t>keycloak</w:t>
      </w:r>
      <w:r w:rsidRPr="005D2F91">
        <w:t xml:space="preserve"> </w:t>
      </w:r>
      <w:r>
        <w:t>αποτελεί ένα λογισμικό ανοιχτού κώδικα το οποίο επιτρέπει την σύνδεση σε ένα σύστημα με διαχείριση ταυτότητας και πρόσβασης. Το</w:t>
      </w:r>
      <w:r w:rsidRPr="003123A8">
        <w:t xml:space="preserve"> </w:t>
      </w:r>
      <w:r>
        <w:rPr>
          <w:lang w:val="en-US"/>
        </w:rPr>
        <w:t>Keycloak</w:t>
      </w:r>
      <w:r>
        <w:t xml:space="preserve"> αποτελείται κατά κύριο λόγο από  δύο βασικά στοιχεία. Το ένα εξ αυτών είναι ο διακομιστής, ο οποίος περιλαμβάνει το </w:t>
      </w:r>
      <w:r>
        <w:rPr>
          <w:lang w:val="en-US"/>
        </w:rPr>
        <w:t>API</w:t>
      </w:r>
      <w:r w:rsidRPr="003123A8">
        <w:t xml:space="preserve"> </w:t>
      </w:r>
      <w:r>
        <w:t>καθώς και το γραφικό περιβάλλον. Το δεύτερο πρόκειται για τον προσαρμογέα της εφαρμογής, ο οποίο είναι ουσιαστικά ένα σύνολο βιβλιοθηκών που εξυπηρετούν στις κλήσεις προς τον διακομιστή. Ω</w:t>
      </w:r>
      <w:r w:rsidRPr="00352586">
        <w:t xml:space="preserve">ς επί το πλείστον </w:t>
      </w:r>
      <w:r>
        <w:t xml:space="preserve">αξιοποιείται από σύγχρονες εφαρμογές και υπηρεσίες. </w:t>
      </w:r>
      <w:r>
        <w:rPr>
          <w:rStyle w:val="q4iawc"/>
        </w:rPr>
        <w:t xml:space="preserve">Από τον Μάρτιο του 2018, αυτό το κοινοτικό έργο WildFly βρίσκεται υπό τη διαχείριση της Red Hat που το χρησιμοποιεί ως το upstream έργο για το προϊόν RH-SSO. </w:t>
      </w:r>
      <w:r w:rsidRPr="0013098E">
        <w:rPr>
          <w:rStyle w:val="q4iawc"/>
          <w:i/>
          <w:iCs/>
          <w:lang w:val="en-US"/>
        </w:rPr>
        <w:t>(</w:t>
      </w:r>
      <w:r w:rsidRPr="0013098E">
        <w:rPr>
          <w:rStyle w:val="q4iawc"/>
          <w:b/>
          <w:bCs/>
          <w:i/>
          <w:iCs/>
          <w:u w:val="single"/>
        </w:rPr>
        <w:t>Αναφορά</w:t>
      </w:r>
      <w:r w:rsidRPr="0013098E">
        <w:rPr>
          <w:rStyle w:val="q4iawc"/>
          <w:i/>
          <w:iCs/>
          <w:lang w:val="en-US"/>
        </w:rPr>
        <w:t xml:space="preserve"> </w:t>
      </w:r>
      <w:r w:rsidRPr="0013098E">
        <w:rPr>
          <w:rStyle w:val="HTML"/>
          <w:i w:val="0"/>
          <w:iCs w:val="0"/>
          <w:lang w:val="en-US"/>
        </w:rPr>
        <w:t xml:space="preserve">Marchioni, Francesco; Fugaro, Luigi (31 August 2016). </w:t>
      </w:r>
      <w:r w:rsidRPr="00352586">
        <w:rPr>
          <w:rStyle w:val="HTML"/>
          <w:i w:val="0"/>
          <w:iCs w:val="0"/>
          <w:lang w:val="en-US"/>
        </w:rPr>
        <w:t xml:space="preserve">"12". </w:t>
      </w:r>
      <w:hyperlink r:id="rId12" w:history="1">
        <w:r w:rsidRPr="00352586">
          <w:rPr>
            <w:rStyle w:val="-"/>
            <w:i/>
            <w:iCs/>
            <w:lang w:val="en-US"/>
          </w:rPr>
          <w:t>Mastering JBoss Enterprise Application Platform 7</w:t>
        </w:r>
      </w:hyperlink>
      <w:r w:rsidRPr="00352586">
        <w:rPr>
          <w:rStyle w:val="HTML"/>
          <w:i w:val="0"/>
          <w:iCs w:val="0"/>
          <w:lang w:val="en-US"/>
        </w:rPr>
        <w:t xml:space="preserve">. </w:t>
      </w:r>
      <w:hyperlink r:id="rId13" w:tooltip="ISBN (identifier)" w:history="1">
        <w:r w:rsidRPr="00352586">
          <w:rPr>
            <w:rStyle w:val="-"/>
            <w:i/>
            <w:iCs/>
            <w:lang w:val="en-US"/>
          </w:rPr>
          <w:t>ISBN</w:t>
        </w:r>
      </w:hyperlink>
      <w:r w:rsidRPr="00352586">
        <w:rPr>
          <w:rStyle w:val="HTML"/>
          <w:i w:val="0"/>
          <w:iCs w:val="0"/>
          <w:lang w:val="en-US"/>
        </w:rPr>
        <w:t> </w:t>
      </w:r>
      <w:hyperlink r:id="rId14" w:tooltip="Special:BookSources/978-1786463630" w:history="1">
        <w:r w:rsidRPr="00163F07">
          <w:rPr>
            <w:rStyle w:val="-"/>
            <w:i/>
            <w:iCs/>
          </w:rPr>
          <w:t>978-1786463630</w:t>
        </w:r>
      </w:hyperlink>
      <w:r w:rsidRPr="00163F07">
        <w:rPr>
          <w:rStyle w:val="HTML"/>
          <w:i w:val="0"/>
          <w:iCs w:val="0"/>
        </w:rPr>
        <w:t xml:space="preserve">. </w:t>
      </w:r>
      <w:r w:rsidRPr="00352586">
        <w:rPr>
          <w:rStyle w:val="HTML"/>
          <w:i w:val="0"/>
          <w:iCs w:val="0"/>
          <w:lang w:val="en-US"/>
        </w:rPr>
        <w:t>Introduction</w:t>
      </w:r>
      <w:r w:rsidRPr="00163F07">
        <w:rPr>
          <w:rStyle w:val="HTML"/>
          <w:i w:val="0"/>
          <w:iCs w:val="0"/>
        </w:rPr>
        <w:t xml:space="preserve"> </w:t>
      </w:r>
      <w:r w:rsidRPr="00352586">
        <w:rPr>
          <w:rStyle w:val="HTML"/>
          <w:i w:val="0"/>
          <w:iCs w:val="0"/>
          <w:lang w:val="en-US"/>
        </w:rPr>
        <w:t>Red</w:t>
      </w:r>
      <w:r w:rsidRPr="00163F07">
        <w:rPr>
          <w:rStyle w:val="HTML"/>
          <w:i w:val="0"/>
          <w:iCs w:val="0"/>
        </w:rPr>
        <w:t xml:space="preserve"> </w:t>
      </w:r>
      <w:r w:rsidRPr="00352586">
        <w:rPr>
          <w:rStyle w:val="HTML"/>
          <w:i w:val="0"/>
          <w:iCs w:val="0"/>
          <w:lang w:val="en-US"/>
        </w:rPr>
        <w:t>Hat</w:t>
      </w:r>
      <w:r w:rsidRPr="00163F07">
        <w:rPr>
          <w:rStyle w:val="HTML"/>
          <w:i w:val="0"/>
          <w:iCs w:val="0"/>
        </w:rPr>
        <w:t xml:space="preserve"> </w:t>
      </w:r>
      <w:r w:rsidRPr="00352586">
        <w:rPr>
          <w:rStyle w:val="HTML"/>
          <w:i w:val="0"/>
          <w:iCs w:val="0"/>
          <w:lang w:val="en-US"/>
        </w:rPr>
        <w:t>SSO</w:t>
      </w:r>
      <w:r w:rsidRPr="00163F07">
        <w:rPr>
          <w:rStyle w:val="HTML"/>
          <w:i w:val="0"/>
          <w:iCs w:val="0"/>
        </w:rPr>
        <w:t>.</w:t>
      </w:r>
      <w:r w:rsidRPr="00163F07">
        <w:rPr>
          <w:rStyle w:val="q4iawc"/>
          <w:i/>
          <w:iCs/>
        </w:rPr>
        <w:t>).</w:t>
      </w:r>
    </w:p>
    <w:p w14:paraId="6233659A" w14:textId="77777777" w:rsidR="0007392B" w:rsidRDefault="0007392B" w:rsidP="0007392B">
      <w:pPr>
        <w:rPr>
          <w:rStyle w:val="q4iawc"/>
        </w:rPr>
      </w:pPr>
      <w:r>
        <w:rPr>
          <w:rStyle w:val="q4iawc"/>
        </w:rPr>
        <w:t>Η πρώτη κυκλοφορία παραγωγής του Keycloak ήταν τον Σεπτέμβριο του 2014, με την ανάπτυξη να έχει ξεκινήσει περίπου ένα χρόνο νωρίτερα.</w:t>
      </w:r>
      <w:r>
        <w:rPr>
          <w:rStyle w:val="viiyi"/>
        </w:rPr>
        <w:t xml:space="preserve"> </w:t>
      </w:r>
      <w:r>
        <w:rPr>
          <w:rStyle w:val="q4iawc"/>
        </w:rPr>
        <w:t>Το 2016 η Red Hat άλλαξε το προϊόν RH SSO από το να βασίζεται στο πλαίσιο PicketLink στο να βασίζεται στο Keycloak upstream Project.</w:t>
      </w:r>
    </w:p>
    <w:p w14:paraId="68CDA91F" w14:textId="75E539AB" w:rsidR="0007392B" w:rsidRPr="006A0C71" w:rsidRDefault="0007392B" w:rsidP="0007392B">
      <w:pPr>
        <w:pStyle w:val="Table"/>
        <w:rPr>
          <w:rStyle w:val="q4iawc"/>
          <w:i/>
          <w:iCs/>
          <w:lang w:val="en-US"/>
        </w:rPr>
      </w:pPr>
      <w:r w:rsidRPr="006A0C71">
        <w:rPr>
          <w:rStyle w:val="q4iawc"/>
          <w:lang w:val="en-US"/>
        </w:rPr>
        <w:t>(</w:t>
      </w:r>
      <w:r w:rsidRPr="0013098E">
        <w:rPr>
          <w:rStyle w:val="q4iawc"/>
          <w:b/>
          <w:bCs/>
          <w:i/>
          <w:iCs/>
          <w:u w:val="single"/>
        </w:rPr>
        <w:t>Αναφορά</w:t>
      </w:r>
      <w:r w:rsidRPr="0013098E">
        <w:rPr>
          <w:rStyle w:val="q4iawc"/>
          <w:i/>
          <w:iCs/>
          <w:lang w:val="en-US"/>
        </w:rPr>
        <w:t xml:space="preserve"> </w:t>
      </w:r>
      <w:r w:rsidRPr="006A0C71">
        <w:rPr>
          <w:rStyle w:val="q4iawc"/>
          <w:i/>
          <w:iCs/>
          <w:lang w:val="en-US"/>
        </w:rPr>
        <w:t>Atkisson, Brian (4 October 2016). "How Red Hat re-designed its Single Sign On (SSO) architecture, and why". Red Hat. Archived from the original on 9 January 2018. Retrieved 7 March 2018.</w:t>
      </w:r>
    </w:p>
    <w:p w14:paraId="34DE04D8" w14:textId="77777777" w:rsidR="0007392B" w:rsidRPr="006A0C71" w:rsidRDefault="0007392B" w:rsidP="0007392B">
      <w:pPr>
        <w:pStyle w:val="Table"/>
        <w:rPr>
          <w:rStyle w:val="q4iawc"/>
          <w:i/>
          <w:iCs/>
          <w:lang w:val="en-US"/>
        </w:rPr>
      </w:pPr>
      <w:r w:rsidRPr="006A0C71">
        <w:rPr>
          <w:rStyle w:val="q4iawc"/>
          <w:i/>
          <w:iCs/>
          <w:lang w:val="en-US"/>
        </w:rPr>
        <w:t>Dawidowicz, Boleslaw (10 March 2015). "PicketLink and Keycloak projects are merging!". PicketLink.org. Archived from the original on 11 September 2015. Retrieved 7 March 2018.</w:t>
      </w:r>
    </w:p>
    <w:p w14:paraId="0102BEE9" w14:textId="5512863D" w:rsidR="00895DF1" w:rsidRDefault="0007392B" w:rsidP="00895DF1">
      <w:pPr>
        <w:pStyle w:val="Table"/>
        <w:rPr>
          <w:rStyle w:val="q4iawc"/>
        </w:rPr>
      </w:pPr>
      <w:r w:rsidRPr="006A0C71">
        <w:rPr>
          <w:rStyle w:val="q4iawc"/>
          <w:i/>
          <w:iCs/>
          <w:lang w:val="en-US"/>
        </w:rPr>
        <w:t xml:space="preserve">Peeples, Kenneth (28 May 2014). "What is the difference between Picketlink and Keycloak?". </w:t>
      </w:r>
      <w:r w:rsidRPr="00163F07">
        <w:rPr>
          <w:rStyle w:val="q4iawc"/>
          <w:i/>
          <w:iCs/>
          <w:lang w:val="en-US"/>
        </w:rPr>
        <w:t>JBossDeveloper. Archived from the original on 5 April 2017. Retrieved 7 March 2018</w:t>
      </w:r>
      <w:r w:rsidR="00895DF1" w:rsidRPr="00895DF1">
        <w:rPr>
          <w:rStyle w:val="q4iawc"/>
        </w:rPr>
        <w:t>)</w:t>
      </w:r>
    </w:p>
    <w:p w14:paraId="42B4A841" w14:textId="77777777" w:rsidR="00895DF1" w:rsidRPr="00895DF1" w:rsidRDefault="00895DF1" w:rsidP="00895DF1">
      <w:pPr>
        <w:pStyle w:val="Table"/>
        <w:rPr>
          <w:rStyle w:val="q4iawc"/>
          <w:b/>
          <w:bCs/>
          <w:i/>
          <w:iCs/>
          <w:u w:val="single"/>
        </w:rPr>
      </w:pPr>
    </w:p>
    <w:p w14:paraId="6111A22C" w14:textId="6D0C0402" w:rsidR="0007392B" w:rsidRPr="00895DF1" w:rsidRDefault="0007392B" w:rsidP="00895DF1">
      <w:pPr>
        <w:pStyle w:val="Table"/>
      </w:pPr>
      <w:r w:rsidRPr="00367F02">
        <w:t>Τα</w:t>
      </w:r>
      <w:r w:rsidRPr="00895DF1">
        <w:t xml:space="preserve"> </w:t>
      </w:r>
      <w:r w:rsidRPr="00367F02">
        <w:t>χαρακτηριστικά</w:t>
      </w:r>
      <w:r w:rsidRPr="00895DF1">
        <w:t xml:space="preserve"> </w:t>
      </w:r>
      <w:r w:rsidRPr="00367F02">
        <w:t>του</w:t>
      </w:r>
      <w:r w:rsidRPr="00895DF1">
        <w:t xml:space="preserve"> </w:t>
      </w:r>
      <w:r w:rsidRPr="00367F02">
        <w:rPr>
          <w:lang w:val="en-US"/>
        </w:rPr>
        <w:t>Keycloak</w:t>
      </w:r>
      <w:r w:rsidRPr="00895DF1">
        <w:t xml:space="preserve"> </w:t>
      </w:r>
      <w:r w:rsidRPr="00367F02">
        <w:t>περιλαμβάνουν</w:t>
      </w:r>
      <w:r w:rsidRPr="00895DF1">
        <w:t>:</w:t>
      </w:r>
    </w:p>
    <w:p w14:paraId="7C876F30" w14:textId="77777777" w:rsidR="0007392B" w:rsidRPr="00367F02" w:rsidRDefault="0007392B" w:rsidP="00895DF1">
      <w:pPr>
        <w:pStyle w:val="a8"/>
        <w:numPr>
          <w:ilvl w:val="0"/>
          <w:numId w:val="24"/>
        </w:numPr>
        <w:spacing w:line="276" w:lineRule="auto"/>
      </w:pPr>
      <w:r w:rsidRPr="00367F02">
        <w:t>Εγγραφή χρήστη</w:t>
      </w:r>
    </w:p>
    <w:p w14:paraId="72C17248" w14:textId="77777777" w:rsidR="0007392B" w:rsidRPr="00367F02" w:rsidRDefault="0007392B" w:rsidP="00895DF1">
      <w:pPr>
        <w:pStyle w:val="a8"/>
        <w:numPr>
          <w:ilvl w:val="0"/>
          <w:numId w:val="24"/>
        </w:numPr>
        <w:spacing w:line="276" w:lineRule="auto"/>
      </w:pPr>
      <w:r>
        <w:t>Σύνδεση μέσω κοινωνικών δικτύων</w:t>
      </w:r>
    </w:p>
    <w:p w14:paraId="024A1917" w14:textId="77777777" w:rsidR="0007392B" w:rsidRPr="00367F02" w:rsidRDefault="0007392B" w:rsidP="00895DF1">
      <w:pPr>
        <w:pStyle w:val="a8"/>
        <w:numPr>
          <w:ilvl w:val="0"/>
          <w:numId w:val="24"/>
        </w:numPr>
        <w:spacing w:line="276" w:lineRule="auto"/>
      </w:pPr>
      <w:r w:rsidRPr="00367F02">
        <w:t>Ενιαία σύνδεση/</w:t>
      </w:r>
      <w:r>
        <w:t>απο</w:t>
      </w:r>
      <w:r w:rsidRPr="00367F02">
        <w:t>σύνδεση σε όλες τις εφαρμογές που ανήκουν στ</w:t>
      </w:r>
      <w:r>
        <w:t>ο ίδιο σύνολο</w:t>
      </w:r>
    </w:p>
    <w:p w14:paraId="6FB12E3E" w14:textId="77777777" w:rsidR="0007392B" w:rsidRPr="00367F02" w:rsidRDefault="0007392B" w:rsidP="00895DF1">
      <w:pPr>
        <w:pStyle w:val="a8"/>
        <w:numPr>
          <w:ilvl w:val="0"/>
          <w:numId w:val="24"/>
        </w:numPr>
        <w:spacing w:line="276" w:lineRule="auto"/>
      </w:pPr>
      <w:r w:rsidRPr="00367F02">
        <w:t>Έλεγχος ταυτότητας δύο παραγόντων</w:t>
      </w:r>
    </w:p>
    <w:p w14:paraId="7B47E4C7" w14:textId="77777777" w:rsidR="0007392B" w:rsidRPr="00367F02" w:rsidRDefault="0007392B" w:rsidP="00895DF1">
      <w:pPr>
        <w:pStyle w:val="a8"/>
        <w:numPr>
          <w:ilvl w:val="0"/>
          <w:numId w:val="24"/>
        </w:numPr>
        <w:spacing w:line="276" w:lineRule="auto"/>
      </w:pPr>
      <w:r w:rsidRPr="00367F02">
        <w:t>Ενσωμάτωση</w:t>
      </w:r>
      <w:r>
        <w:rPr>
          <w:lang w:val="en-US"/>
        </w:rPr>
        <w:t xml:space="preserve"> </w:t>
      </w:r>
      <w:r>
        <w:t>πρωτοκόλλου</w:t>
      </w:r>
      <w:r w:rsidRPr="00367F02">
        <w:t xml:space="preserve"> </w:t>
      </w:r>
      <w:r w:rsidRPr="00367F02">
        <w:rPr>
          <w:lang w:val="en-US"/>
        </w:rPr>
        <w:t>LDAP</w:t>
      </w:r>
    </w:p>
    <w:p w14:paraId="10209890" w14:textId="77777777" w:rsidR="0007392B" w:rsidRPr="00367F02" w:rsidRDefault="0007392B" w:rsidP="00895DF1">
      <w:pPr>
        <w:pStyle w:val="a8"/>
        <w:numPr>
          <w:ilvl w:val="0"/>
          <w:numId w:val="24"/>
        </w:numPr>
        <w:spacing w:line="276" w:lineRule="auto"/>
      </w:pPr>
      <w:r>
        <w:t>Διαμεσολαβητή</w:t>
      </w:r>
      <w:r w:rsidRPr="00367F02">
        <w:t xml:space="preserve"> </w:t>
      </w:r>
      <w:r w:rsidRPr="00367F02">
        <w:rPr>
          <w:lang w:val="en-US"/>
        </w:rPr>
        <w:t>Kerberos</w:t>
      </w:r>
    </w:p>
    <w:p w14:paraId="02C4B54A" w14:textId="4D897FF0" w:rsidR="0007392B" w:rsidRPr="0007392B" w:rsidRDefault="0007392B" w:rsidP="0007392B">
      <w:r>
        <w:lastRenderedPageBreak/>
        <w:t>Διαφορετικά χαρακτηριστικά εξαρτόμενα από το σύνολο που ανήκει η εφαρμογή</w:t>
      </w:r>
    </w:p>
    <w:p w14:paraId="6975551F" w14:textId="77777777" w:rsidR="0007392B" w:rsidRPr="0007392B" w:rsidRDefault="0007392B" w:rsidP="0007392B"/>
    <w:p w14:paraId="08463397" w14:textId="77777777" w:rsidR="0007392B" w:rsidRDefault="0007392B">
      <w:pPr>
        <w:spacing w:after="0" w:line="276" w:lineRule="auto"/>
        <w:jc w:val="left"/>
        <w:rPr>
          <w:color w:val="434343"/>
          <w:sz w:val="28"/>
          <w:szCs w:val="28"/>
        </w:rPr>
      </w:pPr>
      <w:r>
        <w:br w:type="page"/>
      </w:r>
    </w:p>
    <w:p w14:paraId="0E8F29EB" w14:textId="75E25E3D" w:rsidR="007C7D8B" w:rsidRPr="007C7D8B" w:rsidRDefault="007C7D8B" w:rsidP="007C7D8B">
      <w:pPr>
        <w:pStyle w:val="3"/>
      </w:pPr>
      <w:bookmarkStart w:id="32" w:name="_Toc107867001"/>
      <w:r>
        <w:lastRenderedPageBreak/>
        <w:t>Ανάπτυξη διεπαφής χρήστη και προβλήματα</w:t>
      </w:r>
      <w:bookmarkEnd w:id="32"/>
    </w:p>
    <w:p w14:paraId="227202AE" w14:textId="1FC31342" w:rsidR="007C7D8B" w:rsidRDefault="007C7D8B" w:rsidP="007C7D8B">
      <w:pPr>
        <w:pStyle w:val="3"/>
      </w:pPr>
      <w:bookmarkStart w:id="33" w:name="_Toc107867002"/>
      <w:r>
        <w:t>Παρουσίαση λειτουργιών με παραδείγματα</w:t>
      </w:r>
      <w:bookmarkEnd w:id="33"/>
    </w:p>
    <w:p w14:paraId="19C69F93" w14:textId="73E480A6" w:rsidR="007C7D8B" w:rsidRDefault="007C7D8B" w:rsidP="007C7D8B"/>
    <w:p w14:paraId="12B3BA01" w14:textId="77777777" w:rsidR="0007392B" w:rsidRDefault="0007392B">
      <w:pPr>
        <w:spacing w:after="0" w:line="276" w:lineRule="auto"/>
        <w:jc w:val="left"/>
        <w:rPr>
          <w:sz w:val="32"/>
          <w:szCs w:val="32"/>
        </w:rPr>
      </w:pPr>
      <w:r>
        <w:br w:type="page"/>
      </w:r>
    </w:p>
    <w:p w14:paraId="20284DA1" w14:textId="0835CADA" w:rsidR="007C7D8B" w:rsidRDefault="007C7D8B" w:rsidP="007C7D8B">
      <w:pPr>
        <w:pStyle w:val="2"/>
        <w:rPr>
          <w:lang w:val="en-US"/>
        </w:rPr>
      </w:pPr>
      <w:bookmarkStart w:id="34" w:name="_Toc107867003"/>
      <w:r>
        <w:lastRenderedPageBreak/>
        <w:t xml:space="preserve">Παρουσίαση </w:t>
      </w:r>
      <w:r>
        <w:rPr>
          <w:lang w:val="en-US"/>
        </w:rPr>
        <w:t>Back-end</w:t>
      </w:r>
      <w:bookmarkEnd w:id="34"/>
    </w:p>
    <w:p w14:paraId="5A2A0556" w14:textId="37A60746" w:rsidR="007C7D8B" w:rsidRPr="007C7D8B" w:rsidRDefault="007C7D8B" w:rsidP="007C7D8B">
      <w:pPr>
        <w:pStyle w:val="3"/>
      </w:pPr>
      <w:bookmarkStart w:id="35" w:name="_Toc107867004"/>
      <w:r>
        <w:t xml:space="preserve">Εργαλεία και τεχνολογίες που χρησιμοποιήθηκαν στο </w:t>
      </w:r>
      <w:r>
        <w:rPr>
          <w:lang w:val="en-US"/>
        </w:rPr>
        <w:t>back</w:t>
      </w:r>
      <w:r w:rsidRPr="007C7D8B">
        <w:t>-</w:t>
      </w:r>
      <w:r>
        <w:rPr>
          <w:lang w:val="en-US"/>
        </w:rPr>
        <w:t>end</w:t>
      </w:r>
      <w:bookmarkEnd w:id="35"/>
    </w:p>
    <w:p w14:paraId="063EBCF1" w14:textId="332B62C2" w:rsidR="007C7D8B" w:rsidRDefault="007C7D8B" w:rsidP="007C7D8B">
      <w:pPr>
        <w:pStyle w:val="3"/>
      </w:pPr>
      <w:bookmarkStart w:id="36" w:name="_Toc107867005"/>
      <w:r>
        <w:t>Ανάπτυξη κώδικα και εμπόδια</w:t>
      </w:r>
      <w:bookmarkEnd w:id="36"/>
    </w:p>
    <w:p w14:paraId="000EFFA8" w14:textId="77777777" w:rsidR="0007392B" w:rsidRDefault="0007392B">
      <w:pPr>
        <w:spacing w:after="0" w:line="276" w:lineRule="auto"/>
        <w:jc w:val="left"/>
        <w:rPr>
          <w:color w:val="434343"/>
          <w:sz w:val="28"/>
          <w:szCs w:val="28"/>
        </w:rPr>
      </w:pPr>
      <w:r>
        <w:br w:type="page"/>
      </w:r>
    </w:p>
    <w:p w14:paraId="227873F6" w14:textId="72AE8C74" w:rsidR="007C7D8B" w:rsidRDefault="007C7D8B" w:rsidP="007C7D8B">
      <w:pPr>
        <w:pStyle w:val="3"/>
        <w:rPr>
          <w:lang w:val="en-US"/>
        </w:rPr>
      </w:pPr>
      <w:bookmarkStart w:id="37" w:name="_Toc107867006"/>
      <w:r>
        <w:lastRenderedPageBreak/>
        <w:t xml:space="preserve">Ανάλυση </w:t>
      </w:r>
      <w:r>
        <w:rPr>
          <w:lang w:val="en-US"/>
        </w:rPr>
        <w:t>API</w:t>
      </w:r>
      <w:bookmarkEnd w:id="37"/>
    </w:p>
    <w:p w14:paraId="51CD2219" w14:textId="77777777" w:rsidR="00717AB7" w:rsidRPr="00EF487E" w:rsidRDefault="00717AB7" w:rsidP="00717AB7">
      <w:pPr>
        <w:rPr>
          <w:lang w:val="en-US"/>
        </w:rPr>
      </w:pPr>
      <w:r w:rsidRPr="00EF487E">
        <w:rPr>
          <w:lang w:val="en-US"/>
        </w:rPr>
        <w:t>Api design</w:t>
      </w:r>
    </w:p>
    <w:p w14:paraId="45A1F625" w14:textId="77777777" w:rsidR="00717AB7" w:rsidRPr="00EF487E" w:rsidRDefault="00717AB7" w:rsidP="00717AB7">
      <w:pPr>
        <w:rPr>
          <w:lang w:val="en-US"/>
        </w:rPr>
      </w:pPr>
      <w:r w:rsidRPr="00EF487E">
        <w:rPr>
          <w:lang w:val="en-US"/>
        </w:rPr>
        <w:t xml:space="preserve">Controllers: </w:t>
      </w:r>
    </w:p>
    <w:p w14:paraId="716CB3D8" w14:textId="77777777" w:rsidR="00717AB7" w:rsidRPr="006635FB" w:rsidRDefault="00717AB7" w:rsidP="006635FB">
      <w:pPr>
        <w:pStyle w:val="a8"/>
        <w:numPr>
          <w:ilvl w:val="0"/>
          <w:numId w:val="46"/>
        </w:numPr>
        <w:spacing w:line="276" w:lineRule="auto"/>
        <w:jc w:val="left"/>
        <w:rPr>
          <w:lang w:val="en-US"/>
        </w:rPr>
      </w:pPr>
      <w:r w:rsidRPr="006635FB">
        <w:rPr>
          <w:lang w:val="en-US"/>
        </w:rPr>
        <w:t>announcement controller</w:t>
      </w:r>
    </w:p>
    <w:p w14:paraId="723C4D77" w14:textId="77777777" w:rsidR="00717AB7" w:rsidRPr="006635FB" w:rsidRDefault="00717AB7" w:rsidP="006635FB">
      <w:pPr>
        <w:pStyle w:val="a8"/>
        <w:numPr>
          <w:ilvl w:val="0"/>
          <w:numId w:val="46"/>
        </w:numPr>
        <w:spacing w:line="276" w:lineRule="auto"/>
        <w:jc w:val="left"/>
        <w:rPr>
          <w:lang w:val="en-US"/>
        </w:rPr>
      </w:pPr>
      <w:r w:rsidRPr="006635FB">
        <w:rPr>
          <w:lang w:val="en-US"/>
        </w:rPr>
        <w:t>user controller</w:t>
      </w:r>
    </w:p>
    <w:p w14:paraId="0E74D2EF" w14:textId="77777777" w:rsidR="00717AB7" w:rsidRPr="006635FB" w:rsidRDefault="00717AB7" w:rsidP="006635FB">
      <w:pPr>
        <w:pStyle w:val="a8"/>
        <w:numPr>
          <w:ilvl w:val="0"/>
          <w:numId w:val="46"/>
        </w:numPr>
        <w:spacing w:line="276" w:lineRule="auto"/>
        <w:jc w:val="left"/>
        <w:rPr>
          <w:lang w:val="en-US"/>
        </w:rPr>
      </w:pPr>
      <w:r w:rsidRPr="006635FB">
        <w:rPr>
          <w:lang w:val="en-US"/>
        </w:rPr>
        <w:t>permission-role controller</w:t>
      </w:r>
    </w:p>
    <w:p w14:paraId="32CCC250" w14:textId="77777777" w:rsidR="00717AB7" w:rsidRPr="006635FB" w:rsidRDefault="00717AB7" w:rsidP="006635FB">
      <w:pPr>
        <w:pStyle w:val="a8"/>
        <w:numPr>
          <w:ilvl w:val="0"/>
          <w:numId w:val="46"/>
        </w:numPr>
        <w:spacing w:line="276" w:lineRule="auto"/>
        <w:jc w:val="left"/>
        <w:rPr>
          <w:lang w:val="en-US"/>
        </w:rPr>
      </w:pPr>
      <w:r w:rsidRPr="006635FB">
        <w:rPr>
          <w:lang w:val="en-US"/>
        </w:rPr>
        <w:t>preferences controller</w:t>
      </w:r>
    </w:p>
    <w:p w14:paraId="74474655" w14:textId="77777777" w:rsidR="00717AB7" w:rsidRPr="00EF487E" w:rsidRDefault="00717AB7" w:rsidP="00717AB7">
      <w:pPr>
        <w:rPr>
          <w:lang w:val="en-US"/>
        </w:rPr>
      </w:pPr>
    </w:p>
    <w:p w14:paraId="6D6231D3" w14:textId="77777777" w:rsidR="00717AB7" w:rsidRPr="00EF487E" w:rsidRDefault="00717AB7" w:rsidP="00717AB7">
      <w:pPr>
        <w:rPr>
          <w:lang w:val="en-US"/>
        </w:rPr>
      </w:pPr>
      <w:r w:rsidRPr="00EF487E">
        <w:rPr>
          <w:lang w:val="en-US"/>
        </w:rPr>
        <w:t>In depth description:</w:t>
      </w:r>
    </w:p>
    <w:p w14:paraId="6B1E4ABC" w14:textId="48E9B4B3" w:rsidR="00717AB7" w:rsidRPr="00EF487E" w:rsidRDefault="00717AB7" w:rsidP="00717AB7">
      <w:pPr>
        <w:rPr>
          <w:lang w:val="en-US"/>
        </w:rPr>
      </w:pPr>
      <w:r w:rsidRPr="00EF487E">
        <w:rPr>
          <w:lang w:val="en-US"/>
        </w:rPr>
        <w:t xml:space="preserve">Announcement: </w:t>
      </w:r>
    </w:p>
    <w:p w14:paraId="0425FB79" w14:textId="77777777" w:rsidR="00717AB7" w:rsidRPr="00717AB7" w:rsidRDefault="00717AB7" w:rsidP="00717AB7">
      <w:pPr>
        <w:pStyle w:val="a8"/>
        <w:numPr>
          <w:ilvl w:val="0"/>
          <w:numId w:val="27"/>
        </w:numPr>
        <w:rPr>
          <w:lang w:val="en-US"/>
        </w:rPr>
      </w:pPr>
      <w:r w:rsidRPr="00717AB7">
        <w:rPr>
          <w:lang w:val="en-US"/>
        </w:rPr>
        <w:t>getAllAnnouncements</w:t>
      </w:r>
    </w:p>
    <w:p w14:paraId="402CF719" w14:textId="77777777" w:rsidR="00717AB7" w:rsidRPr="00717AB7" w:rsidRDefault="00717AB7" w:rsidP="00717AB7">
      <w:pPr>
        <w:pStyle w:val="a8"/>
        <w:numPr>
          <w:ilvl w:val="0"/>
          <w:numId w:val="27"/>
        </w:numPr>
        <w:rPr>
          <w:lang w:val="en-US"/>
        </w:rPr>
      </w:pPr>
      <w:bookmarkStart w:id="38" w:name="_Hlk97292438"/>
      <w:r w:rsidRPr="00717AB7">
        <w:rPr>
          <w:lang w:val="en-US"/>
        </w:rPr>
        <w:t>getAnnouncementByID</w:t>
      </w:r>
    </w:p>
    <w:p w14:paraId="18103F05" w14:textId="77777777" w:rsidR="00717AB7" w:rsidRPr="00717AB7" w:rsidRDefault="00717AB7" w:rsidP="00717AB7">
      <w:pPr>
        <w:pStyle w:val="a8"/>
        <w:numPr>
          <w:ilvl w:val="0"/>
          <w:numId w:val="27"/>
        </w:numPr>
        <w:rPr>
          <w:lang w:val="en-US"/>
        </w:rPr>
      </w:pPr>
      <w:bookmarkStart w:id="39" w:name="_Hlk97292457"/>
      <w:bookmarkEnd w:id="38"/>
      <w:r w:rsidRPr="00717AB7">
        <w:rPr>
          <w:lang w:val="en-US"/>
        </w:rPr>
        <w:t>getAnnouncementBySubject</w:t>
      </w:r>
    </w:p>
    <w:bookmarkEnd w:id="39"/>
    <w:p w14:paraId="424E5A7D" w14:textId="77777777" w:rsidR="00717AB7" w:rsidRPr="00717AB7" w:rsidRDefault="00717AB7" w:rsidP="00717AB7">
      <w:pPr>
        <w:pStyle w:val="a8"/>
        <w:numPr>
          <w:ilvl w:val="0"/>
          <w:numId w:val="27"/>
        </w:numPr>
        <w:rPr>
          <w:lang w:val="en-US"/>
        </w:rPr>
      </w:pPr>
      <w:r w:rsidRPr="00717AB7">
        <w:rPr>
          <w:lang w:val="en-US"/>
        </w:rPr>
        <w:t>postAnnouncement</w:t>
      </w:r>
    </w:p>
    <w:p w14:paraId="52F245AD" w14:textId="77777777" w:rsidR="00717AB7" w:rsidRPr="00717AB7" w:rsidRDefault="00717AB7" w:rsidP="00717AB7">
      <w:pPr>
        <w:pStyle w:val="a8"/>
        <w:numPr>
          <w:ilvl w:val="0"/>
          <w:numId w:val="27"/>
        </w:numPr>
        <w:rPr>
          <w:lang w:val="en-US"/>
        </w:rPr>
      </w:pPr>
      <w:r w:rsidRPr="00717AB7">
        <w:rPr>
          <w:lang w:val="en-US"/>
        </w:rPr>
        <w:t>deleteAnnouncement</w:t>
      </w:r>
    </w:p>
    <w:p w14:paraId="3367D6A4" w14:textId="77777777" w:rsidR="00717AB7" w:rsidRPr="00717AB7" w:rsidRDefault="00717AB7" w:rsidP="00717AB7">
      <w:pPr>
        <w:pStyle w:val="a8"/>
        <w:numPr>
          <w:ilvl w:val="0"/>
          <w:numId w:val="27"/>
        </w:numPr>
        <w:rPr>
          <w:lang w:val="en-US"/>
        </w:rPr>
      </w:pPr>
      <w:r w:rsidRPr="00717AB7">
        <w:rPr>
          <w:lang w:val="en-US"/>
        </w:rPr>
        <w:t>updateAnnouncement</w:t>
      </w:r>
    </w:p>
    <w:p w14:paraId="31A20E6C" w14:textId="77777777" w:rsidR="00717AB7" w:rsidRPr="00EF487E" w:rsidRDefault="00717AB7" w:rsidP="00717AB7">
      <w:pPr>
        <w:rPr>
          <w:lang w:val="en-US"/>
        </w:rPr>
      </w:pPr>
      <w:r w:rsidRPr="00EF487E">
        <w:rPr>
          <w:lang w:val="en-US"/>
        </w:rPr>
        <w:t>User:</w:t>
      </w:r>
    </w:p>
    <w:p w14:paraId="31100B98" w14:textId="77777777" w:rsidR="00717AB7" w:rsidRPr="00717AB7" w:rsidRDefault="00717AB7" w:rsidP="00717AB7">
      <w:pPr>
        <w:pStyle w:val="a8"/>
        <w:numPr>
          <w:ilvl w:val="0"/>
          <w:numId w:val="28"/>
        </w:numPr>
        <w:rPr>
          <w:lang w:val="en-US"/>
        </w:rPr>
      </w:pPr>
      <w:r w:rsidRPr="00717AB7">
        <w:rPr>
          <w:lang w:val="en-US"/>
        </w:rPr>
        <w:t>getUserById</w:t>
      </w:r>
    </w:p>
    <w:p w14:paraId="4F998F33" w14:textId="77777777" w:rsidR="00717AB7" w:rsidRPr="00717AB7" w:rsidRDefault="00717AB7" w:rsidP="00717AB7">
      <w:pPr>
        <w:pStyle w:val="a8"/>
        <w:numPr>
          <w:ilvl w:val="0"/>
          <w:numId w:val="28"/>
        </w:numPr>
        <w:rPr>
          <w:lang w:val="en-US"/>
        </w:rPr>
      </w:pPr>
      <w:r w:rsidRPr="00717AB7">
        <w:rPr>
          <w:lang w:val="en-US"/>
        </w:rPr>
        <w:t>getUserByYear</w:t>
      </w:r>
    </w:p>
    <w:p w14:paraId="51176E38" w14:textId="77777777" w:rsidR="00717AB7" w:rsidRPr="00717AB7" w:rsidRDefault="00717AB7" w:rsidP="00717AB7">
      <w:pPr>
        <w:pStyle w:val="a8"/>
        <w:numPr>
          <w:ilvl w:val="0"/>
          <w:numId w:val="28"/>
        </w:numPr>
        <w:rPr>
          <w:lang w:val="en-US"/>
        </w:rPr>
      </w:pPr>
      <w:r w:rsidRPr="00717AB7">
        <w:rPr>
          <w:lang w:val="en-US"/>
        </w:rPr>
        <w:t>getUserBySubject</w:t>
      </w:r>
    </w:p>
    <w:p w14:paraId="0AEC3A41" w14:textId="77777777" w:rsidR="00717AB7" w:rsidRPr="00717AB7" w:rsidRDefault="00717AB7" w:rsidP="00717AB7">
      <w:pPr>
        <w:pStyle w:val="a8"/>
        <w:numPr>
          <w:ilvl w:val="0"/>
          <w:numId w:val="28"/>
        </w:numPr>
        <w:rPr>
          <w:lang w:val="en-US"/>
        </w:rPr>
      </w:pPr>
      <w:r w:rsidRPr="00717AB7">
        <w:rPr>
          <w:lang w:val="en-US"/>
        </w:rPr>
        <w:t>getUserRole</w:t>
      </w:r>
    </w:p>
    <w:p w14:paraId="23839646" w14:textId="77777777" w:rsidR="00717AB7" w:rsidRPr="00717AB7" w:rsidRDefault="00717AB7" w:rsidP="00717AB7">
      <w:pPr>
        <w:pStyle w:val="a8"/>
        <w:numPr>
          <w:ilvl w:val="0"/>
          <w:numId w:val="28"/>
        </w:numPr>
        <w:rPr>
          <w:lang w:val="en-US"/>
        </w:rPr>
      </w:pPr>
      <w:r w:rsidRPr="00717AB7">
        <w:rPr>
          <w:lang w:val="en-US"/>
        </w:rPr>
        <w:t>getUserByPreference</w:t>
      </w:r>
    </w:p>
    <w:p w14:paraId="0A28B9EC" w14:textId="77777777" w:rsidR="00717AB7" w:rsidRPr="00717AB7" w:rsidRDefault="00717AB7" w:rsidP="00717AB7">
      <w:pPr>
        <w:pStyle w:val="a8"/>
        <w:numPr>
          <w:ilvl w:val="0"/>
          <w:numId w:val="28"/>
        </w:numPr>
        <w:rPr>
          <w:lang w:val="en-US"/>
        </w:rPr>
      </w:pPr>
      <w:r w:rsidRPr="00717AB7">
        <w:rPr>
          <w:lang w:val="en-US"/>
        </w:rPr>
        <w:t>getUserId</w:t>
      </w:r>
    </w:p>
    <w:p w14:paraId="577158F1" w14:textId="77777777" w:rsidR="00717AB7" w:rsidRPr="00EF487E" w:rsidRDefault="00717AB7" w:rsidP="00717AB7">
      <w:pPr>
        <w:rPr>
          <w:lang w:val="en-US"/>
        </w:rPr>
      </w:pPr>
    </w:p>
    <w:p w14:paraId="326DF6F5" w14:textId="77777777" w:rsidR="00717AB7" w:rsidRPr="00EF487E" w:rsidRDefault="00717AB7" w:rsidP="00717AB7">
      <w:pPr>
        <w:rPr>
          <w:lang w:val="en-US"/>
        </w:rPr>
      </w:pPr>
      <w:r w:rsidRPr="00EF487E">
        <w:rPr>
          <w:lang w:val="en-US"/>
        </w:rPr>
        <w:t>Permission-role:</w:t>
      </w:r>
    </w:p>
    <w:p w14:paraId="3FA7F3F0" w14:textId="77777777" w:rsidR="00717AB7" w:rsidRPr="00717AB7" w:rsidRDefault="00717AB7" w:rsidP="00717AB7">
      <w:pPr>
        <w:pStyle w:val="a8"/>
        <w:numPr>
          <w:ilvl w:val="0"/>
          <w:numId w:val="30"/>
        </w:numPr>
        <w:rPr>
          <w:lang w:val="en-US"/>
        </w:rPr>
      </w:pPr>
      <w:r w:rsidRPr="00717AB7">
        <w:rPr>
          <w:lang w:val="en-US"/>
        </w:rPr>
        <w:t>getPermissions</w:t>
      </w:r>
    </w:p>
    <w:p w14:paraId="2D4F2F0F" w14:textId="29461D59" w:rsidR="00717AB7" w:rsidRPr="00717AB7" w:rsidRDefault="00717AB7" w:rsidP="00717AB7">
      <w:pPr>
        <w:pStyle w:val="a8"/>
        <w:numPr>
          <w:ilvl w:val="0"/>
          <w:numId w:val="30"/>
        </w:numPr>
        <w:rPr>
          <w:lang w:val="en-US"/>
        </w:rPr>
      </w:pPr>
      <w:r w:rsidRPr="00717AB7">
        <w:rPr>
          <w:lang w:val="en-US"/>
        </w:rPr>
        <w:t>updatePermissions</w:t>
      </w:r>
    </w:p>
    <w:p w14:paraId="5CE3ED6E" w14:textId="4CF78318" w:rsidR="007C7D8B" w:rsidRDefault="00717AB7" w:rsidP="007C7D8B">
      <w:pPr>
        <w:pStyle w:val="3"/>
      </w:pPr>
      <w:bookmarkStart w:id="40" w:name="_Toc107867007"/>
      <w:r>
        <w:lastRenderedPageBreak/>
        <w:t>Δομή</w:t>
      </w:r>
      <w:r w:rsidR="003B5E99">
        <w:t xml:space="preserve"> βάση</w:t>
      </w:r>
      <w:r>
        <w:t>ς</w:t>
      </w:r>
      <w:r w:rsidR="003B5E99">
        <w:t xml:space="preserve"> δεδομένων</w:t>
      </w:r>
      <w:bookmarkEnd w:id="40"/>
      <w:r>
        <w:t xml:space="preserve"> </w:t>
      </w:r>
    </w:p>
    <w:p w14:paraId="3225EBAE" w14:textId="4E66865D" w:rsidR="003B5E99" w:rsidRPr="003B5E99" w:rsidRDefault="003B5E99" w:rsidP="003B5E99">
      <w:pPr>
        <w:pStyle w:val="3"/>
      </w:pPr>
      <w:bookmarkStart w:id="41" w:name="_Toc107867008"/>
      <w:r>
        <w:t xml:space="preserve">Ανάλυση υπηρεσιών αποστολής </w:t>
      </w:r>
      <w:r w:rsidR="0007392B">
        <w:t>ανακοινώσεων</w:t>
      </w:r>
      <w:r w:rsidR="0007392B" w:rsidRPr="00717AB7">
        <w:t>(</w:t>
      </w:r>
      <w:r w:rsidR="0007392B">
        <w:rPr>
          <w:lang w:val="en-US"/>
        </w:rPr>
        <w:t>email</w:t>
      </w:r>
      <w:r w:rsidR="0007392B" w:rsidRPr="00717AB7">
        <w:t>-</w:t>
      </w:r>
      <w:r w:rsidR="0007392B">
        <w:rPr>
          <w:lang w:val="en-US"/>
        </w:rPr>
        <w:t>mqtt</w:t>
      </w:r>
      <w:r w:rsidR="0007392B" w:rsidRPr="00717AB7">
        <w:t>-</w:t>
      </w:r>
      <w:r w:rsidR="0007392B">
        <w:rPr>
          <w:lang w:val="en-US"/>
        </w:rPr>
        <w:t>Wordpress</w:t>
      </w:r>
      <w:r w:rsidR="0007392B" w:rsidRPr="00717AB7">
        <w:t>)</w:t>
      </w:r>
      <w:bookmarkEnd w:id="41"/>
    </w:p>
    <w:p w14:paraId="51DD7987" w14:textId="388C144C" w:rsidR="0029635F" w:rsidRPr="007C7D8B" w:rsidRDefault="0029635F">
      <w:pPr>
        <w:spacing w:after="0" w:line="276" w:lineRule="auto"/>
        <w:jc w:val="left"/>
      </w:pPr>
      <w:r w:rsidRPr="007C7D8B">
        <w:br w:type="page"/>
      </w:r>
    </w:p>
    <w:p w14:paraId="5642494C" w14:textId="77777777" w:rsidR="00381991" w:rsidRDefault="00381991" w:rsidP="00381991">
      <w:pPr>
        <w:spacing w:after="0" w:line="276" w:lineRule="auto"/>
        <w:jc w:val="left"/>
      </w:pPr>
    </w:p>
    <w:p w14:paraId="4802BC3B" w14:textId="77777777" w:rsidR="00381991" w:rsidRDefault="00381991" w:rsidP="00381991">
      <w:pPr>
        <w:spacing w:after="0" w:line="276" w:lineRule="auto"/>
        <w:jc w:val="left"/>
      </w:pPr>
    </w:p>
    <w:p w14:paraId="2BFBF22F" w14:textId="77777777" w:rsidR="00381991" w:rsidRDefault="00381991" w:rsidP="00381991">
      <w:pPr>
        <w:spacing w:after="0" w:line="276" w:lineRule="auto"/>
        <w:jc w:val="left"/>
      </w:pPr>
    </w:p>
    <w:p w14:paraId="7B86CB3D" w14:textId="77777777" w:rsidR="00381991" w:rsidRDefault="00381991" w:rsidP="00381991">
      <w:pPr>
        <w:spacing w:after="0" w:line="276" w:lineRule="auto"/>
        <w:jc w:val="left"/>
      </w:pPr>
    </w:p>
    <w:p w14:paraId="7D2FDF03" w14:textId="77777777" w:rsidR="00381991" w:rsidRDefault="00381991" w:rsidP="00381991">
      <w:pPr>
        <w:spacing w:after="0" w:line="276" w:lineRule="auto"/>
        <w:jc w:val="left"/>
      </w:pPr>
    </w:p>
    <w:p w14:paraId="308B8009" w14:textId="77777777" w:rsidR="00381991" w:rsidRDefault="00381991" w:rsidP="00381991">
      <w:pPr>
        <w:spacing w:after="0" w:line="276" w:lineRule="auto"/>
        <w:jc w:val="left"/>
      </w:pPr>
    </w:p>
    <w:p w14:paraId="72BB9C2D" w14:textId="77777777" w:rsidR="00381991" w:rsidRDefault="00381991" w:rsidP="00381991">
      <w:pPr>
        <w:spacing w:after="0" w:line="276" w:lineRule="auto"/>
        <w:jc w:val="left"/>
      </w:pPr>
    </w:p>
    <w:p w14:paraId="6B53C0E0" w14:textId="77777777" w:rsidR="00912760" w:rsidRDefault="00912760" w:rsidP="00912760">
      <w:pPr>
        <w:pStyle w:val="1"/>
      </w:pPr>
      <w:r>
        <w:br/>
      </w:r>
      <w:bookmarkStart w:id="42" w:name="_Toc107867009"/>
      <w:r w:rsidRPr="00F96679">
        <w:t>Συμπεράσματα και Προοπτικές</w:t>
      </w:r>
      <w:bookmarkEnd w:id="42"/>
    </w:p>
    <w:p w14:paraId="071B4AC3" w14:textId="77777777" w:rsidR="00912760" w:rsidRPr="0091460B" w:rsidRDefault="00912760" w:rsidP="00912760">
      <w:pPr>
        <w:spacing w:after="0" w:line="276" w:lineRule="auto"/>
        <w:jc w:val="left"/>
        <w:rPr>
          <w:sz w:val="36"/>
          <w:szCs w:val="40"/>
        </w:rPr>
      </w:pPr>
      <w:r>
        <w:br w:type="page"/>
      </w:r>
    </w:p>
    <w:p w14:paraId="59AD6615" w14:textId="00A174D0" w:rsidR="003F6F23" w:rsidRDefault="003F6F23" w:rsidP="00E23B1B">
      <w:pPr>
        <w:pStyle w:val="2"/>
      </w:pPr>
      <w:bookmarkStart w:id="43" w:name="_Toc107867010"/>
      <w:r>
        <w:lastRenderedPageBreak/>
        <w:t>Συμπεράσματα</w:t>
      </w:r>
      <w:bookmarkEnd w:id="43"/>
    </w:p>
    <w:p w14:paraId="4D0B0F2D" w14:textId="0F4997C5" w:rsidR="00BE66CF" w:rsidRPr="00BE66CF" w:rsidRDefault="00BE66CF" w:rsidP="00BE66CF">
      <w:r>
        <w:t>Συμπεράσματα</w:t>
      </w:r>
    </w:p>
    <w:p w14:paraId="5057E00C" w14:textId="2040ED3D" w:rsidR="003F6F23" w:rsidRDefault="003F6F23" w:rsidP="00E23B1B">
      <w:pPr>
        <w:pStyle w:val="2"/>
      </w:pPr>
      <w:bookmarkStart w:id="44" w:name="_Toc107867011"/>
      <w:r>
        <w:t>Προοπτικές</w:t>
      </w:r>
      <w:bookmarkEnd w:id="44"/>
      <w:r>
        <w:t xml:space="preserve"> </w:t>
      </w:r>
    </w:p>
    <w:p w14:paraId="6688E63D" w14:textId="77777777" w:rsidR="0074206C" w:rsidRDefault="0074206C" w:rsidP="0074206C">
      <w:pPr>
        <w:pStyle w:val="paragraph"/>
        <w:spacing w:before="0" w:beforeAutospacing="0" w:after="0" w:afterAutospacing="0"/>
        <w:textAlignment w:val="baseline"/>
        <w:rPr>
          <w:rFonts w:ascii="Segoe UI" w:hAnsi="Segoe UI" w:cs="Segoe UI"/>
          <w:sz w:val="18"/>
          <w:szCs w:val="18"/>
        </w:rPr>
      </w:pPr>
      <w:bookmarkStart w:id="45" w:name="_Toc55806910"/>
      <w:r>
        <w:rPr>
          <w:rStyle w:val="normaltextrun"/>
          <w:rFonts w:ascii="Calibri" w:hAnsi="Calibri" w:cs="Calibri"/>
          <w:sz w:val="22"/>
          <w:szCs w:val="22"/>
        </w:rPr>
        <w:t xml:space="preserve">Καταχώρηση και ενημέρωση μαθημάτων μέσω </w:t>
      </w:r>
      <w:r>
        <w:rPr>
          <w:rStyle w:val="normaltextrun"/>
          <w:rFonts w:ascii="Calibri" w:hAnsi="Calibri" w:cs="Calibri"/>
          <w:sz w:val="22"/>
          <w:szCs w:val="22"/>
          <w:lang w:val="en-US"/>
        </w:rPr>
        <w:t>eclass</w:t>
      </w:r>
      <w:r>
        <w:rPr>
          <w:rStyle w:val="normaltextrun"/>
          <w:rFonts w:ascii="Calibri" w:hAnsi="Calibri" w:cs="Calibri"/>
          <w:sz w:val="22"/>
          <w:szCs w:val="22"/>
        </w:rPr>
        <w:t>. Δυνατότητα σύνδεσης αυτών με τις ανακοινώσεις και τους φοιτητές.</w:t>
      </w:r>
      <w:r>
        <w:rPr>
          <w:rStyle w:val="eop"/>
          <w:rFonts w:ascii="Calibri" w:hAnsi="Calibri" w:cs="Calibri"/>
          <w:sz w:val="22"/>
          <w:szCs w:val="22"/>
        </w:rPr>
        <w:t> </w:t>
      </w:r>
    </w:p>
    <w:p w14:paraId="2CF59152" w14:textId="77777777" w:rsidR="0074206C" w:rsidRDefault="0074206C" w:rsidP="0074206C">
      <w:pPr>
        <w:pStyle w:val="paragraph"/>
        <w:spacing w:before="0" w:beforeAutospacing="0" w:after="0" w:afterAutospacing="0"/>
        <w:textAlignment w:val="baseline"/>
        <w:rPr>
          <w:rFonts w:ascii="Segoe UI" w:hAnsi="Segoe UI" w:cs="Segoe UI"/>
          <w:sz w:val="18"/>
          <w:szCs w:val="18"/>
        </w:rPr>
      </w:pPr>
      <w:r>
        <w:rPr>
          <w:rStyle w:val="eop"/>
          <w:rFonts w:ascii="Calibri" w:hAnsi="Calibri" w:cs="Calibri"/>
          <w:sz w:val="22"/>
          <w:szCs w:val="22"/>
        </w:rPr>
        <w:t> </w:t>
      </w:r>
    </w:p>
    <w:p w14:paraId="63D4C47D" w14:textId="77777777" w:rsidR="0074206C" w:rsidRDefault="0074206C" w:rsidP="0074206C">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Calibri"/>
          <w:sz w:val="22"/>
          <w:szCs w:val="22"/>
        </w:rPr>
        <w:t>Ο διαχειριστής θα μπορούσε να έχει την δυνατότητα να διαγράφει και να προσθέτει χρήστες ή να τους αλλάζει τον ρόλο.</w:t>
      </w:r>
      <w:r>
        <w:rPr>
          <w:rStyle w:val="eop"/>
          <w:rFonts w:ascii="Calibri" w:hAnsi="Calibri" w:cs="Calibri"/>
          <w:sz w:val="22"/>
          <w:szCs w:val="22"/>
        </w:rPr>
        <w:t> </w:t>
      </w:r>
    </w:p>
    <w:p w14:paraId="7482D71C" w14:textId="77777777" w:rsidR="0074206C" w:rsidRDefault="0074206C" w:rsidP="0074206C">
      <w:pPr>
        <w:pStyle w:val="paragraph"/>
        <w:spacing w:before="0" w:beforeAutospacing="0" w:after="0" w:afterAutospacing="0"/>
        <w:textAlignment w:val="baseline"/>
        <w:rPr>
          <w:rFonts w:ascii="Segoe UI" w:hAnsi="Segoe UI" w:cs="Segoe UI"/>
          <w:sz w:val="18"/>
          <w:szCs w:val="18"/>
        </w:rPr>
      </w:pPr>
      <w:r>
        <w:rPr>
          <w:rStyle w:val="eop"/>
          <w:rFonts w:ascii="Calibri" w:hAnsi="Calibri" w:cs="Calibri"/>
          <w:sz w:val="22"/>
          <w:szCs w:val="22"/>
        </w:rPr>
        <w:t> </w:t>
      </w:r>
    </w:p>
    <w:p w14:paraId="5A8335FF" w14:textId="77777777" w:rsidR="0074206C" w:rsidRDefault="0074206C" w:rsidP="0074206C">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Calibri"/>
          <w:sz w:val="22"/>
          <w:szCs w:val="22"/>
        </w:rPr>
        <w:t>Ο διαχειριστής θα μπορούσε να δει επιλεγμένα στατιστικά με φιλτράρισμα. Για παράδειγμά ανακοινώσεις από συγκεκριμένο χρήστη την τάδε μέρα.</w:t>
      </w:r>
      <w:r>
        <w:rPr>
          <w:rStyle w:val="eop"/>
          <w:rFonts w:ascii="Calibri" w:hAnsi="Calibri" w:cs="Calibri"/>
          <w:sz w:val="22"/>
          <w:szCs w:val="22"/>
        </w:rPr>
        <w:t> </w:t>
      </w:r>
    </w:p>
    <w:p w14:paraId="76BB55F8" w14:textId="77777777" w:rsidR="0074206C" w:rsidRDefault="0074206C" w:rsidP="0074206C">
      <w:pPr>
        <w:pStyle w:val="paragraph"/>
        <w:spacing w:before="0" w:beforeAutospacing="0" w:after="0" w:afterAutospacing="0"/>
        <w:textAlignment w:val="baseline"/>
        <w:rPr>
          <w:rFonts w:ascii="Segoe UI" w:hAnsi="Segoe UI" w:cs="Segoe UI"/>
          <w:sz w:val="18"/>
          <w:szCs w:val="18"/>
        </w:rPr>
      </w:pPr>
      <w:r>
        <w:rPr>
          <w:rStyle w:val="eop"/>
          <w:rFonts w:ascii="Calibri" w:hAnsi="Calibri" w:cs="Calibri"/>
          <w:sz w:val="22"/>
          <w:szCs w:val="22"/>
        </w:rPr>
        <w:t> </w:t>
      </w:r>
    </w:p>
    <w:p w14:paraId="0BDDFF3C" w14:textId="77777777" w:rsidR="0074206C" w:rsidRDefault="0074206C" w:rsidP="0074206C">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Calibri"/>
          <w:sz w:val="22"/>
          <w:szCs w:val="22"/>
        </w:rPr>
        <w:t xml:space="preserve">Θα μπορούσε να δημιουργηθεί σύστημα ελέγχου ή αυτόματης αξιολόγησης ανακοινώσεων με χρήση </w:t>
      </w:r>
      <w:r>
        <w:rPr>
          <w:rStyle w:val="normaltextrun"/>
          <w:rFonts w:ascii="Calibri" w:hAnsi="Calibri" w:cs="Calibri"/>
          <w:sz w:val="22"/>
          <w:szCs w:val="22"/>
          <w:lang w:val="en-US"/>
        </w:rPr>
        <w:t>machine</w:t>
      </w:r>
      <w:r>
        <w:rPr>
          <w:rStyle w:val="normaltextrun"/>
          <w:rFonts w:ascii="Calibri" w:hAnsi="Calibri" w:cs="Calibri"/>
          <w:sz w:val="22"/>
          <w:szCs w:val="22"/>
        </w:rPr>
        <w:t xml:space="preserve"> </w:t>
      </w:r>
      <w:r>
        <w:rPr>
          <w:rStyle w:val="normaltextrun"/>
          <w:rFonts w:ascii="Calibri" w:hAnsi="Calibri" w:cs="Calibri"/>
          <w:sz w:val="22"/>
          <w:szCs w:val="22"/>
          <w:lang w:val="en-US"/>
        </w:rPr>
        <w:t>learning</w:t>
      </w:r>
      <w:r>
        <w:rPr>
          <w:rStyle w:val="normaltextrun"/>
          <w:rFonts w:ascii="Calibri" w:hAnsi="Calibri" w:cs="Calibri"/>
          <w:sz w:val="22"/>
          <w:szCs w:val="22"/>
        </w:rPr>
        <w:t>. Αυτό θα είχε ως αποτέλεσμα το σύστημα να μην έχει ανάγκη την ύπαρξη ελεγκτών άρα και την ταχύτερη δημοσίευση ανακοινώσεων. </w:t>
      </w:r>
      <w:r>
        <w:rPr>
          <w:rStyle w:val="eop"/>
          <w:rFonts w:ascii="Calibri" w:hAnsi="Calibri" w:cs="Calibri"/>
          <w:sz w:val="22"/>
          <w:szCs w:val="22"/>
        </w:rPr>
        <w:t> </w:t>
      </w:r>
    </w:p>
    <w:p w14:paraId="5E956940" w14:textId="77777777" w:rsidR="0074206C" w:rsidRDefault="0074206C" w:rsidP="0074206C">
      <w:pPr>
        <w:pStyle w:val="paragraph"/>
        <w:spacing w:before="0" w:beforeAutospacing="0" w:after="0" w:afterAutospacing="0"/>
        <w:textAlignment w:val="baseline"/>
        <w:rPr>
          <w:rFonts w:ascii="Segoe UI" w:hAnsi="Segoe UI" w:cs="Segoe UI"/>
          <w:sz w:val="18"/>
          <w:szCs w:val="18"/>
        </w:rPr>
      </w:pPr>
      <w:r>
        <w:rPr>
          <w:rStyle w:val="eop"/>
          <w:rFonts w:ascii="Calibri" w:hAnsi="Calibri" w:cs="Calibri"/>
          <w:sz w:val="22"/>
          <w:szCs w:val="22"/>
        </w:rPr>
        <w:t> </w:t>
      </w:r>
    </w:p>
    <w:p w14:paraId="24F3AEE4" w14:textId="77777777" w:rsidR="0074206C" w:rsidRDefault="0074206C" w:rsidP="0074206C">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Calibri"/>
          <w:sz w:val="22"/>
          <w:szCs w:val="22"/>
        </w:rPr>
        <w:t>Σε περίπτωση απόρριψης ανακοινώσεων θα μπορούσε να ενημερώνεται ο χρήστης που την καταχώρησε σχετικά με τον λόγο τον οποίο απορρίφθηκε.</w:t>
      </w:r>
      <w:r>
        <w:rPr>
          <w:rStyle w:val="eop"/>
          <w:rFonts w:ascii="Calibri" w:hAnsi="Calibri" w:cs="Calibri"/>
          <w:sz w:val="22"/>
          <w:szCs w:val="22"/>
        </w:rPr>
        <w:t> </w:t>
      </w:r>
    </w:p>
    <w:p w14:paraId="33893739" w14:textId="77777777" w:rsidR="0074206C" w:rsidRDefault="0074206C" w:rsidP="0074206C">
      <w:pPr>
        <w:pStyle w:val="paragraph"/>
        <w:spacing w:before="0" w:beforeAutospacing="0" w:after="0" w:afterAutospacing="0"/>
        <w:textAlignment w:val="baseline"/>
        <w:rPr>
          <w:rFonts w:ascii="Segoe UI" w:hAnsi="Segoe UI" w:cs="Segoe UI"/>
          <w:sz w:val="18"/>
          <w:szCs w:val="18"/>
        </w:rPr>
      </w:pPr>
      <w:r>
        <w:rPr>
          <w:rStyle w:val="eop"/>
          <w:rFonts w:ascii="Calibri" w:hAnsi="Calibri" w:cs="Calibri"/>
          <w:sz w:val="22"/>
          <w:szCs w:val="22"/>
        </w:rPr>
        <w:t> </w:t>
      </w:r>
    </w:p>
    <w:p w14:paraId="4282A4CC" w14:textId="77777777" w:rsidR="00BE66CF" w:rsidRDefault="00BE66CF">
      <w:pPr>
        <w:spacing w:after="0" w:line="276" w:lineRule="auto"/>
        <w:jc w:val="left"/>
      </w:pPr>
      <w:r>
        <w:br w:type="page"/>
      </w:r>
    </w:p>
    <w:p w14:paraId="037A7052" w14:textId="04D034B5" w:rsidR="00512B58" w:rsidRDefault="00512B58" w:rsidP="00512B58">
      <w:pPr>
        <w:pStyle w:val="1"/>
        <w:numPr>
          <w:ilvl w:val="0"/>
          <w:numId w:val="0"/>
        </w:numPr>
        <w:ind w:left="576" w:hanging="576"/>
        <w:jc w:val="center"/>
      </w:pPr>
      <w:bookmarkStart w:id="46" w:name="_Toc107867012"/>
      <w:r>
        <w:lastRenderedPageBreak/>
        <w:t>Επίλογος</w:t>
      </w:r>
      <w:bookmarkEnd w:id="46"/>
    </w:p>
    <w:p w14:paraId="0E476094" w14:textId="1BE86257" w:rsidR="00BE66CF" w:rsidRDefault="00BE66CF" w:rsidP="00B810B0">
      <w:r>
        <w:t>Προαιρετικά επίλογος</w:t>
      </w:r>
    </w:p>
    <w:p w14:paraId="3D11740B" w14:textId="77777777" w:rsidR="00BE66CF" w:rsidRDefault="00BE66CF">
      <w:pPr>
        <w:spacing w:after="0" w:line="276" w:lineRule="auto"/>
        <w:jc w:val="left"/>
      </w:pPr>
      <w:r>
        <w:br w:type="page"/>
      </w:r>
    </w:p>
    <w:p w14:paraId="26C93C4B" w14:textId="111D2B58" w:rsidR="003A0D93" w:rsidRPr="00F96679" w:rsidRDefault="000077B0" w:rsidP="00F6274D">
      <w:pPr>
        <w:pStyle w:val="1"/>
        <w:numPr>
          <w:ilvl w:val="0"/>
          <w:numId w:val="0"/>
        </w:numPr>
        <w:ind w:left="576" w:hanging="576"/>
        <w:jc w:val="center"/>
      </w:pPr>
      <w:bookmarkStart w:id="47" w:name="_Toc107867013"/>
      <w:r w:rsidRPr="00F96679">
        <w:lastRenderedPageBreak/>
        <w:t>Βιβλιογραφία</w:t>
      </w:r>
      <w:bookmarkEnd w:id="45"/>
      <w:bookmarkEnd w:id="47"/>
    </w:p>
    <w:p w14:paraId="031FD70E" w14:textId="41EBBDA3" w:rsidR="009C585D" w:rsidRPr="00BE66CF" w:rsidRDefault="006635FB" w:rsidP="00D949D5">
      <w:pPr>
        <w:jc w:val="left"/>
      </w:pPr>
      <w:r>
        <w:fldChar w:fldCharType="begin"/>
      </w:r>
      <w:r>
        <w:instrText xml:space="preserve"> ADDIN ZOTERO_BIBL {"uncited":[],"omitted":[],"custom":[]} CSL_BIBLIOGRAPHY </w:instrText>
      </w:r>
      <w:r>
        <w:fldChar w:fldCharType="end"/>
      </w:r>
      <w:r>
        <w:fldChar w:fldCharType="begin"/>
      </w:r>
      <w:r>
        <w:instrText xml:space="preserve"> ADDIN ZOTERO_BIBL {"uncited":[],"omitted":[],"custom":[]} CSL_BIBLIOGRAPHY </w:instrText>
      </w:r>
      <w:r>
        <w:fldChar w:fldCharType="end"/>
      </w:r>
    </w:p>
    <w:p w14:paraId="01DC1B63" w14:textId="77777777" w:rsidR="009C585D" w:rsidRPr="00BE66CF" w:rsidRDefault="009C585D">
      <w:pPr>
        <w:spacing w:after="0" w:line="276" w:lineRule="auto"/>
        <w:jc w:val="left"/>
      </w:pPr>
      <w:r w:rsidRPr="00BE66CF">
        <w:br w:type="page"/>
      </w:r>
    </w:p>
    <w:p w14:paraId="745F5F67" w14:textId="48EDA81F" w:rsidR="009C585D" w:rsidRPr="00F96679" w:rsidRDefault="00610300" w:rsidP="009C585D">
      <w:pPr>
        <w:pStyle w:val="1"/>
        <w:numPr>
          <w:ilvl w:val="0"/>
          <w:numId w:val="0"/>
        </w:numPr>
        <w:ind w:left="576" w:hanging="576"/>
        <w:jc w:val="left"/>
      </w:pPr>
      <w:bookmarkStart w:id="48" w:name="_Toc107867014"/>
      <w:r>
        <w:lastRenderedPageBreak/>
        <w:t>Παράρτημα</w:t>
      </w:r>
      <w:r w:rsidR="009C585D">
        <w:t>:</w:t>
      </w:r>
      <w:bookmarkEnd w:id="48"/>
      <w:r w:rsidR="009C585D">
        <w:br/>
      </w:r>
    </w:p>
    <w:p w14:paraId="42D075F0" w14:textId="2AB3741F" w:rsidR="00151AE5" w:rsidRDefault="00151AE5" w:rsidP="00BE66CF"/>
    <w:p w14:paraId="417A8BF3" w14:textId="1CB69B7C" w:rsidR="00F8640B" w:rsidRDefault="00F8640B" w:rsidP="00BE66CF">
      <w:r>
        <w:t>Κεφάλαια:</w:t>
      </w:r>
    </w:p>
    <w:p w14:paraId="2477A5C3" w14:textId="12A00CCB" w:rsidR="00F8640B" w:rsidRDefault="00F8640B" w:rsidP="00566D6B">
      <w:pPr>
        <w:pStyle w:val="a8"/>
        <w:numPr>
          <w:ilvl w:val="0"/>
          <w:numId w:val="25"/>
        </w:numPr>
      </w:pPr>
      <w:r>
        <w:t>Θεωρητική ανάλυση: ορισμός συστήματος και μέρη αυτού</w:t>
      </w:r>
    </w:p>
    <w:p w14:paraId="21178DCE" w14:textId="7541354D" w:rsidR="00F8640B" w:rsidRDefault="00564810" w:rsidP="00566D6B">
      <w:pPr>
        <w:pStyle w:val="a8"/>
        <w:numPr>
          <w:ilvl w:val="0"/>
          <w:numId w:val="25"/>
        </w:numPr>
      </w:pPr>
      <w:r>
        <w:t>Παρουσίαση και ανάλυση των</w:t>
      </w:r>
      <w:r w:rsidR="00F8640B">
        <w:t xml:space="preserve"> εργαλείων</w:t>
      </w:r>
      <w:r>
        <w:t>-τεχνολογιών-λογισμικών</w:t>
      </w:r>
    </w:p>
    <w:p w14:paraId="20216298" w14:textId="3A225EE8" w:rsidR="00F8640B" w:rsidRDefault="00F8640B" w:rsidP="00566D6B">
      <w:pPr>
        <w:pStyle w:val="a8"/>
        <w:numPr>
          <w:ilvl w:val="0"/>
          <w:numId w:val="25"/>
        </w:numPr>
      </w:pPr>
      <w:r>
        <w:t>Περιγραφή συστήματος και δυνατοτήτων(κατι σαν ντέμο με σκρινσοτ)</w:t>
      </w:r>
    </w:p>
    <w:p w14:paraId="539FBA14" w14:textId="5CD85127" w:rsidR="00F8640B" w:rsidRPr="00F8640B" w:rsidRDefault="00F8640B" w:rsidP="00566D6B">
      <w:pPr>
        <w:pStyle w:val="a8"/>
        <w:numPr>
          <w:ilvl w:val="0"/>
          <w:numId w:val="25"/>
        </w:numPr>
      </w:pPr>
      <w:r>
        <w:t xml:space="preserve">Ανάλυση </w:t>
      </w:r>
      <w:r>
        <w:rPr>
          <w:lang w:val="en-US"/>
        </w:rPr>
        <w:t>api</w:t>
      </w:r>
    </w:p>
    <w:p w14:paraId="71AE375B" w14:textId="24838DDE" w:rsidR="00F8640B" w:rsidRPr="00023E50" w:rsidRDefault="00023E50" w:rsidP="00566D6B">
      <w:pPr>
        <w:pStyle w:val="a8"/>
        <w:numPr>
          <w:ilvl w:val="0"/>
          <w:numId w:val="25"/>
        </w:numPr>
      </w:pPr>
      <w:r>
        <w:t xml:space="preserve">Παρουσίαση </w:t>
      </w:r>
      <w:r>
        <w:rPr>
          <w:lang w:val="en-US"/>
        </w:rPr>
        <w:t>blazor-mudblazor front-end</w:t>
      </w:r>
    </w:p>
    <w:p w14:paraId="4BF51C8B" w14:textId="4E3B0449" w:rsidR="008C16B2" w:rsidRDefault="008C16B2" w:rsidP="00566D6B">
      <w:pPr>
        <w:pStyle w:val="a8"/>
        <w:numPr>
          <w:ilvl w:val="0"/>
          <w:numId w:val="25"/>
        </w:numPr>
      </w:pPr>
      <w:r>
        <w:t>Ανάλυση αρχιτεκτονικής (και γιατί επιλέχθηκε, Κίνηση πληροφορίας στην εφαρμογή)</w:t>
      </w:r>
    </w:p>
    <w:p w14:paraId="6C205A37" w14:textId="30AB91BB" w:rsidR="008C16B2" w:rsidRDefault="00C1271B" w:rsidP="00566D6B">
      <w:pPr>
        <w:pStyle w:val="a8"/>
        <w:numPr>
          <w:ilvl w:val="0"/>
          <w:numId w:val="25"/>
        </w:numPr>
      </w:pPr>
      <w:r>
        <w:t>Ε</w:t>
      </w:r>
      <w:r w:rsidR="008C16B2">
        <w:t>πεκτάσεις</w:t>
      </w:r>
    </w:p>
    <w:p w14:paraId="699206E6" w14:textId="2E0D521D" w:rsidR="00C1271B" w:rsidRDefault="00C1271B" w:rsidP="00C1271B"/>
    <w:p w14:paraId="5013EF56" w14:textId="27D1970D" w:rsidR="00C1271B" w:rsidRDefault="00C1271B">
      <w:pPr>
        <w:spacing w:after="0" w:line="276" w:lineRule="auto"/>
        <w:jc w:val="left"/>
      </w:pPr>
      <w:r>
        <w:br w:type="page"/>
      </w:r>
    </w:p>
    <w:p w14:paraId="48FDA632" w14:textId="77777777" w:rsidR="00C1271B" w:rsidRDefault="00C1271B" w:rsidP="00C1271B">
      <w:r>
        <w:lastRenderedPageBreak/>
        <w:t xml:space="preserve">Όπως έχει ήδη αναφερθεί σκοπός της παρούσας διπλωματικής εργασίας ήταν η παρουσίαση και ανάπτυξη ενός συστήματος ανακοινώσεων που ανταποκρίνεται στις ανάγκες ενός σύγχρονου Ακαδημαϊκού ιδρύματος. </w:t>
      </w:r>
    </w:p>
    <w:p w14:paraId="45DD96DE" w14:textId="77777777" w:rsidR="00C1271B" w:rsidRDefault="00C1271B" w:rsidP="00C1271B">
      <w:r>
        <w:t>Για τον λόγο αυτό επιλέχθηκαν τεχνολογίες όσο το δυνατόν νεότερες και ταυτόχρονα ευρέως χρησιμοποιούμενες ούτως ώστε να υπάρχει η κατάλληλη υποστήριξη αλλά και εγγύηση για επιτυχημένη μελλοντική λειτουργία του συστήματος.</w:t>
      </w:r>
    </w:p>
    <w:p w14:paraId="60F1A028" w14:textId="77777777" w:rsidR="00C1271B" w:rsidRDefault="00C1271B" w:rsidP="00C1271B">
      <w:r>
        <w:t xml:space="preserve">Όσον αφορά το </w:t>
      </w:r>
      <w:r>
        <w:rPr>
          <w:lang w:val="en-US"/>
        </w:rPr>
        <w:t>back</w:t>
      </w:r>
      <w:r w:rsidRPr="00F533F5">
        <w:t>-</w:t>
      </w:r>
      <w:r>
        <w:rPr>
          <w:lang w:val="en-US"/>
        </w:rPr>
        <w:t>end</w:t>
      </w:r>
      <w:r w:rsidRPr="00F533F5">
        <w:t xml:space="preserve"> </w:t>
      </w:r>
      <w:r>
        <w:t xml:space="preserve">μέρος της εργασίας λήφθηκε η απόφαση να αξιοποιηθούν η τεχνολογία </w:t>
      </w:r>
      <w:r w:rsidRPr="00F533F5">
        <w:t>.</w:t>
      </w:r>
      <w:r>
        <w:rPr>
          <w:lang w:val="en-US"/>
        </w:rPr>
        <w:t>NET</w:t>
      </w:r>
      <w:r w:rsidRPr="00F533F5">
        <w:t xml:space="preserve"> </w:t>
      </w:r>
      <w:r>
        <w:rPr>
          <w:lang w:val="en-US"/>
        </w:rPr>
        <w:t>Core</w:t>
      </w:r>
      <w:r w:rsidRPr="00F533F5">
        <w:t xml:space="preserve"> </w:t>
      </w:r>
      <w:r>
        <w:t xml:space="preserve">και τα εργαλεία </w:t>
      </w:r>
      <w:r>
        <w:rPr>
          <w:lang w:val="en-US"/>
        </w:rPr>
        <w:t>Visual</w:t>
      </w:r>
      <w:r w:rsidRPr="00F533F5">
        <w:t xml:space="preserve"> </w:t>
      </w:r>
      <w:r>
        <w:rPr>
          <w:lang w:val="en-US"/>
        </w:rPr>
        <w:t>Studio</w:t>
      </w:r>
      <w:r>
        <w:t xml:space="preserve"> και</w:t>
      </w:r>
      <w:r w:rsidRPr="00F533F5">
        <w:t xml:space="preserve"> </w:t>
      </w:r>
      <w:r>
        <w:rPr>
          <w:lang w:val="en-US"/>
        </w:rPr>
        <w:t>Visual</w:t>
      </w:r>
      <w:r w:rsidRPr="00F533F5">
        <w:t xml:space="preserve"> </w:t>
      </w:r>
      <w:r>
        <w:rPr>
          <w:lang w:val="en-US"/>
        </w:rPr>
        <w:t>Studio</w:t>
      </w:r>
      <w:r w:rsidRPr="00F533F5">
        <w:t xml:space="preserve"> </w:t>
      </w:r>
      <w:r>
        <w:rPr>
          <w:lang w:val="en-US"/>
        </w:rPr>
        <w:t>Code</w:t>
      </w:r>
      <w:r w:rsidRPr="00F533F5">
        <w:t xml:space="preserve"> </w:t>
      </w:r>
      <w:r>
        <w:t xml:space="preserve">της </w:t>
      </w:r>
      <w:r>
        <w:rPr>
          <w:lang w:val="en-US"/>
        </w:rPr>
        <w:t>Microsoft</w:t>
      </w:r>
      <w:r w:rsidRPr="00F533F5">
        <w:t xml:space="preserve">. </w:t>
      </w:r>
      <w:r>
        <w:t xml:space="preserve">Όλα τα εργαλεία αναλύονται περεταίρω στα επιμέρους κεφάλαια καθώς το συγκεκριμένο επικεντρώνεται στο λόγο για τον οποίο επιλέχθηκαν. Πιο συγκεκριμένα η τεχνολογία αυτή της </w:t>
      </w:r>
      <w:r>
        <w:rPr>
          <w:lang w:val="en-US"/>
        </w:rPr>
        <w:t>Microsoft</w:t>
      </w:r>
      <w:r w:rsidRPr="00F2714B">
        <w:t xml:space="preserve"> </w:t>
      </w:r>
      <w:r>
        <w:t>επιλέχθηκε καθώς αποτελεί βάση ανάπτυξης για πληθώρα επιχειρηματικών εφαρμογών. Ολοένα και περισσότερες επιχειρήσεις επιλέγουν τα συγκεκριμένα εργαλεία χάρη στη σταθερότητα και τις ευκολίες που προσφέρουν στην ανάπτυξη κώδικα. Στην προκειμένη περίπτωση, με τη χρήση του .</w:t>
      </w:r>
      <w:r>
        <w:rPr>
          <w:lang w:val="en-US"/>
        </w:rPr>
        <w:t>NET</w:t>
      </w:r>
      <w:r w:rsidRPr="00F2714B">
        <w:t xml:space="preserve"> </w:t>
      </w:r>
      <w:r>
        <w:rPr>
          <w:lang w:val="en-US"/>
        </w:rPr>
        <w:t>Core</w:t>
      </w:r>
      <w:r>
        <w:t xml:space="preserve"> εξασφαλίζεται επιτυχημένη λειτουργία του συστήματός μας σε όλα ευρέως διαδεδομένα λειτουργικά συστήματα. Το .</w:t>
      </w:r>
      <w:r>
        <w:rPr>
          <w:lang w:val="en-US"/>
        </w:rPr>
        <w:t>NET</w:t>
      </w:r>
      <w:r w:rsidRPr="00F2714B">
        <w:t xml:space="preserve"> </w:t>
      </w:r>
      <w:r>
        <w:rPr>
          <w:lang w:val="en-US"/>
        </w:rPr>
        <w:t>Core</w:t>
      </w:r>
      <w:r w:rsidRPr="00F2714B">
        <w:t xml:space="preserve"> </w:t>
      </w:r>
      <w:r>
        <w:t xml:space="preserve">σε αντίθεση με προηγούμενες γενιές του απλού </w:t>
      </w:r>
      <w:r w:rsidRPr="00F2714B">
        <w:t>.</w:t>
      </w:r>
      <w:r>
        <w:rPr>
          <w:lang w:val="en-US"/>
        </w:rPr>
        <w:t>NET</w:t>
      </w:r>
      <w:r w:rsidRPr="00F2714B">
        <w:t xml:space="preserve"> </w:t>
      </w:r>
      <w:r>
        <w:t xml:space="preserve">το οποίο αφορούσε αποκλειστικά συστήματα </w:t>
      </w:r>
      <w:r>
        <w:rPr>
          <w:lang w:val="en-US"/>
        </w:rPr>
        <w:t>Windows</w:t>
      </w:r>
      <w:r>
        <w:t xml:space="preserve">, μπορεί να λειτουργήσει σε όλες τις πλατφόρμες. </w:t>
      </w:r>
    </w:p>
    <w:p w14:paraId="309A12BF" w14:textId="77777777" w:rsidR="00C1271B" w:rsidRPr="00EF487E" w:rsidRDefault="00C1271B" w:rsidP="00C1271B">
      <w:r>
        <w:t xml:space="preserve">Επιπροσθέτως για την υλοποίηση της βάσης χρησιμοποιήθηκε …. και έγινε χρήση του εργαλείου </w:t>
      </w:r>
      <w:r>
        <w:rPr>
          <w:lang w:val="en-US"/>
        </w:rPr>
        <w:t>mysql</w:t>
      </w:r>
      <w:r w:rsidRPr="00D27404">
        <w:t xml:space="preserve">.... </w:t>
      </w:r>
      <w:r>
        <w:t xml:space="preserve">καθώς προσφέρει απλότητα αλλά ταυτόχρονα και πληθώρα δυνατοτήτων σε ότι αφορά την δημιουργία, συντήρηση αλλά και παρακολούθηση μιας βάσης δεδομένων. Χρήσης </w:t>
      </w:r>
      <w:r>
        <w:rPr>
          <w:lang w:val="en-US"/>
        </w:rPr>
        <w:t>fluent</w:t>
      </w:r>
      <w:r w:rsidRPr="00EF487E">
        <w:t xml:space="preserve"> </w:t>
      </w:r>
      <w:r>
        <w:rPr>
          <w:lang w:val="en-US"/>
        </w:rPr>
        <w:t>API</w:t>
      </w:r>
      <w:r w:rsidRPr="00EF487E">
        <w:t xml:space="preserve">, </w:t>
      </w:r>
      <w:r>
        <w:rPr>
          <w:lang w:val="en-US"/>
        </w:rPr>
        <w:t>EF</w:t>
      </w:r>
      <w:r w:rsidRPr="00EF487E">
        <w:t xml:space="preserve"> </w:t>
      </w:r>
      <w:r>
        <w:rPr>
          <w:lang w:val="en-US"/>
        </w:rPr>
        <w:t>Core</w:t>
      </w:r>
      <w:r w:rsidRPr="00EF487E">
        <w:t>.</w:t>
      </w:r>
    </w:p>
    <w:p w14:paraId="21CDF8AA" w14:textId="06EE67F5" w:rsidR="00C1271B" w:rsidRDefault="00C1271B" w:rsidP="00C1271B">
      <w:r>
        <w:t xml:space="preserve">Βασικό πυλώνα του </w:t>
      </w:r>
      <w:r>
        <w:rPr>
          <w:lang w:val="en-US"/>
        </w:rPr>
        <w:t>back</w:t>
      </w:r>
      <w:r w:rsidRPr="00D27404">
        <w:t>-</w:t>
      </w:r>
      <w:r>
        <w:rPr>
          <w:lang w:val="en-US"/>
        </w:rPr>
        <w:t>end</w:t>
      </w:r>
      <w:r w:rsidRPr="00D27404">
        <w:t xml:space="preserve"> </w:t>
      </w:r>
      <w:r>
        <w:t xml:space="preserve">μέρους της εργασίας αποτελεί το </w:t>
      </w:r>
      <w:r>
        <w:rPr>
          <w:lang w:val="en-US"/>
        </w:rPr>
        <w:t>API</w:t>
      </w:r>
      <w:r w:rsidRPr="00D27404">
        <w:t xml:space="preserve"> </w:t>
      </w:r>
      <w:r>
        <w:t xml:space="preserve">που δημιουργήθηκε για την εξυπηρέτηση κλήσεων και την διαχείριση των δεδομένων. Η δομή και η λειτουργία του αναλύονται εκτενώς στο επόμενο κεφάλαιο. Για τον έλεγχο ορθής λειτουργίας </w:t>
      </w:r>
      <w:r w:rsidR="00455B88">
        <w:t>καθ’ όλη</w:t>
      </w:r>
      <w:r>
        <w:t xml:space="preserve"> την διάρκεια της ανάπτυξης αξιοποιήθηκαν τα εργαλεία </w:t>
      </w:r>
      <w:r>
        <w:rPr>
          <w:lang w:val="en-US"/>
        </w:rPr>
        <w:t>Swagger</w:t>
      </w:r>
      <w:r w:rsidRPr="006B7C12">
        <w:t xml:space="preserve"> </w:t>
      </w:r>
      <w:r>
        <w:t xml:space="preserve">και </w:t>
      </w:r>
      <w:r>
        <w:rPr>
          <w:lang w:val="en-US"/>
        </w:rPr>
        <w:t>Postman</w:t>
      </w:r>
      <w:r w:rsidRPr="006B7C12">
        <w:t xml:space="preserve">. </w:t>
      </w:r>
      <w:r>
        <w:t xml:space="preserve">Πρόκειται για εργαλεία τα οποία χαίρουν μεγάλης εκτίμησης από την πλειονότητα των προγραμματιστών με αντικείμενο την ανάπτυξη </w:t>
      </w:r>
      <w:r>
        <w:rPr>
          <w:lang w:val="en-US"/>
        </w:rPr>
        <w:t>back</w:t>
      </w:r>
      <w:r w:rsidRPr="006B7C12">
        <w:t>-</w:t>
      </w:r>
      <w:r>
        <w:rPr>
          <w:lang w:val="en-US"/>
        </w:rPr>
        <w:t>end</w:t>
      </w:r>
      <w:r w:rsidRPr="006B7C12">
        <w:t xml:space="preserve"> </w:t>
      </w:r>
      <w:r>
        <w:t xml:space="preserve">κώδικα. Η επιλογή τους έγινε λόγω της δεδομένης ευκολίας και απλότητας του περιβάλλοντος ανάπτυξής τους καθώς επίσης και της σταθερότητας και απροβλημάτιστης λειτουργίας τους. </w:t>
      </w:r>
    </w:p>
    <w:p w14:paraId="0316E24C" w14:textId="1FF42B3E" w:rsidR="006635FB" w:rsidRDefault="006635FB" w:rsidP="00C1271B"/>
    <w:p w14:paraId="28C228AE" w14:textId="77777777" w:rsidR="006635FB" w:rsidRPr="006635FB" w:rsidRDefault="006635FB" w:rsidP="006635FB">
      <w:pPr>
        <w:rPr>
          <w:b/>
          <w:bCs/>
          <w:sz w:val="32"/>
          <w:szCs w:val="32"/>
        </w:rPr>
      </w:pPr>
      <w:r w:rsidRPr="006635FB">
        <w:rPr>
          <w:b/>
          <w:bCs/>
          <w:sz w:val="32"/>
          <w:szCs w:val="32"/>
        </w:rPr>
        <w:t xml:space="preserve">Πρόβλεψη </w:t>
      </w:r>
      <w:r w:rsidRPr="006635FB">
        <w:rPr>
          <w:b/>
          <w:bCs/>
          <w:sz w:val="32"/>
          <w:szCs w:val="32"/>
          <w:lang w:val="en-US"/>
        </w:rPr>
        <w:t>revision</w:t>
      </w:r>
      <w:r w:rsidRPr="006635FB">
        <w:rPr>
          <w:b/>
          <w:bCs/>
          <w:sz w:val="32"/>
          <w:szCs w:val="32"/>
        </w:rPr>
        <w:t xml:space="preserve"> στη βάση</w:t>
      </w:r>
    </w:p>
    <w:p w14:paraId="752BB4C0" w14:textId="77777777" w:rsidR="006635FB" w:rsidRPr="006B7C12" w:rsidRDefault="006635FB" w:rsidP="00C1271B"/>
    <w:p w14:paraId="2E9C9B46" w14:textId="77777777" w:rsidR="00C1271B" w:rsidRPr="007B3C29" w:rsidRDefault="00C1271B" w:rsidP="00C1271B"/>
    <w:sectPr w:rsidR="00C1271B" w:rsidRPr="007B3C29" w:rsidSect="00856945">
      <w:pgSz w:w="11906" w:h="16838" w:code="9"/>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4C9D0A" w14:textId="77777777" w:rsidR="00947530" w:rsidRDefault="00947530" w:rsidP="007C5CD5">
      <w:r>
        <w:separator/>
      </w:r>
    </w:p>
  </w:endnote>
  <w:endnote w:type="continuationSeparator" w:id="0">
    <w:p w14:paraId="0AE74F54" w14:textId="77777777" w:rsidR="00947530" w:rsidRDefault="00947530" w:rsidP="007C5C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EFF" w:usb1="C000785B" w:usb2="00000009" w:usb3="00000000" w:csb0="000001FF"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Arial">
    <w:panose1 w:val="020B0604020202020204"/>
    <w:charset w:val="A1"/>
    <w:family w:val="swiss"/>
    <w:pitch w:val="variable"/>
    <w:sig w:usb0="E0002EFF" w:usb1="C000785B" w:usb2="00000009" w:usb3="00000000" w:csb0="000001FF" w:csb1="00000000"/>
  </w:font>
  <w:font w:name="Segoe UI">
    <w:panose1 w:val="020B0502040204020203"/>
    <w:charset w:val="A1"/>
    <w:family w:val="swiss"/>
    <w:pitch w:val="variable"/>
    <w:sig w:usb0="E4002EFF" w:usb1="C000E47F" w:usb2="00000009" w:usb3="00000000" w:csb0="000001FF" w:csb1="00000000"/>
  </w:font>
  <w:font w:name="Cambria">
    <w:panose1 w:val="02040503050406030204"/>
    <w:charset w:val="A1"/>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316550"/>
      <w:docPartObj>
        <w:docPartGallery w:val="Page Numbers (Bottom of Page)"/>
        <w:docPartUnique/>
      </w:docPartObj>
    </w:sdtPr>
    <w:sdtEndPr>
      <w:rPr>
        <w:noProof/>
      </w:rPr>
    </w:sdtEndPr>
    <w:sdtContent>
      <w:p w14:paraId="7A95171D" w14:textId="45EDF394" w:rsidR="002F51CF" w:rsidRDefault="002F51CF">
        <w:pPr>
          <w:pStyle w:val="af"/>
          <w:pBdr>
            <w:bottom w:val="single" w:sz="12" w:space="1" w:color="auto"/>
          </w:pBdr>
          <w:jc w:val="right"/>
        </w:pPr>
      </w:p>
      <w:p w14:paraId="553DD1F5" w14:textId="4549F8D2" w:rsidR="002F51CF" w:rsidRDefault="00711473" w:rsidP="004D195D">
        <w:pPr>
          <w:pStyle w:val="af"/>
        </w:pPr>
        <w:r>
          <w:t xml:space="preserve">Χριστόφορος Τσατσουλής </w:t>
        </w:r>
        <w:r w:rsidR="002F51CF" w:rsidRPr="00AA1E0F">
          <w:t>- Α.Μ.</w:t>
        </w:r>
        <w:r w:rsidR="002F51CF">
          <w:t xml:space="preserve"> </w:t>
        </w:r>
        <w:r>
          <w:t>1051956</w:t>
        </w:r>
        <w:r w:rsidR="002F51CF">
          <w:ptab w:relativeTo="margin" w:alignment="right" w:leader="none"/>
        </w:r>
        <w:r w:rsidR="002F51CF">
          <w:fldChar w:fldCharType="begin"/>
        </w:r>
        <w:r w:rsidR="002F51CF">
          <w:instrText xml:space="preserve"> PAGE   \* MERGEFORMAT </w:instrText>
        </w:r>
        <w:r w:rsidR="002F51CF">
          <w:fldChar w:fldCharType="separate"/>
        </w:r>
        <w:r w:rsidR="00BE66CF">
          <w:rPr>
            <w:noProof/>
          </w:rPr>
          <w:t>10</w:t>
        </w:r>
        <w:r w:rsidR="002F51CF">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31EDEF" w14:textId="77777777" w:rsidR="00947530" w:rsidRDefault="00947530" w:rsidP="007C5CD5">
      <w:r>
        <w:separator/>
      </w:r>
    </w:p>
  </w:footnote>
  <w:footnote w:type="continuationSeparator" w:id="0">
    <w:p w14:paraId="2BA44BD1" w14:textId="77777777" w:rsidR="00947530" w:rsidRDefault="00947530" w:rsidP="007C5CD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F8E08E" w14:textId="3F507970" w:rsidR="002F51CF" w:rsidRPr="004D195D" w:rsidRDefault="00711473" w:rsidP="004D195D">
    <w:pPr>
      <w:pStyle w:val="ae"/>
      <w:pBdr>
        <w:bottom w:val="thickThinSmallGap" w:sz="24" w:space="1" w:color="000000"/>
      </w:pBdr>
      <w:rPr>
        <w:sz w:val="4"/>
        <w:szCs w:val="4"/>
      </w:rPr>
    </w:pPr>
    <w:r>
      <w:t xml:space="preserve">Σύστημα ειδοποιήσεων και ανακοινώσεων </w:t>
    </w:r>
    <w:r w:rsidR="002F51CF" w:rsidRPr="00AF19A5">
      <w:t>Ακαδημαϊκού Ιδρύματος</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B5F31"/>
    <w:multiLevelType w:val="hybridMultilevel"/>
    <w:tmpl w:val="FFFFFFFF"/>
    <w:lvl w:ilvl="0" w:tplc="628E683A">
      <w:start w:val="1"/>
      <w:numFmt w:val="bullet"/>
      <w:lvlText w:val=""/>
      <w:lvlJc w:val="left"/>
      <w:pPr>
        <w:ind w:left="720" w:hanging="360"/>
      </w:pPr>
      <w:rPr>
        <w:rFonts w:ascii="Symbol" w:hAnsi="Symbol" w:hint="default"/>
      </w:rPr>
    </w:lvl>
    <w:lvl w:ilvl="1" w:tplc="DDE8CB9A">
      <w:start w:val="1"/>
      <w:numFmt w:val="bullet"/>
      <w:lvlText w:val="o"/>
      <w:lvlJc w:val="left"/>
      <w:pPr>
        <w:ind w:left="1440" w:hanging="360"/>
      </w:pPr>
      <w:rPr>
        <w:rFonts w:ascii="Courier New" w:hAnsi="Courier New" w:cs="Times New Roman" w:hint="default"/>
      </w:rPr>
    </w:lvl>
    <w:lvl w:ilvl="2" w:tplc="90CA3372">
      <w:start w:val="1"/>
      <w:numFmt w:val="bullet"/>
      <w:lvlText w:val=""/>
      <w:lvlJc w:val="left"/>
      <w:pPr>
        <w:ind w:left="2160" w:hanging="360"/>
      </w:pPr>
      <w:rPr>
        <w:rFonts w:ascii="Wingdings" w:hAnsi="Wingdings" w:hint="default"/>
      </w:rPr>
    </w:lvl>
    <w:lvl w:ilvl="3" w:tplc="142660F8">
      <w:start w:val="1"/>
      <w:numFmt w:val="bullet"/>
      <w:lvlText w:val=""/>
      <w:lvlJc w:val="left"/>
      <w:pPr>
        <w:ind w:left="2880" w:hanging="360"/>
      </w:pPr>
      <w:rPr>
        <w:rFonts w:ascii="Symbol" w:hAnsi="Symbol" w:hint="default"/>
      </w:rPr>
    </w:lvl>
    <w:lvl w:ilvl="4" w:tplc="800E3612">
      <w:start w:val="1"/>
      <w:numFmt w:val="bullet"/>
      <w:lvlText w:val="o"/>
      <w:lvlJc w:val="left"/>
      <w:pPr>
        <w:ind w:left="3600" w:hanging="360"/>
      </w:pPr>
      <w:rPr>
        <w:rFonts w:ascii="Courier New" w:hAnsi="Courier New" w:cs="Times New Roman" w:hint="default"/>
      </w:rPr>
    </w:lvl>
    <w:lvl w:ilvl="5" w:tplc="9ACAD90E">
      <w:start w:val="1"/>
      <w:numFmt w:val="bullet"/>
      <w:lvlText w:val=""/>
      <w:lvlJc w:val="left"/>
      <w:pPr>
        <w:ind w:left="4320" w:hanging="360"/>
      </w:pPr>
      <w:rPr>
        <w:rFonts w:ascii="Wingdings" w:hAnsi="Wingdings" w:hint="default"/>
      </w:rPr>
    </w:lvl>
    <w:lvl w:ilvl="6" w:tplc="657A58D0">
      <w:start w:val="1"/>
      <w:numFmt w:val="bullet"/>
      <w:lvlText w:val=""/>
      <w:lvlJc w:val="left"/>
      <w:pPr>
        <w:ind w:left="5040" w:hanging="360"/>
      </w:pPr>
      <w:rPr>
        <w:rFonts w:ascii="Symbol" w:hAnsi="Symbol" w:hint="default"/>
      </w:rPr>
    </w:lvl>
    <w:lvl w:ilvl="7" w:tplc="BC8E2E92">
      <w:start w:val="1"/>
      <w:numFmt w:val="bullet"/>
      <w:lvlText w:val="o"/>
      <w:lvlJc w:val="left"/>
      <w:pPr>
        <w:ind w:left="5760" w:hanging="360"/>
      </w:pPr>
      <w:rPr>
        <w:rFonts w:ascii="Courier New" w:hAnsi="Courier New" w:cs="Times New Roman" w:hint="default"/>
      </w:rPr>
    </w:lvl>
    <w:lvl w:ilvl="8" w:tplc="F8D6EDF0">
      <w:start w:val="1"/>
      <w:numFmt w:val="bullet"/>
      <w:lvlText w:val=""/>
      <w:lvlJc w:val="left"/>
      <w:pPr>
        <w:ind w:left="6480" w:hanging="360"/>
      </w:pPr>
      <w:rPr>
        <w:rFonts w:ascii="Wingdings" w:hAnsi="Wingdings" w:hint="default"/>
      </w:rPr>
    </w:lvl>
  </w:abstractNum>
  <w:abstractNum w:abstractNumId="1" w15:restartNumberingAfterBreak="0">
    <w:nsid w:val="09147D60"/>
    <w:multiLevelType w:val="hybridMultilevel"/>
    <w:tmpl w:val="9F422AE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0BCF46E8"/>
    <w:multiLevelType w:val="hybridMultilevel"/>
    <w:tmpl w:val="F3D4AFA0"/>
    <w:lvl w:ilvl="0" w:tplc="E5EE630C">
      <w:numFmt w:val="bullet"/>
      <w:lvlText w:val="•"/>
      <w:lvlJc w:val="left"/>
      <w:pPr>
        <w:ind w:left="1080" w:hanging="720"/>
      </w:pPr>
      <w:rPr>
        <w:rFonts w:ascii="Calibri" w:eastAsia="Arial" w:hAnsi="Calibri" w:cs="Calibri"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15:restartNumberingAfterBreak="0">
    <w:nsid w:val="0BD10251"/>
    <w:multiLevelType w:val="multilevel"/>
    <w:tmpl w:val="05C6D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CE86217"/>
    <w:multiLevelType w:val="multilevel"/>
    <w:tmpl w:val="A7201A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11D12962"/>
    <w:multiLevelType w:val="hybridMultilevel"/>
    <w:tmpl w:val="79924B28"/>
    <w:lvl w:ilvl="0" w:tplc="04080001">
      <w:start w:val="1"/>
      <w:numFmt w:val="bullet"/>
      <w:lvlText w:val=""/>
      <w:lvlJc w:val="left"/>
      <w:pPr>
        <w:ind w:left="2880" w:hanging="360"/>
      </w:pPr>
      <w:rPr>
        <w:rFonts w:ascii="Symbol" w:hAnsi="Symbol" w:hint="default"/>
      </w:rPr>
    </w:lvl>
    <w:lvl w:ilvl="1" w:tplc="04080003">
      <w:start w:val="1"/>
      <w:numFmt w:val="bullet"/>
      <w:lvlText w:val="o"/>
      <w:lvlJc w:val="left"/>
      <w:pPr>
        <w:ind w:left="3600" w:hanging="360"/>
      </w:pPr>
      <w:rPr>
        <w:rFonts w:ascii="Courier New" w:hAnsi="Courier New" w:cs="Courier New" w:hint="default"/>
      </w:rPr>
    </w:lvl>
    <w:lvl w:ilvl="2" w:tplc="04080005">
      <w:start w:val="1"/>
      <w:numFmt w:val="bullet"/>
      <w:lvlText w:val=""/>
      <w:lvlJc w:val="left"/>
      <w:pPr>
        <w:ind w:left="4320" w:hanging="360"/>
      </w:pPr>
      <w:rPr>
        <w:rFonts w:ascii="Wingdings" w:hAnsi="Wingdings" w:hint="default"/>
      </w:rPr>
    </w:lvl>
    <w:lvl w:ilvl="3" w:tplc="04080001">
      <w:start w:val="1"/>
      <w:numFmt w:val="bullet"/>
      <w:lvlText w:val=""/>
      <w:lvlJc w:val="left"/>
      <w:pPr>
        <w:ind w:left="5040" w:hanging="360"/>
      </w:pPr>
      <w:rPr>
        <w:rFonts w:ascii="Symbol" w:hAnsi="Symbol" w:hint="default"/>
      </w:rPr>
    </w:lvl>
    <w:lvl w:ilvl="4" w:tplc="04080003">
      <w:start w:val="1"/>
      <w:numFmt w:val="bullet"/>
      <w:lvlText w:val="o"/>
      <w:lvlJc w:val="left"/>
      <w:pPr>
        <w:ind w:left="5760" w:hanging="360"/>
      </w:pPr>
      <w:rPr>
        <w:rFonts w:ascii="Courier New" w:hAnsi="Courier New" w:cs="Courier New" w:hint="default"/>
      </w:rPr>
    </w:lvl>
    <w:lvl w:ilvl="5" w:tplc="04080005">
      <w:start w:val="1"/>
      <w:numFmt w:val="bullet"/>
      <w:lvlText w:val=""/>
      <w:lvlJc w:val="left"/>
      <w:pPr>
        <w:ind w:left="6480" w:hanging="360"/>
      </w:pPr>
      <w:rPr>
        <w:rFonts w:ascii="Wingdings" w:hAnsi="Wingdings" w:hint="default"/>
      </w:rPr>
    </w:lvl>
    <w:lvl w:ilvl="6" w:tplc="04080001">
      <w:start w:val="1"/>
      <w:numFmt w:val="bullet"/>
      <w:lvlText w:val=""/>
      <w:lvlJc w:val="left"/>
      <w:pPr>
        <w:ind w:left="7200" w:hanging="360"/>
      </w:pPr>
      <w:rPr>
        <w:rFonts w:ascii="Symbol" w:hAnsi="Symbol" w:hint="default"/>
      </w:rPr>
    </w:lvl>
    <w:lvl w:ilvl="7" w:tplc="04080003">
      <w:start w:val="1"/>
      <w:numFmt w:val="bullet"/>
      <w:lvlText w:val="o"/>
      <w:lvlJc w:val="left"/>
      <w:pPr>
        <w:ind w:left="7920" w:hanging="360"/>
      </w:pPr>
      <w:rPr>
        <w:rFonts w:ascii="Courier New" w:hAnsi="Courier New" w:cs="Courier New" w:hint="default"/>
      </w:rPr>
    </w:lvl>
    <w:lvl w:ilvl="8" w:tplc="04080005">
      <w:start w:val="1"/>
      <w:numFmt w:val="bullet"/>
      <w:lvlText w:val=""/>
      <w:lvlJc w:val="left"/>
      <w:pPr>
        <w:ind w:left="8640" w:hanging="360"/>
      </w:pPr>
      <w:rPr>
        <w:rFonts w:ascii="Wingdings" w:hAnsi="Wingdings" w:hint="default"/>
      </w:rPr>
    </w:lvl>
  </w:abstractNum>
  <w:abstractNum w:abstractNumId="6" w15:restartNumberingAfterBreak="0">
    <w:nsid w:val="15062DAF"/>
    <w:multiLevelType w:val="hybridMultilevel"/>
    <w:tmpl w:val="7F80BBB2"/>
    <w:lvl w:ilvl="0" w:tplc="E5EE630C">
      <w:numFmt w:val="bullet"/>
      <w:lvlText w:val="•"/>
      <w:lvlJc w:val="left"/>
      <w:pPr>
        <w:ind w:left="1080" w:hanging="720"/>
      </w:pPr>
      <w:rPr>
        <w:rFonts w:ascii="Calibri" w:eastAsia="Arial" w:hAnsi="Calibri" w:cs="Calibri"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 w15:restartNumberingAfterBreak="0">
    <w:nsid w:val="15405A64"/>
    <w:multiLevelType w:val="hybridMultilevel"/>
    <w:tmpl w:val="DFD216DE"/>
    <w:lvl w:ilvl="0" w:tplc="E5EE630C">
      <w:numFmt w:val="bullet"/>
      <w:lvlText w:val="•"/>
      <w:lvlJc w:val="left"/>
      <w:pPr>
        <w:ind w:left="1440" w:hanging="720"/>
      </w:pPr>
      <w:rPr>
        <w:rFonts w:ascii="Calibri" w:eastAsia="Arial" w:hAnsi="Calibri" w:cs="Calibri" w:hint="default"/>
      </w:rPr>
    </w:lvl>
    <w:lvl w:ilvl="1" w:tplc="04080003" w:tentative="1">
      <w:start w:val="1"/>
      <w:numFmt w:val="bullet"/>
      <w:lvlText w:val="o"/>
      <w:lvlJc w:val="left"/>
      <w:pPr>
        <w:ind w:left="1800" w:hanging="360"/>
      </w:pPr>
      <w:rPr>
        <w:rFonts w:ascii="Courier New" w:hAnsi="Courier New" w:cs="Courier New" w:hint="default"/>
      </w:rPr>
    </w:lvl>
    <w:lvl w:ilvl="2" w:tplc="04080005" w:tentative="1">
      <w:start w:val="1"/>
      <w:numFmt w:val="bullet"/>
      <w:lvlText w:val=""/>
      <w:lvlJc w:val="left"/>
      <w:pPr>
        <w:ind w:left="2520" w:hanging="360"/>
      </w:pPr>
      <w:rPr>
        <w:rFonts w:ascii="Wingdings" w:hAnsi="Wingdings" w:hint="default"/>
      </w:rPr>
    </w:lvl>
    <w:lvl w:ilvl="3" w:tplc="04080001" w:tentative="1">
      <w:start w:val="1"/>
      <w:numFmt w:val="bullet"/>
      <w:lvlText w:val=""/>
      <w:lvlJc w:val="left"/>
      <w:pPr>
        <w:ind w:left="3240" w:hanging="360"/>
      </w:pPr>
      <w:rPr>
        <w:rFonts w:ascii="Symbol" w:hAnsi="Symbol" w:hint="default"/>
      </w:rPr>
    </w:lvl>
    <w:lvl w:ilvl="4" w:tplc="04080003" w:tentative="1">
      <w:start w:val="1"/>
      <w:numFmt w:val="bullet"/>
      <w:lvlText w:val="o"/>
      <w:lvlJc w:val="left"/>
      <w:pPr>
        <w:ind w:left="3960" w:hanging="360"/>
      </w:pPr>
      <w:rPr>
        <w:rFonts w:ascii="Courier New" w:hAnsi="Courier New" w:cs="Courier New" w:hint="default"/>
      </w:rPr>
    </w:lvl>
    <w:lvl w:ilvl="5" w:tplc="04080005" w:tentative="1">
      <w:start w:val="1"/>
      <w:numFmt w:val="bullet"/>
      <w:lvlText w:val=""/>
      <w:lvlJc w:val="left"/>
      <w:pPr>
        <w:ind w:left="4680" w:hanging="360"/>
      </w:pPr>
      <w:rPr>
        <w:rFonts w:ascii="Wingdings" w:hAnsi="Wingdings" w:hint="default"/>
      </w:rPr>
    </w:lvl>
    <w:lvl w:ilvl="6" w:tplc="04080001" w:tentative="1">
      <w:start w:val="1"/>
      <w:numFmt w:val="bullet"/>
      <w:lvlText w:val=""/>
      <w:lvlJc w:val="left"/>
      <w:pPr>
        <w:ind w:left="5400" w:hanging="360"/>
      </w:pPr>
      <w:rPr>
        <w:rFonts w:ascii="Symbol" w:hAnsi="Symbol" w:hint="default"/>
      </w:rPr>
    </w:lvl>
    <w:lvl w:ilvl="7" w:tplc="04080003" w:tentative="1">
      <w:start w:val="1"/>
      <w:numFmt w:val="bullet"/>
      <w:lvlText w:val="o"/>
      <w:lvlJc w:val="left"/>
      <w:pPr>
        <w:ind w:left="6120" w:hanging="360"/>
      </w:pPr>
      <w:rPr>
        <w:rFonts w:ascii="Courier New" w:hAnsi="Courier New" w:cs="Courier New" w:hint="default"/>
      </w:rPr>
    </w:lvl>
    <w:lvl w:ilvl="8" w:tplc="04080005" w:tentative="1">
      <w:start w:val="1"/>
      <w:numFmt w:val="bullet"/>
      <w:lvlText w:val=""/>
      <w:lvlJc w:val="left"/>
      <w:pPr>
        <w:ind w:left="6840" w:hanging="360"/>
      </w:pPr>
      <w:rPr>
        <w:rFonts w:ascii="Wingdings" w:hAnsi="Wingdings" w:hint="default"/>
      </w:rPr>
    </w:lvl>
  </w:abstractNum>
  <w:abstractNum w:abstractNumId="8" w15:restartNumberingAfterBreak="0">
    <w:nsid w:val="17D91277"/>
    <w:multiLevelType w:val="multilevel"/>
    <w:tmpl w:val="29E0F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AB37295"/>
    <w:multiLevelType w:val="multilevel"/>
    <w:tmpl w:val="4058E9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0EA5B7D"/>
    <w:multiLevelType w:val="hybridMultilevel"/>
    <w:tmpl w:val="077EBB54"/>
    <w:lvl w:ilvl="0" w:tplc="04080001">
      <w:start w:val="1"/>
      <w:numFmt w:val="bullet"/>
      <w:lvlText w:val=""/>
      <w:lvlJc w:val="left"/>
      <w:pPr>
        <w:ind w:left="3240" w:hanging="360"/>
      </w:pPr>
      <w:rPr>
        <w:rFonts w:ascii="Symbol" w:hAnsi="Symbol" w:hint="default"/>
      </w:rPr>
    </w:lvl>
    <w:lvl w:ilvl="1" w:tplc="04080003" w:tentative="1">
      <w:start w:val="1"/>
      <w:numFmt w:val="bullet"/>
      <w:lvlText w:val="o"/>
      <w:lvlJc w:val="left"/>
      <w:pPr>
        <w:ind w:left="3960" w:hanging="360"/>
      </w:pPr>
      <w:rPr>
        <w:rFonts w:ascii="Courier New" w:hAnsi="Courier New" w:cs="Courier New" w:hint="default"/>
      </w:rPr>
    </w:lvl>
    <w:lvl w:ilvl="2" w:tplc="04080005" w:tentative="1">
      <w:start w:val="1"/>
      <w:numFmt w:val="bullet"/>
      <w:lvlText w:val=""/>
      <w:lvlJc w:val="left"/>
      <w:pPr>
        <w:ind w:left="4680" w:hanging="360"/>
      </w:pPr>
      <w:rPr>
        <w:rFonts w:ascii="Wingdings" w:hAnsi="Wingdings" w:hint="default"/>
      </w:rPr>
    </w:lvl>
    <w:lvl w:ilvl="3" w:tplc="04080001" w:tentative="1">
      <w:start w:val="1"/>
      <w:numFmt w:val="bullet"/>
      <w:lvlText w:val=""/>
      <w:lvlJc w:val="left"/>
      <w:pPr>
        <w:ind w:left="5400" w:hanging="360"/>
      </w:pPr>
      <w:rPr>
        <w:rFonts w:ascii="Symbol" w:hAnsi="Symbol" w:hint="default"/>
      </w:rPr>
    </w:lvl>
    <w:lvl w:ilvl="4" w:tplc="04080003" w:tentative="1">
      <w:start w:val="1"/>
      <w:numFmt w:val="bullet"/>
      <w:lvlText w:val="o"/>
      <w:lvlJc w:val="left"/>
      <w:pPr>
        <w:ind w:left="6120" w:hanging="360"/>
      </w:pPr>
      <w:rPr>
        <w:rFonts w:ascii="Courier New" w:hAnsi="Courier New" w:cs="Courier New" w:hint="default"/>
      </w:rPr>
    </w:lvl>
    <w:lvl w:ilvl="5" w:tplc="04080005" w:tentative="1">
      <w:start w:val="1"/>
      <w:numFmt w:val="bullet"/>
      <w:lvlText w:val=""/>
      <w:lvlJc w:val="left"/>
      <w:pPr>
        <w:ind w:left="6840" w:hanging="360"/>
      </w:pPr>
      <w:rPr>
        <w:rFonts w:ascii="Wingdings" w:hAnsi="Wingdings" w:hint="default"/>
      </w:rPr>
    </w:lvl>
    <w:lvl w:ilvl="6" w:tplc="04080001" w:tentative="1">
      <w:start w:val="1"/>
      <w:numFmt w:val="bullet"/>
      <w:lvlText w:val=""/>
      <w:lvlJc w:val="left"/>
      <w:pPr>
        <w:ind w:left="7560" w:hanging="360"/>
      </w:pPr>
      <w:rPr>
        <w:rFonts w:ascii="Symbol" w:hAnsi="Symbol" w:hint="default"/>
      </w:rPr>
    </w:lvl>
    <w:lvl w:ilvl="7" w:tplc="04080003" w:tentative="1">
      <w:start w:val="1"/>
      <w:numFmt w:val="bullet"/>
      <w:lvlText w:val="o"/>
      <w:lvlJc w:val="left"/>
      <w:pPr>
        <w:ind w:left="8280" w:hanging="360"/>
      </w:pPr>
      <w:rPr>
        <w:rFonts w:ascii="Courier New" w:hAnsi="Courier New" w:cs="Courier New" w:hint="default"/>
      </w:rPr>
    </w:lvl>
    <w:lvl w:ilvl="8" w:tplc="04080005" w:tentative="1">
      <w:start w:val="1"/>
      <w:numFmt w:val="bullet"/>
      <w:lvlText w:val=""/>
      <w:lvlJc w:val="left"/>
      <w:pPr>
        <w:ind w:left="9000" w:hanging="360"/>
      </w:pPr>
      <w:rPr>
        <w:rFonts w:ascii="Wingdings" w:hAnsi="Wingdings" w:hint="default"/>
      </w:rPr>
    </w:lvl>
  </w:abstractNum>
  <w:abstractNum w:abstractNumId="11" w15:restartNumberingAfterBreak="0">
    <w:nsid w:val="211671B5"/>
    <w:multiLevelType w:val="multilevel"/>
    <w:tmpl w:val="1B76C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1D47D5F"/>
    <w:multiLevelType w:val="hybridMultilevel"/>
    <w:tmpl w:val="07CA3E46"/>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3" w15:restartNumberingAfterBreak="0">
    <w:nsid w:val="2209630F"/>
    <w:multiLevelType w:val="hybridMultilevel"/>
    <w:tmpl w:val="1960DF2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4" w15:restartNumberingAfterBreak="0">
    <w:nsid w:val="249A699D"/>
    <w:multiLevelType w:val="hybridMultilevel"/>
    <w:tmpl w:val="1354E79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5" w15:restartNumberingAfterBreak="0">
    <w:nsid w:val="2720209A"/>
    <w:multiLevelType w:val="hybridMultilevel"/>
    <w:tmpl w:val="EE0E446E"/>
    <w:lvl w:ilvl="0" w:tplc="04080001">
      <w:start w:val="1"/>
      <w:numFmt w:val="bullet"/>
      <w:lvlText w:val=""/>
      <w:lvlJc w:val="left"/>
      <w:pPr>
        <w:ind w:left="2880" w:hanging="360"/>
      </w:pPr>
      <w:rPr>
        <w:rFonts w:ascii="Symbol" w:hAnsi="Symbol" w:hint="default"/>
      </w:rPr>
    </w:lvl>
    <w:lvl w:ilvl="1" w:tplc="04080003">
      <w:start w:val="1"/>
      <w:numFmt w:val="bullet"/>
      <w:lvlText w:val="o"/>
      <w:lvlJc w:val="left"/>
      <w:pPr>
        <w:ind w:left="3600" w:hanging="360"/>
      </w:pPr>
      <w:rPr>
        <w:rFonts w:ascii="Courier New" w:hAnsi="Courier New" w:cs="Courier New" w:hint="default"/>
      </w:rPr>
    </w:lvl>
    <w:lvl w:ilvl="2" w:tplc="04080005">
      <w:start w:val="1"/>
      <w:numFmt w:val="bullet"/>
      <w:lvlText w:val=""/>
      <w:lvlJc w:val="left"/>
      <w:pPr>
        <w:ind w:left="4320" w:hanging="360"/>
      </w:pPr>
      <w:rPr>
        <w:rFonts w:ascii="Wingdings" w:hAnsi="Wingdings" w:hint="default"/>
      </w:rPr>
    </w:lvl>
    <w:lvl w:ilvl="3" w:tplc="04080001">
      <w:start w:val="1"/>
      <w:numFmt w:val="bullet"/>
      <w:lvlText w:val=""/>
      <w:lvlJc w:val="left"/>
      <w:pPr>
        <w:ind w:left="5040" w:hanging="360"/>
      </w:pPr>
      <w:rPr>
        <w:rFonts w:ascii="Symbol" w:hAnsi="Symbol" w:hint="default"/>
      </w:rPr>
    </w:lvl>
    <w:lvl w:ilvl="4" w:tplc="04080003">
      <w:start w:val="1"/>
      <w:numFmt w:val="bullet"/>
      <w:lvlText w:val="o"/>
      <w:lvlJc w:val="left"/>
      <w:pPr>
        <w:ind w:left="5760" w:hanging="360"/>
      </w:pPr>
      <w:rPr>
        <w:rFonts w:ascii="Courier New" w:hAnsi="Courier New" w:cs="Courier New" w:hint="default"/>
      </w:rPr>
    </w:lvl>
    <w:lvl w:ilvl="5" w:tplc="04080005">
      <w:start w:val="1"/>
      <w:numFmt w:val="bullet"/>
      <w:lvlText w:val=""/>
      <w:lvlJc w:val="left"/>
      <w:pPr>
        <w:ind w:left="6480" w:hanging="360"/>
      </w:pPr>
      <w:rPr>
        <w:rFonts w:ascii="Wingdings" w:hAnsi="Wingdings" w:hint="default"/>
      </w:rPr>
    </w:lvl>
    <w:lvl w:ilvl="6" w:tplc="04080001">
      <w:start w:val="1"/>
      <w:numFmt w:val="bullet"/>
      <w:lvlText w:val=""/>
      <w:lvlJc w:val="left"/>
      <w:pPr>
        <w:ind w:left="7200" w:hanging="360"/>
      </w:pPr>
      <w:rPr>
        <w:rFonts w:ascii="Symbol" w:hAnsi="Symbol" w:hint="default"/>
      </w:rPr>
    </w:lvl>
    <w:lvl w:ilvl="7" w:tplc="04080003">
      <w:start w:val="1"/>
      <w:numFmt w:val="bullet"/>
      <w:lvlText w:val="o"/>
      <w:lvlJc w:val="left"/>
      <w:pPr>
        <w:ind w:left="7920" w:hanging="360"/>
      </w:pPr>
      <w:rPr>
        <w:rFonts w:ascii="Courier New" w:hAnsi="Courier New" w:cs="Courier New" w:hint="default"/>
      </w:rPr>
    </w:lvl>
    <w:lvl w:ilvl="8" w:tplc="04080005">
      <w:start w:val="1"/>
      <w:numFmt w:val="bullet"/>
      <w:lvlText w:val=""/>
      <w:lvlJc w:val="left"/>
      <w:pPr>
        <w:ind w:left="8640" w:hanging="360"/>
      </w:pPr>
      <w:rPr>
        <w:rFonts w:ascii="Wingdings" w:hAnsi="Wingdings" w:hint="default"/>
      </w:rPr>
    </w:lvl>
  </w:abstractNum>
  <w:abstractNum w:abstractNumId="16" w15:restartNumberingAfterBreak="0">
    <w:nsid w:val="2C72580A"/>
    <w:multiLevelType w:val="multilevel"/>
    <w:tmpl w:val="63DA2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4A3199D"/>
    <w:multiLevelType w:val="multilevel"/>
    <w:tmpl w:val="8EC6E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5623EE3"/>
    <w:multiLevelType w:val="multilevel"/>
    <w:tmpl w:val="848C7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7D934AD"/>
    <w:multiLevelType w:val="hybridMultilevel"/>
    <w:tmpl w:val="2CE4AF8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0" w15:restartNumberingAfterBreak="0">
    <w:nsid w:val="37E802B9"/>
    <w:multiLevelType w:val="hybridMultilevel"/>
    <w:tmpl w:val="34063D1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15:restartNumberingAfterBreak="0">
    <w:nsid w:val="3800198A"/>
    <w:multiLevelType w:val="hybridMultilevel"/>
    <w:tmpl w:val="FE245FD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2" w15:restartNumberingAfterBreak="0">
    <w:nsid w:val="3D5829C5"/>
    <w:multiLevelType w:val="multilevel"/>
    <w:tmpl w:val="257A3F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1046702"/>
    <w:multiLevelType w:val="multilevel"/>
    <w:tmpl w:val="14FA17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31B27F4"/>
    <w:multiLevelType w:val="hybridMultilevel"/>
    <w:tmpl w:val="CE30B46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5" w15:restartNumberingAfterBreak="0">
    <w:nsid w:val="43AF43C3"/>
    <w:multiLevelType w:val="multilevel"/>
    <w:tmpl w:val="88769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46975B76"/>
    <w:multiLevelType w:val="multilevel"/>
    <w:tmpl w:val="2F4A9E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FE13B38"/>
    <w:multiLevelType w:val="hybridMultilevel"/>
    <w:tmpl w:val="49581B8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8" w15:restartNumberingAfterBreak="0">
    <w:nsid w:val="51893F51"/>
    <w:multiLevelType w:val="hybridMultilevel"/>
    <w:tmpl w:val="FFFFFFFF"/>
    <w:lvl w:ilvl="0" w:tplc="93522E12">
      <w:start w:val="1"/>
      <w:numFmt w:val="bullet"/>
      <w:lvlText w:val=""/>
      <w:lvlJc w:val="left"/>
      <w:pPr>
        <w:ind w:left="720" w:hanging="360"/>
      </w:pPr>
      <w:rPr>
        <w:rFonts w:ascii="Symbol" w:hAnsi="Symbol" w:hint="default"/>
      </w:rPr>
    </w:lvl>
    <w:lvl w:ilvl="1" w:tplc="DDC2D696">
      <w:start w:val="1"/>
      <w:numFmt w:val="bullet"/>
      <w:lvlText w:val="o"/>
      <w:lvlJc w:val="left"/>
      <w:pPr>
        <w:ind w:left="1440" w:hanging="360"/>
      </w:pPr>
      <w:rPr>
        <w:rFonts w:ascii="Courier New" w:hAnsi="Courier New" w:cs="Times New Roman" w:hint="default"/>
      </w:rPr>
    </w:lvl>
    <w:lvl w:ilvl="2" w:tplc="EAD0B836">
      <w:start w:val="1"/>
      <w:numFmt w:val="bullet"/>
      <w:lvlText w:val=""/>
      <w:lvlJc w:val="left"/>
      <w:pPr>
        <w:ind w:left="2160" w:hanging="360"/>
      </w:pPr>
      <w:rPr>
        <w:rFonts w:ascii="Wingdings" w:hAnsi="Wingdings" w:hint="default"/>
      </w:rPr>
    </w:lvl>
    <w:lvl w:ilvl="3" w:tplc="69A8F0BA">
      <w:start w:val="1"/>
      <w:numFmt w:val="bullet"/>
      <w:lvlText w:val=""/>
      <w:lvlJc w:val="left"/>
      <w:pPr>
        <w:ind w:left="2880" w:hanging="360"/>
      </w:pPr>
      <w:rPr>
        <w:rFonts w:ascii="Symbol" w:hAnsi="Symbol" w:hint="default"/>
      </w:rPr>
    </w:lvl>
    <w:lvl w:ilvl="4" w:tplc="B918781E">
      <w:start w:val="1"/>
      <w:numFmt w:val="bullet"/>
      <w:lvlText w:val="o"/>
      <w:lvlJc w:val="left"/>
      <w:pPr>
        <w:ind w:left="3600" w:hanging="360"/>
      </w:pPr>
      <w:rPr>
        <w:rFonts w:ascii="Courier New" w:hAnsi="Courier New" w:cs="Times New Roman" w:hint="default"/>
      </w:rPr>
    </w:lvl>
    <w:lvl w:ilvl="5" w:tplc="B7CC8020">
      <w:start w:val="1"/>
      <w:numFmt w:val="bullet"/>
      <w:lvlText w:val=""/>
      <w:lvlJc w:val="left"/>
      <w:pPr>
        <w:ind w:left="4320" w:hanging="360"/>
      </w:pPr>
      <w:rPr>
        <w:rFonts w:ascii="Wingdings" w:hAnsi="Wingdings" w:hint="default"/>
      </w:rPr>
    </w:lvl>
    <w:lvl w:ilvl="6" w:tplc="E280E630">
      <w:start w:val="1"/>
      <w:numFmt w:val="bullet"/>
      <w:lvlText w:val=""/>
      <w:lvlJc w:val="left"/>
      <w:pPr>
        <w:ind w:left="5040" w:hanging="360"/>
      </w:pPr>
      <w:rPr>
        <w:rFonts w:ascii="Symbol" w:hAnsi="Symbol" w:hint="default"/>
      </w:rPr>
    </w:lvl>
    <w:lvl w:ilvl="7" w:tplc="68E23FAA">
      <w:start w:val="1"/>
      <w:numFmt w:val="bullet"/>
      <w:lvlText w:val="o"/>
      <w:lvlJc w:val="left"/>
      <w:pPr>
        <w:ind w:left="5760" w:hanging="360"/>
      </w:pPr>
      <w:rPr>
        <w:rFonts w:ascii="Courier New" w:hAnsi="Courier New" w:cs="Times New Roman" w:hint="default"/>
      </w:rPr>
    </w:lvl>
    <w:lvl w:ilvl="8" w:tplc="BB94B6A0">
      <w:start w:val="1"/>
      <w:numFmt w:val="bullet"/>
      <w:lvlText w:val=""/>
      <w:lvlJc w:val="left"/>
      <w:pPr>
        <w:ind w:left="6480" w:hanging="360"/>
      </w:pPr>
      <w:rPr>
        <w:rFonts w:ascii="Wingdings" w:hAnsi="Wingdings" w:hint="default"/>
      </w:rPr>
    </w:lvl>
  </w:abstractNum>
  <w:abstractNum w:abstractNumId="29" w15:restartNumberingAfterBreak="0">
    <w:nsid w:val="525301A2"/>
    <w:multiLevelType w:val="hybridMultilevel"/>
    <w:tmpl w:val="40044A96"/>
    <w:lvl w:ilvl="0" w:tplc="E5EE630C">
      <w:numFmt w:val="bullet"/>
      <w:lvlText w:val="•"/>
      <w:lvlJc w:val="left"/>
      <w:pPr>
        <w:ind w:left="1080" w:hanging="720"/>
      </w:pPr>
      <w:rPr>
        <w:rFonts w:ascii="Calibri" w:eastAsia="Arial" w:hAnsi="Calibri" w:cs="Calibri"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0" w15:restartNumberingAfterBreak="0">
    <w:nsid w:val="54F03184"/>
    <w:multiLevelType w:val="multilevel"/>
    <w:tmpl w:val="8E1E77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15:restartNumberingAfterBreak="0">
    <w:nsid w:val="56D86B57"/>
    <w:multiLevelType w:val="hybridMultilevel"/>
    <w:tmpl w:val="93D4B098"/>
    <w:lvl w:ilvl="0" w:tplc="E5EE630C">
      <w:numFmt w:val="bullet"/>
      <w:lvlText w:val="•"/>
      <w:lvlJc w:val="left"/>
      <w:pPr>
        <w:ind w:left="1440" w:hanging="720"/>
      </w:pPr>
      <w:rPr>
        <w:rFonts w:ascii="Calibri" w:eastAsia="Arial" w:hAnsi="Calibri" w:cs="Calibri" w:hint="default"/>
      </w:rPr>
    </w:lvl>
    <w:lvl w:ilvl="1" w:tplc="04080003" w:tentative="1">
      <w:start w:val="1"/>
      <w:numFmt w:val="bullet"/>
      <w:lvlText w:val="o"/>
      <w:lvlJc w:val="left"/>
      <w:pPr>
        <w:ind w:left="1800" w:hanging="360"/>
      </w:pPr>
      <w:rPr>
        <w:rFonts w:ascii="Courier New" w:hAnsi="Courier New" w:cs="Courier New" w:hint="default"/>
      </w:rPr>
    </w:lvl>
    <w:lvl w:ilvl="2" w:tplc="04080005" w:tentative="1">
      <w:start w:val="1"/>
      <w:numFmt w:val="bullet"/>
      <w:lvlText w:val=""/>
      <w:lvlJc w:val="left"/>
      <w:pPr>
        <w:ind w:left="2520" w:hanging="360"/>
      </w:pPr>
      <w:rPr>
        <w:rFonts w:ascii="Wingdings" w:hAnsi="Wingdings" w:hint="default"/>
      </w:rPr>
    </w:lvl>
    <w:lvl w:ilvl="3" w:tplc="04080001" w:tentative="1">
      <w:start w:val="1"/>
      <w:numFmt w:val="bullet"/>
      <w:lvlText w:val=""/>
      <w:lvlJc w:val="left"/>
      <w:pPr>
        <w:ind w:left="3240" w:hanging="360"/>
      </w:pPr>
      <w:rPr>
        <w:rFonts w:ascii="Symbol" w:hAnsi="Symbol" w:hint="default"/>
      </w:rPr>
    </w:lvl>
    <w:lvl w:ilvl="4" w:tplc="04080003" w:tentative="1">
      <w:start w:val="1"/>
      <w:numFmt w:val="bullet"/>
      <w:lvlText w:val="o"/>
      <w:lvlJc w:val="left"/>
      <w:pPr>
        <w:ind w:left="3960" w:hanging="360"/>
      </w:pPr>
      <w:rPr>
        <w:rFonts w:ascii="Courier New" w:hAnsi="Courier New" w:cs="Courier New" w:hint="default"/>
      </w:rPr>
    </w:lvl>
    <w:lvl w:ilvl="5" w:tplc="04080005" w:tentative="1">
      <w:start w:val="1"/>
      <w:numFmt w:val="bullet"/>
      <w:lvlText w:val=""/>
      <w:lvlJc w:val="left"/>
      <w:pPr>
        <w:ind w:left="4680" w:hanging="360"/>
      </w:pPr>
      <w:rPr>
        <w:rFonts w:ascii="Wingdings" w:hAnsi="Wingdings" w:hint="default"/>
      </w:rPr>
    </w:lvl>
    <w:lvl w:ilvl="6" w:tplc="04080001" w:tentative="1">
      <w:start w:val="1"/>
      <w:numFmt w:val="bullet"/>
      <w:lvlText w:val=""/>
      <w:lvlJc w:val="left"/>
      <w:pPr>
        <w:ind w:left="5400" w:hanging="360"/>
      </w:pPr>
      <w:rPr>
        <w:rFonts w:ascii="Symbol" w:hAnsi="Symbol" w:hint="default"/>
      </w:rPr>
    </w:lvl>
    <w:lvl w:ilvl="7" w:tplc="04080003" w:tentative="1">
      <w:start w:val="1"/>
      <w:numFmt w:val="bullet"/>
      <w:lvlText w:val="o"/>
      <w:lvlJc w:val="left"/>
      <w:pPr>
        <w:ind w:left="6120" w:hanging="360"/>
      </w:pPr>
      <w:rPr>
        <w:rFonts w:ascii="Courier New" w:hAnsi="Courier New" w:cs="Courier New" w:hint="default"/>
      </w:rPr>
    </w:lvl>
    <w:lvl w:ilvl="8" w:tplc="04080005" w:tentative="1">
      <w:start w:val="1"/>
      <w:numFmt w:val="bullet"/>
      <w:lvlText w:val=""/>
      <w:lvlJc w:val="left"/>
      <w:pPr>
        <w:ind w:left="6840" w:hanging="360"/>
      </w:pPr>
      <w:rPr>
        <w:rFonts w:ascii="Wingdings" w:hAnsi="Wingdings" w:hint="default"/>
      </w:rPr>
    </w:lvl>
  </w:abstractNum>
  <w:abstractNum w:abstractNumId="32" w15:restartNumberingAfterBreak="0">
    <w:nsid w:val="59E0320D"/>
    <w:multiLevelType w:val="multilevel"/>
    <w:tmpl w:val="BA9454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5A9430C7"/>
    <w:multiLevelType w:val="hybridMultilevel"/>
    <w:tmpl w:val="DC9498D4"/>
    <w:lvl w:ilvl="0" w:tplc="E5EE630C">
      <w:numFmt w:val="bullet"/>
      <w:lvlText w:val="•"/>
      <w:lvlJc w:val="left"/>
      <w:pPr>
        <w:ind w:left="1440" w:hanging="720"/>
      </w:pPr>
      <w:rPr>
        <w:rFonts w:ascii="Calibri" w:eastAsia="Arial" w:hAnsi="Calibri" w:cs="Calibri" w:hint="default"/>
      </w:rPr>
    </w:lvl>
    <w:lvl w:ilvl="1" w:tplc="04080003" w:tentative="1">
      <w:start w:val="1"/>
      <w:numFmt w:val="bullet"/>
      <w:lvlText w:val="o"/>
      <w:lvlJc w:val="left"/>
      <w:pPr>
        <w:ind w:left="1800" w:hanging="360"/>
      </w:pPr>
      <w:rPr>
        <w:rFonts w:ascii="Courier New" w:hAnsi="Courier New" w:cs="Courier New" w:hint="default"/>
      </w:rPr>
    </w:lvl>
    <w:lvl w:ilvl="2" w:tplc="04080005" w:tentative="1">
      <w:start w:val="1"/>
      <w:numFmt w:val="bullet"/>
      <w:lvlText w:val=""/>
      <w:lvlJc w:val="left"/>
      <w:pPr>
        <w:ind w:left="2520" w:hanging="360"/>
      </w:pPr>
      <w:rPr>
        <w:rFonts w:ascii="Wingdings" w:hAnsi="Wingdings" w:hint="default"/>
      </w:rPr>
    </w:lvl>
    <w:lvl w:ilvl="3" w:tplc="04080001" w:tentative="1">
      <w:start w:val="1"/>
      <w:numFmt w:val="bullet"/>
      <w:lvlText w:val=""/>
      <w:lvlJc w:val="left"/>
      <w:pPr>
        <w:ind w:left="3240" w:hanging="360"/>
      </w:pPr>
      <w:rPr>
        <w:rFonts w:ascii="Symbol" w:hAnsi="Symbol" w:hint="default"/>
      </w:rPr>
    </w:lvl>
    <w:lvl w:ilvl="4" w:tplc="04080003" w:tentative="1">
      <w:start w:val="1"/>
      <w:numFmt w:val="bullet"/>
      <w:lvlText w:val="o"/>
      <w:lvlJc w:val="left"/>
      <w:pPr>
        <w:ind w:left="3960" w:hanging="360"/>
      </w:pPr>
      <w:rPr>
        <w:rFonts w:ascii="Courier New" w:hAnsi="Courier New" w:cs="Courier New" w:hint="default"/>
      </w:rPr>
    </w:lvl>
    <w:lvl w:ilvl="5" w:tplc="04080005" w:tentative="1">
      <w:start w:val="1"/>
      <w:numFmt w:val="bullet"/>
      <w:lvlText w:val=""/>
      <w:lvlJc w:val="left"/>
      <w:pPr>
        <w:ind w:left="4680" w:hanging="360"/>
      </w:pPr>
      <w:rPr>
        <w:rFonts w:ascii="Wingdings" w:hAnsi="Wingdings" w:hint="default"/>
      </w:rPr>
    </w:lvl>
    <w:lvl w:ilvl="6" w:tplc="04080001" w:tentative="1">
      <w:start w:val="1"/>
      <w:numFmt w:val="bullet"/>
      <w:lvlText w:val=""/>
      <w:lvlJc w:val="left"/>
      <w:pPr>
        <w:ind w:left="5400" w:hanging="360"/>
      </w:pPr>
      <w:rPr>
        <w:rFonts w:ascii="Symbol" w:hAnsi="Symbol" w:hint="default"/>
      </w:rPr>
    </w:lvl>
    <w:lvl w:ilvl="7" w:tplc="04080003" w:tentative="1">
      <w:start w:val="1"/>
      <w:numFmt w:val="bullet"/>
      <w:lvlText w:val="o"/>
      <w:lvlJc w:val="left"/>
      <w:pPr>
        <w:ind w:left="6120" w:hanging="360"/>
      </w:pPr>
      <w:rPr>
        <w:rFonts w:ascii="Courier New" w:hAnsi="Courier New" w:cs="Courier New" w:hint="default"/>
      </w:rPr>
    </w:lvl>
    <w:lvl w:ilvl="8" w:tplc="04080005" w:tentative="1">
      <w:start w:val="1"/>
      <w:numFmt w:val="bullet"/>
      <w:lvlText w:val=""/>
      <w:lvlJc w:val="left"/>
      <w:pPr>
        <w:ind w:left="6840" w:hanging="360"/>
      </w:pPr>
      <w:rPr>
        <w:rFonts w:ascii="Wingdings" w:hAnsi="Wingdings" w:hint="default"/>
      </w:rPr>
    </w:lvl>
  </w:abstractNum>
  <w:abstractNum w:abstractNumId="34" w15:restartNumberingAfterBreak="0">
    <w:nsid w:val="5C253D47"/>
    <w:multiLevelType w:val="hybridMultilevel"/>
    <w:tmpl w:val="FA76095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5" w15:restartNumberingAfterBreak="0">
    <w:nsid w:val="61793425"/>
    <w:multiLevelType w:val="hybridMultilevel"/>
    <w:tmpl w:val="4A445FE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6" w15:restartNumberingAfterBreak="0">
    <w:nsid w:val="61F7152E"/>
    <w:multiLevelType w:val="hybridMultilevel"/>
    <w:tmpl w:val="739A3E0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7" w15:restartNumberingAfterBreak="0">
    <w:nsid w:val="66F50E24"/>
    <w:multiLevelType w:val="multilevel"/>
    <w:tmpl w:val="798086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6B3A4DEC"/>
    <w:multiLevelType w:val="multilevel"/>
    <w:tmpl w:val="23FA8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6B7A71D2"/>
    <w:multiLevelType w:val="multilevel"/>
    <w:tmpl w:val="89E82C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6D4827C4"/>
    <w:multiLevelType w:val="hybridMultilevel"/>
    <w:tmpl w:val="A2CAB65E"/>
    <w:lvl w:ilvl="0" w:tplc="04080001">
      <w:start w:val="1"/>
      <w:numFmt w:val="bullet"/>
      <w:lvlText w:val=""/>
      <w:lvlJc w:val="left"/>
      <w:pPr>
        <w:ind w:left="2880" w:hanging="360"/>
      </w:pPr>
      <w:rPr>
        <w:rFonts w:ascii="Symbol" w:hAnsi="Symbol" w:hint="default"/>
      </w:rPr>
    </w:lvl>
    <w:lvl w:ilvl="1" w:tplc="04080003">
      <w:start w:val="1"/>
      <w:numFmt w:val="bullet"/>
      <w:lvlText w:val="o"/>
      <w:lvlJc w:val="left"/>
      <w:pPr>
        <w:ind w:left="3600" w:hanging="360"/>
      </w:pPr>
      <w:rPr>
        <w:rFonts w:ascii="Courier New" w:hAnsi="Courier New" w:cs="Courier New" w:hint="default"/>
      </w:rPr>
    </w:lvl>
    <w:lvl w:ilvl="2" w:tplc="04080005">
      <w:start w:val="1"/>
      <w:numFmt w:val="bullet"/>
      <w:lvlText w:val=""/>
      <w:lvlJc w:val="left"/>
      <w:pPr>
        <w:ind w:left="4320" w:hanging="360"/>
      </w:pPr>
      <w:rPr>
        <w:rFonts w:ascii="Wingdings" w:hAnsi="Wingdings" w:hint="default"/>
      </w:rPr>
    </w:lvl>
    <w:lvl w:ilvl="3" w:tplc="04080001">
      <w:start w:val="1"/>
      <w:numFmt w:val="bullet"/>
      <w:lvlText w:val=""/>
      <w:lvlJc w:val="left"/>
      <w:pPr>
        <w:ind w:left="5040" w:hanging="360"/>
      </w:pPr>
      <w:rPr>
        <w:rFonts w:ascii="Symbol" w:hAnsi="Symbol" w:hint="default"/>
      </w:rPr>
    </w:lvl>
    <w:lvl w:ilvl="4" w:tplc="04080003">
      <w:start w:val="1"/>
      <w:numFmt w:val="bullet"/>
      <w:lvlText w:val="o"/>
      <w:lvlJc w:val="left"/>
      <w:pPr>
        <w:ind w:left="5760" w:hanging="360"/>
      </w:pPr>
      <w:rPr>
        <w:rFonts w:ascii="Courier New" w:hAnsi="Courier New" w:cs="Courier New" w:hint="default"/>
      </w:rPr>
    </w:lvl>
    <w:lvl w:ilvl="5" w:tplc="04080005">
      <w:start w:val="1"/>
      <w:numFmt w:val="bullet"/>
      <w:lvlText w:val=""/>
      <w:lvlJc w:val="left"/>
      <w:pPr>
        <w:ind w:left="6480" w:hanging="360"/>
      </w:pPr>
      <w:rPr>
        <w:rFonts w:ascii="Wingdings" w:hAnsi="Wingdings" w:hint="default"/>
      </w:rPr>
    </w:lvl>
    <w:lvl w:ilvl="6" w:tplc="04080001">
      <w:start w:val="1"/>
      <w:numFmt w:val="bullet"/>
      <w:lvlText w:val=""/>
      <w:lvlJc w:val="left"/>
      <w:pPr>
        <w:ind w:left="7200" w:hanging="360"/>
      </w:pPr>
      <w:rPr>
        <w:rFonts w:ascii="Symbol" w:hAnsi="Symbol" w:hint="default"/>
      </w:rPr>
    </w:lvl>
    <w:lvl w:ilvl="7" w:tplc="04080003">
      <w:start w:val="1"/>
      <w:numFmt w:val="bullet"/>
      <w:lvlText w:val="o"/>
      <w:lvlJc w:val="left"/>
      <w:pPr>
        <w:ind w:left="7920" w:hanging="360"/>
      </w:pPr>
      <w:rPr>
        <w:rFonts w:ascii="Courier New" w:hAnsi="Courier New" w:cs="Courier New" w:hint="default"/>
      </w:rPr>
    </w:lvl>
    <w:lvl w:ilvl="8" w:tplc="04080005">
      <w:start w:val="1"/>
      <w:numFmt w:val="bullet"/>
      <w:lvlText w:val=""/>
      <w:lvlJc w:val="left"/>
      <w:pPr>
        <w:ind w:left="8640" w:hanging="360"/>
      </w:pPr>
      <w:rPr>
        <w:rFonts w:ascii="Wingdings" w:hAnsi="Wingdings" w:hint="default"/>
      </w:rPr>
    </w:lvl>
  </w:abstractNum>
  <w:abstractNum w:abstractNumId="41" w15:restartNumberingAfterBreak="0">
    <w:nsid w:val="6EB32754"/>
    <w:multiLevelType w:val="hybridMultilevel"/>
    <w:tmpl w:val="D52CA1EC"/>
    <w:lvl w:ilvl="0" w:tplc="04080001">
      <w:start w:val="1"/>
      <w:numFmt w:val="bullet"/>
      <w:lvlText w:val=""/>
      <w:lvlJc w:val="left"/>
      <w:pPr>
        <w:ind w:left="720" w:hanging="360"/>
      </w:pPr>
      <w:rPr>
        <w:rFonts w:ascii="Symbol" w:hAnsi="Symbol" w:hint="default"/>
      </w:rPr>
    </w:lvl>
    <w:lvl w:ilvl="1" w:tplc="04080003">
      <w:start w:val="1"/>
      <w:numFmt w:val="bullet"/>
      <w:lvlText w:val="o"/>
      <w:lvlJc w:val="left"/>
      <w:pPr>
        <w:ind w:left="1440" w:hanging="360"/>
      </w:pPr>
      <w:rPr>
        <w:rFonts w:ascii="Courier New" w:hAnsi="Courier New" w:cs="Courier New" w:hint="default"/>
      </w:rPr>
    </w:lvl>
    <w:lvl w:ilvl="2" w:tplc="04080005">
      <w:start w:val="1"/>
      <w:numFmt w:val="bullet"/>
      <w:lvlText w:val=""/>
      <w:lvlJc w:val="left"/>
      <w:pPr>
        <w:ind w:left="2160" w:hanging="360"/>
      </w:pPr>
      <w:rPr>
        <w:rFonts w:ascii="Wingdings" w:hAnsi="Wingdings" w:hint="default"/>
      </w:rPr>
    </w:lvl>
    <w:lvl w:ilvl="3" w:tplc="04080001">
      <w:start w:val="1"/>
      <w:numFmt w:val="bullet"/>
      <w:lvlText w:val=""/>
      <w:lvlJc w:val="left"/>
      <w:pPr>
        <w:ind w:left="2880" w:hanging="360"/>
      </w:pPr>
      <w:rPr>
        <w:rFonts w:ascii="Symbol" w:hAnsi="Symbol" w:hint="default"/>
      </w:rPr>
    </w:lvl>
    <w:lvl w:ilvl="4" w:tplc="04080003">
      <w:start w:val="1"/>
      <w:numFmt w:val="bullet"/>
      <w:lvlText w:val="o"/>
      <w:lvlJc w:val="left"/>
      <w:pPr>
        <w:ind w:left="3600" w:hanging="360"/>
      </w:pPr>
      <w:rPr>
        <w:rFonts w:ascii="Courier New" w:hAnsi="Courier New" w:cs="Courier New" w:hint="default"/>
      </w:rPr>
    </w:lvl>
    <w:lvl w:ilvl="5" w:tplc="04080005">
      <w:start w:val="1"/>
      <w:numFmt w:val="bullet"/>
      <w:lvlText w:val=""/>
      <w:lvlJc w:val="left"/>
      <w:pPr>
        <w:ind w:left="4320" w:hanging="360"/>
      </w:pPr>
      <w:rPr>
        <w:rFonts w:ascii="Wingdings" w:hAnsi="Wingdings" w:hint="default"/>
      </w:rPr>
    </w:lvl>
    <w:lvl w:ilvl="6" w:tplc="04080001">
      <w:start w:val="1"/>
      <w:numFmt w:val="bullet"/>
      <w:lvlText w:val=""/>
      <w:lvlJc w:val="left"/>
      <w:pPr>
        <w:ind w:left="5040" w:hanging="360"/>
      </w:pPr>
      <w:rPr>
        <w:rFonts w:ascii="Symbol" w:hAnsi="Symbol" w:hint="default"/>
      </w:rPr>
    </w:lvl>
    <w:lvl w:ilvl="7" w:tplc="04080003">
      <w:start w:val="1"/>
      <w:numFmt w:val="bullet"/>
      <w:lvlText w:val="o"/>
      <w:lvlJc w:val="left"/>
      <w:pPr>
        <w:ind w:left="5760" w:hanging="360"/>
      </w:pPr>
      <w:rPr>
        <w:rFonts w:ascii="Courier New" w:hAnsi="Courier New" w:cs="Courier New" w:hint="default"/>
      </w:rPr>
    </w:lvl>
    <w:lvl w:ilvl="8" w:tplc="04080005">
      <w:start w:val="1"/>
      <w:numFmt w:val="bullet"/>
      <w:lvlText w:val=""/>
      <w:lvlJc w:val="left"/>
      <w:pPr>
        <w:ind w:left="6480" w:hanging="360"/>
      </w:pPr>
      <w:rPr>
        <w:rFonts w:ascii="Wingdings" w:hAnsi="Wingdings" w:hint="default"/>
      </w:rPr>
    </w:lvl>
  </w:abstractNum>
  <w:abstractNum w:abstractNumId="42" w15:restartNumberingAfterBreak="0">
    <w:nsid w:val="6F7C40E9"/>
    <w:multiLevelType w:val="hybridMultilevel"/>
    <w:tmpl w:val="D55A5ABC"/>
    <w:lvl w:ilvl="0" w:tplc="E5EE630C">
      <w:numFmt w:val="bullet"/>
      <w:lvlText w:val="•"/>
      <w:lvlJc w:val="left"/>
      <w:pPr>
        <w:ind w:left="1440" w:hanging="720"/>
      </w:pPr>
      <w:rPr>
        <w:rFonts w:ascii="Calibri" w:eastAsia="Arial" w:hAnsi="Calibri" w:cs="Calibri" w:hint="default"/>
      </w:rPr>
    </w:lvl>
    <w:lvl w:ilvl="1" w:tplc="04080003" w:tentative="1">
      <w:start w:val="1"/>
      <w:numFmt w:val="bullet"/>
      <w:lvlText w:val="o"/>
      <w:lvlJc w:val="left"/>
      <w:pPr>
        <w:ind w:left="1800" w:hanging="360"/>
      </w:pPr>
      <w:rPr>
        <w:rFonts w:ascii="Courier New" w:hAnsi="Courier New" w:cs="Courier New" w:hint="default"/>
      </w:rPr>
    </w:lvl>
    <w:lvl w:ilvl="2" w:tplc="04080005" w:tentative="1">
      <w:start w:val="1"/>
      <w:numFmt w:val="bullet"/>
      <w:lvlText w:val=""/>
      <w:lvlJc w:val="left"/>
      <w:pPr>
        <w:ind w:left="2520" w:hanging="360"/>
      </w:pPr>
      <w:rPr>
        <w:rFonts w:ascii="Wingdings" w:hAnsi="Wingdings" w:hint="default"/>
      </w:rPr>
    </w:lvl>
    <w:lvl w:ilvl="3" w:tplc="04080001" w:tentative="1">
      <w:start w:val="1"/>
      <w:numFmt w:val="bullet"/>
      <w:lvlText w:val=""/>
      <w:lvlJc w:val="left"/>
      <w:pPr>
        <w:ind w:left="3240" w:hanging="360"/>
      </w:pPr>
      <w:rPr>
        <w:rFonts w:ascii="Symbol" w:hAnsi="Symbol" w:hint="default"/>
      </w:rPr>
    </w:lvl>
    <w:lvl w:ilvl="4" w:tplc="04080003" w:tentative="1">
      <w:start w:val="1"/>
      <w:numFmt w:val="bullet"/>
      <w:lvlText w:val="o"/>
      <w:lvlJc w:val="left"/>
      <w:pPr>
        <w:ind w:left="3960" w:hanging="360"/>
      </w:pPr>
      <w:rPr>
        <w:rFonts w:ascii="Courier New" w:hAnsi="Courier New" w:cs="Courier New" w:hint="default"/>
      </w:rPr>
    </w:lvl>
    <w:lvl w:ilvl="5" w:tplc="04080005" w:tentative="1">
      <w:start w:val="1"/>
      <w:numFmt w:val="bullet"/>
      <w:lvlText w:val=""/>
      <w:lvlJc w:val="left"/>
      <w:pPr>
        <w:ind w:left="4680" w:hanging="360"/>
      </w:pPr>
      <w:rPr>
        <w:rFonts w:ascii="Wingdings" w:hAnsi="Wingdings" w:hint="default"/>
      </w:rPr>
    </w:lvl>
    <w:lvl w:ilvl="6" w:tplc="04080001" w:tentative="1">
      <w:start w:val="1"/>
      <w:numFmt w:val="bullet"/>
      <w:lvlText w:val=""/>
      <w:lvlJc w:val="left"/>
      <w:pPr>
        <w:ind w:left="5400" w:hanging="360"/>
      </w:pPr>
      <w:rPr>
        <w:rFonts w:ascii="Symbol" w:hAnsi="Symbol" w:hint="default"/>
      </w:rPr>
    </w:lvl>
    <w:lvl w:ilvl="7" w:tplc="04080003" w:tentative="1">
      <w:start w:val="1"/>
      <w:numFmt w:val="bullet"/>
      <w:lvlText w:val="o"/>
      <w:lvlJc w:val="left"/>
      <w:pPr>
        <w:ind w:left="6120" w:hanging="360"/>
      </w:pPr>
      <w:rPr>
        <w:rFonts w:ascii="Courier New" w:hAnsi="Courier New" w:cs="Courier New" w:hint="default"/>
      </w:rPr>
    </w:lvl>
    <w:lvl w:ilvl="8" w:tplc="04080005" w:tentative="1">
      <w:start w:val="1"/>
      <w:numFmt w:val="bullet"/>
      <w:lvlText w:val=""/>
      <w:lvlJc w:val="left"/>
      <w:pPr>
        <w:ind w:left="6840" w:hanging="360"/>
      </w:pPr>
      <w:rPr>
        <w:rFonts w:ascii="Wingdings" w:hAnsi="Wingdings" w:hint="default"/>
      </w:rPr>
    </w:lvl>
  </w:abstractNum>
  <w:abstractNum w:abstractNumId="43" w15:restartNumberingAfterBreak="0">
    <w:nsid w:val="733D4458"/>
    <w:multiLevelType w:val="multilevel"/>
    <w:tmpl w:val="45F05E66"/>
    <w:lvl w:ilvl="0">
      <w:start w:val="1"/>
      <w:numFmt w:val="decimal"/>
      <w:pStyle w:val="1"/>
      <w:suff w:val="nothing"/>
      <w:lvlText w:val="%1"/>
      <w:lvlJc w:val="left"/>
      <w:rPr>
        <w:rFonts w:hint="default"/>
        <w:b w:val="0"/>
        <w:bCs w:val="0"/>
        <w:i/>
        <w:iCs w:val="0"/>
        <w:caps w:val="0"/>
        <w:smallCaps w:val="0"/>
        <w:strike w:val="0"/>
        <w:dstrike w:val="0"/>
        <w:outline w:val="0"/>
        <w:shadow w:val="0"/>
        <w:emboss w:val="0"/>
        <w:imprint w:val="0"/>
        <w:noProof w:val="0"/>
        <w:vanish w:val="0"/>
        <w:spacing w:val="0"/>
        <w:kern w:val="0"/>
        <w:position w:val="0"/>
        <w:sz w:val="200"/>
        <w:szCs w:val="200"/>
        <w:u w:val="none"/>
        <w:effect w:val="none"/>
        <w:vertAlign w:val="baseline"/>
        <w:em w:val="none"/>
        <w:specVanish w:val="0"/>
      </w:rPr>
    </w:lvl>
    <w:lvl w:ilvl="1">
      <w:start w:val="1"/>
      <w:numFmt w:val="decimal"/>
      <w:pStyle w:val="2"/>
      <w:suff w:val="space"/>
      <w:lvlText w:val="%1.%2."/>
      <w:lvlJc w:val="left"/>
      <w:pPr>
        <w:ind w:left="576" w:hanging="576"/>
      </w:pPr>
      <w:rPr>
        <w:rFonts w:hint="default"/>
      </w:rPr>
    </w:lvl>
    <w:lvl w:ilvl="2">
      <w:start w:val="1"/>
      <w:numFmt w:val="decimal"/>
      <w:pStyle w:val="3"/>
      <w:suff w:val="space"/>
      <w:lvlText w:val="%1.%2.%3."/>
      <w:lvlJc w:val="left"/>
      <w:pPr>
        <w:ind w:left="720" w:hanging="720"/>
      </w:pPr>
      <w:rPr>
        <w:rFonts w:hint="default"/>
      </w:rPr>
    </w:lvl>
    <w:lvl w:ilvl="3">
      <w:start w:val="1"/>
      <w:numFmt w:val="decimal"/>
      <w:pStyle w:val="4"/>
      <w:suff w:val="space"/>
      <w:lvlText w:val="%1.%2.%3.%4."/>
      <w:lvlJc w:val="left"/>
      <w:pPr>
        <w:ind w:left="1224" w:hanging="1224"/>
      </w:pPr>
      <w:rPr>
        <w:rFonts w:hint="default"/>
      </w:rPr>
    </w:lvl>
    <w:lvl w:ilvl="4">
      <w:start w:val="1"/>
      <w:numFmt w:val="lowerLetter"/>
      <w:lvlText w:val="%5."/>
      <w:lvlJc w:val="left"/>
      <w:pPr>
        <w:ind w:left="4896" w:hanging="576"/>
      </w:pPr>
      <w:rPr>
        <w:rFonts w:hint="default"/>
      </w:rPr>
    </w:lvl>
    <w:lvl w:ilvl="5">
      <w:start w:val="1"/>
      <w:numFmt w:val="lowerRoman"/>
      <w:lvlText w:val="%6."/>
      <w:lvlJc w:val="right"/>
      <w:pPr>
        <w:ind w:left="5976" w:hanging="576"/>
      </w:pPr>
      <w:rPr>
        <w:rFonts w:hint="default"/>
      </w:rPr>
    </w:lvl>
    <w:lvl w:ilvl="6">
      <w:start w:val="1"/>
      <w:numFmt w:val="decimal"/>
      <w:lvlText w:val="%7."/>
      <w:lvlJc w:val="left"/>
      <w:pPr>
        <w:ind w:left="7056" w:hanging="576"/>
      </w:pPr>
      <w:rPr>
        <w:rFonts w:hint="default"/>
      </w:rPr>
    </w:lvl>
    <w:lvl w:ilvl="7">
      <w:start w:val="1"/>
      <w:numFmt w:val="lowerLetter"/>
      <w:lvlText w:val="%8."/>
      <w:lvlJc w:val="left"/>
      <w:pPr>
        <w:ind w:left="8136" w:hanging="576"/>
      </w:pPr>
      <w:rPr>
        <w:rFonts w:hint="default"/>
      </w:rPr>
    </w:lvl>
    <w:lvl w:ilvl="8">
      <w:start w:val="1"/>
      <w:numFmt w:val="lowerRoman"/>
      <w:lvlText w:val="%9."/>
      <w:lvlJc w:val="right"/>
      <w:pPr>
        <w:ind w:left="9216" w:hanging="576"/>
      </w:pPr>
      <w:rPr>
        <w:rFonts w:hint="default"/>
      </w:rPr>
    </w:lvl>
  </w:abstractNum>
  <w:abstractNum w:abstractNumId="44" w15:restartNumberingAfterBreak="0">
    <w:nsid w:val="73F67ACE"/>
    <w:multiLevelType w:val="hybridMultilevel"/>
    <w:tmpl w:val="FE127BB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5" w15:restartNumberingAfterBreak="0">
    <w:nsid w:val="7C203DAD"/>
    <w:multiLevelType w:val="multilevel"/>
    <w:tmpl w:val="B0367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171917779">
    <w:abstractNumId w:val="43"/>
  </w:num>
  <w:num w:numId="2" w16cid:durableId="1781216848">
    <w:abstractNumId w:val="41"/>
  </w:num>
  <w:num w:numId="3" w16cid:durableId="1526405354">
    <w:abstractNumId w:val="15"/>
  </w:num>
  <w:num w:numId="4" w16cid:durableId="2002198208">
    <w:abstractNumId w:val="40"/>
  </w:num>
  <w:num w:numId="5" w16cid:durableId="963465008">
    <w:abstractNumId w:val="5"/>
  </w:num>
  <w:num w:numId="6" w16cid:durableId="1134327779">
    <w:abstractNumId w:val="8"/>
  </w:num>
  <w:num w:numId="7" w16cid:durableId="464274967">
    <w:abstractNumId w:val="23"/>
  </w:num>
  <w:num w:numId="8" w16cid:durableId="352001926">
    <w:abstractNumId w:val="45"/>
  </w:num>
  <w:num w:numId="9" w16cid:durableId="458762529">
    <w:abstractNumId w:val="18"/>
  </w:num>
  <w:num w:numId="10" w16cid:durableId="174268701">
    <w:abstractNumId w:val="30"/>
  </w:num>
  <w:num w:numId="11" w16cid:durableId="46954371">
    <w:abstractNumId w:val="26"/>
  </w:num>
  <w:num w:numId="12" w16cid:durableId="929241890">
    <w:abstractNumId w:val="39"/>
  </w:num>
  <w:num w:numId="13" w16cid:durableId="806439710">
    <w:abstractNumId w:val="16"/>
  </w:num>
  <w:num w:numId="14" w16cid:durableId="1986472030">
    <w:abstractNumId w:val="37"/>
  </w:num>
  <w:num w:numId="15" w16cid:durableId="1511917422">
    <w:abstractNumId w:val="25"/>
  </w:num>
  <w:num w:numId="16" w16cid:durableId="1036660755">
    <w:abstractNumId w:val="22"/>
  </w:num>
  <w:num w:numId="17" w16cid:durableId="58215255">
    <w:abstractNumId w:val="3"/>
  </w:num>
  <w:num w:numId="18" w16cid:durableId="294526778">
    <w:abstractNumId w:val="4"/>
  </w:num>
  <w:num w:numId="19" w16cid:durableId="553857266">
    <w:abstractNumId w:val="17"/>
  </w:num>
  <w:num w:numId="20" w16cid:durableId="1713076357">
    <w:abstractNumId w:val="38"/>
  </w:num>
  <w:num w:numId="21" w16cid:durableId="1378630024">
    <w:abstractNumId w:val="11"/>
  </w:num>
  <w:num w:numId="22" w16cid:durableId="1187479143">
    <w:abstractNumId w:val="9"/>
  </w:num>
  <w:num w:numId="23" w16cid:durableId="443310536">
    <w:abstractNumId w:val="32"/>
  </w:num>
  <w:num w:numId="24" w16cid:durableId="1674994442">
    <w:abstractNumId w:val="20"/>
  </w:num>
  <w:num w:numId="25" w16cid:durableId="1207840314">
    <w:abstractNumId w:val="12"/>
  </w:num>
  <w:num w:numId="26" w16cid:durableId="478574440">
    <w:abstractNumId w:val="14"/>
  </w:num>
  <w:num w:numId="27" w16cid:durableId="279412127">
    <w:abstractNumId w:val="13"/>
  </w:num>
  <w:num w:numId="28" w16cid:durableId="1902324390">
    <w:abstractNumId w:val="35"/>
  </w:num>
  <w:num w:numId="29" w16cid:durableId="1626617453">
    <w:abstractNumId w:val="10"/>
  </w:num>
  <w:num w:numId="30" w16cid:durableId="533225997">
    <w:abstractNumId w:val="27"/>
  </w:num>
  <w:num w:numId="31" w16cid:durableId="1833645800">
    <w:abstractNumId w:val="21"/>
  </w:num>
  <w:num w:numId="32" w16cid:durableId="1407799387">
    <w:abstractNumId w:val="34"/>
  </w:num>
  <w:num w:numId="33" w16cid:durableId="173229298">
    <w:abstractNumId w:val="24"/>
  </w:num>
  <w:num w:numId="34" w16cid:durableId="1645157163">
    <w:abstractNumId w:val="29"/>
  </w:num>
  <w:num w:numId="35" w16cid:durableId="1133018219">
    <w:abstractNumId w:val="33"/>
  </w:num>
  <w:num w:numId="36" w16cid:durableId="1970472633">
    <w:abstractNumId w:val="7"/>
  </w:num>
  <w:num w:numId="37" w16cid:durableId="28185629">
    <w:abstractNumId w:val="31"/>
  </w:num>
  <w:num w:numId="38" w16cid:durableId="918902955">
    <w:abstractNumId w:val="42"/>
  </w:num>
  <w:num w:numId="39" w16cid:durableId="1091393802">
    <w:abstractNumId w:val="2"/>
  </w:num>
  <w:num w:numId="40" w16cid:durableId="520433445">
    <w:abstractNumId w:val="36"/>
  </w:num>
  <w:num w:numId="41" w16cid:durableId="2133746289">
    <w:abstractNumId w:val="0"/>
  </w:num>
  <w:num w:numId="42" w16cid:durableId="1479494887">
    <w:abstractNumId w:val="28"/>
  </w:num>
  <w:num w:numId="43" w16cid:durableId="1948535827">
    <w:abstractNumId w:val="1"/>
  </w:num>
  <w:num w:numId="44" w16cid:durableId="990330313">
    <w:abstractNumId w:val="19"/>
  </w:num>
  <w:num w:numId="45" w16cid:durableId="28993737">
    <w:abstractNumId w:val="44"/>
  </w:num>
  <w:num w:numId="46" w16cid:durableId="861209543">
    <w:abstractNumId w:val="6"/>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0E0E8A"/>
    <w:rsid w:val="000003FF"/>
    <w:rsid w:val="00001D99"/>
    <w:rsid w:val="00002B9E"/>
    <w:rsid w:val="00002FFF"/>
    <w:rsid w:val="00004C4E"/>
    <w:rsid w:val="00006BCC"/>
    <w:rsid w:val="00006CF4"/>
    <w:rsid w:val="000077B0"/>
    <w:rsid w:val="00010D6D"/>
    <w:rsid w:val="00011AEF"/>
    <w:rsid w:val="00014049"/>
    <w:rsid w:val="000151A7"/>
    <w:rsid w:val="00017C90"/>
    <w:rsid w:val="0002192A"/>
    <w:rsid w:val="00023E50"/>
    <w:rsid w:val="00027E57"/>
    <w:rsid w:val="00030978"/>
    <w:rsid w:val="00031B0E"/>
    <w:rsid w:val="00033DE5"/>
    <w:rsid w:val="00033E18"/>
    <w:rsid w:val="00035BEA"/>
    <w:rsid w:val="00040E54"/>
    <w:rsid w:val="000425AB"/>
    <w:rsid w:val="00054B45"/>
    <w:rsid w:val="00056028"/>
    <w:rsid w:val="000578FD"/>
    <w:rsid w:val="0006038E"/>
    <w:rsid w:val="000608CE"/>
    <w:rsid w:val="00060B4F"/>
    <w:rsid w:val="000616F6"/>
    <w:rsid w:val="00061CB8"/>
    <w:rsid w:val="000620E9"/>
    <w:rsid w:val="00063FA6"/>
    <w:rsid w:val="0006447D"/>
    <w:rsid w:val="00064D37"/>
    <w:rsid w:val="00065CBD"/>
    <w:rsid w:val="00067B8E"/>
    <w:rsid w:val="00070F2D"/>
    <w:rsid w:val="0007392B"/>
    <w:rsid w:val="0007468A"/>
    <w:rsid w:val="00074851"/>
    <w:rsid w:val="00074EF9"/>
    <w:rsid w:val="000756A6"/>
    <w:rsid w:val="00075A6D"/>
    <w:rsid w:val="00076BC2"/>
    <w:rsid w:val="00080A58"/>
    <w:rsid w:val="00081F64"/>
    <w:rsid w:val="00082C5F"/>
    <w:rsid w:val="000841F9"/>
    <w:rsid w:val="00084A82"/>
    <w:rsid w:val="00084AEF"/>
    <w:rsid w:val="000872E2"/>
    <w:rsid w:val="00087819"/>
    <w:rsid w:val="00087EB8"/>
    <w:rsid w:val="00095596"/>
    <w:rsid w:val="00096234"/>
    <w:rsid w:val="000970B9"/>
    <w:rsid w:val="00097789"/>
    <w:rsid w:val="00097A56"/>
    <w:rsid w:val="000A0BA3"/>
    <w:rsid w:val="000A2BD4"/>
    <w:rsid w:val="000A33AA"/>
    <w:rsid w:val="000A427D"/>
    <w:rsid w:val="000B02A4"/>
    <w:rsid w:val="000B49E1"/>
    <w:rsid w:val="000B7C44"/>
    <w:rsid w:val="000C0757"/>
    <w:rsid w:val="000C0F5D"/>
    <w:rsid w:val="000C3F37"/>
    <w:rsid w:val="000C4AEF"/>
    <w:rsid w:val="000C5C1E"/>
    <w:rsid w:val="000C648A"/>
    <w:rsid w:val="000D0741"/>
    <w:rsid w:val="000D210E"/>
    <w:rsid w:val="000D29BD"/>
    <w:rsid w:val="000D2F9E"/>
    <w:rsid w:val="000D4592"/>
    <w:rsid w:val="000D6190"/>
    <w:rsid w:val="000D6329"/>
    <w:rsid w:val="000D6D0E"/>
    <w:rsid w:val="000D7837"/>
    <w:rsid w:val="000E0E8A"/>
    <w:rsid w:val="000E26EE"/>
    <w:rsid w:val="000E49EE"/>
    <w:rsid w:val="000E4A5F"/>
    <w:rsid w:val="000E52DC"/>
    <w:rsid w:val="000E68E6"/>
    <w:rsid w:val="000E759C"/>
    <w:rsid w:val="000E7889"/>
    <w:rsid w:val="000E7E05"/>
    <w:rsid w:val="000F2987"/>
    <w:rsid w:val="000F2E57"/>
    <w:rsid w:val="000F5C66"/>
    <w:rsid w:val="000F6661"/>
    <w:rsid w:val="000F7F39"/>
    <w:rsid w:val="00100414"/>
    <w:rsid w:val="00101D7D"/>
    <w:rsid w:val="0010224C"/>
    <w:rsid w:val="00102384"/>
    <w:rsid w:val="00102AB5"/>
    <w:rsid w:val="00102D6D"/>
    <w:rsid w:val="00103BCA"/>
    <w:rsid w:val="00103C08"/>
    <w:rsid w:val="00105400"/>
    <w:rsid w:val="001060B8"/>
    <w:rsid w:val="0010710E"/>
    <w:rsid w:val="001102DF"/>
    <w:rsid w:val="00112AF9"/>
    <w:rsid w:val="001152B8"/>
    <w:rsid w:val="00115444"/>
    <w:rsid w:val="001157F2"/>
    <w:rsid w:val="0011613F"/>
    <w:rsid w:val="00116C0E"/>
    <w:rsid w:val="00116DCC"/>
    <w:rsid w:val="00122768"/>
    <w:rsid w:val="00123317"/>
    <w:rsid w:val="0012370D"/>
    <w:rsid w:val="00124418"/>
    <w:rsid w:val="0012780A"/>
    <w:rsid w:val="001279B8"/>
    <w:rsid w:val="001301A8"/>
    <w:rsid w:val="0013098E"/>
    <w:rsid w:val="00130C4F"/>
    <w:rsid w:val="00130FA1"/>
    <w:rsid w:val="00136CBE"/>
    <w:rsid w:val="001373EC"/>
    <w:rsid w:val="00141137"/>
    <w:rsid w:val="00141690"/>
    <w:rsid w:val="00142332"/>
    <w:rsid w:val="00144BE8"/>
    <w:rsid w:val="00144D6F"/>
    <w:rsid w:val="00144D75"/>
    <w:rsid w:val="001451ED"/>
    <w:rsid w:val="00145371"/>
    <w:rsid w:val="0015072A"/>
    <w:rsid w:val="00151AE5"/>
    <w:rsid w:val="0015251C"/>
    <w:rsid w:val="0015395A"/>
    <w:rsid w:val="00154F37"/>
    <w:rsid w:val="00157057"/>
    <w:rsid w:val="00162563"/>
    <w:rsid w:val="00162633"/>
    <w:rsid w:val="001628C2"/>
    <w:rsid w:val="00163F07"/>
    <w:rsid w:val="001640F6"/>
    <w:rsid w:val="00164D92"/>
    <w:rsid w:val="00166F68"/>
    <w:rsid w:val="001748F8"/>
    <w:rsid w:val="0017691B"/>
    <w:rsid w:val="00182C18"/>
    <w:rsid w:val="00184DA1"/>
    <w:rsid w:val="001861E0"/>
    <w:rsid w:val="0018790C"/>
    <w:rsid w:val="001920C7"/>
    <w:rsid w:val="001939CB"/>
    <w:rsid w:val="00194A69"/>
    <w:rsid w:val="001974F5"/>
    <w:rsid w:val="001975A9"/>
    <w:rsid w:val="001A14EC"/>
    <w:rsid w:val="001A1F47"/>
    <w:rsid w:val="001A2DC8"/>
    <w:rsid w:val="001A40BA"/>
    <w:rsid w:val="001A6781"/>
    <w:rsid w:val="001B04C9"/>
    <w:rsid w:val="001B2B9F"/>
    <w:rsid w:val="001B3253"/>
    <w:rsid w:val="001B4E52"/>
    <w:rsid w:val="001C020A"/>
    <w:rsid w:val="001C23D8"/>
    <w:rsid w:val="001C29CD"/>
    <w:rsid w:val="001C319E"/>
    <w:rsid w:val="001C6236"/>
    <w:rsid w:val="001C78C5"/>
    <w:rsid w:val="001D088E"/>
    <w:rsid w:val="001D3162"/>
    <w:rsid w:val="001D3DF9"/>
    <w:rsid w:val="001D5008"/>
    <w:rsid w:val="001D528D"/>
    <w:rsid w:val="001D5340"/>
    <w:rsid w:val="001D78E9"/>
    <w:rsid w:val="001D7EFA"/>
    <w:rsid w:val="001E0FC8"/>
    <w:rsid w:val="001E1345"/>
    <w:rsid w:val="001E42CA"/>
    <w:rsid w:val="001E7209"/>
    <w:rsid w:val="001F12C5"/>
    <w:rsid w:val="001F1C4A"/>
    <w:rsid w:val="001F4222"/>
    <w:rsid w:val="00204734"/>
    <w:rsid w:val="002047C9"/>
    <w:rsid w:val="0020522C"/>
    <w:rsid w:val="00210FA0"/>
    <w:rsid w:val="0021141E"/>
    <w:rsid w:val="00212AFC"/>
    <w:rsid w:val="00214BAF"/>
    <w:rsid w:val="00216349"/>
    <w:rsid w:val="00216AFB"/>
    <w:rsid w:val="002176CC"/>
    <w:rsid w:val="00221F77"/>
    <w:rsid w:val="00222995"/>
    <w:rsid w:val="00227672"/>
    <w:rsid w:val="00234455"/>
    <w:rsid w:val="0023727E"/>
    <w:rsid w:val="00240E6F"/>
    <w:rsid w:val="00241A2D"/>
    <w:rsid w:val="002439AB"/>
    <w:rsid w:val="002501A9"/>
    <w:rsid w:val="0025032A"/>
    <w:rsid w:val="00250A9D"/>
    <w:rsid w:val="00255EE7"/>
    <w:rsid w:val="002564FD"/>
    <w:rsid w:val="00260290"/>
    <w:rsid w:val="002611D9"/>
    <w:rsid w:val="0026188F"/>
    <w:rsid w:val="002640FD"/>
    <w:rsid w:val="00265094"/>
    <w:rsid w:val="00265986"/>
    <w:rsid w:val="00267FA5"/>
    <w:rsid w:val="00274708"/>
    <w:rsid w:val="0027600B"/>
    <w:rsid w:val="00281254"/>
    <w:rsid w:val="00285427"/>
    <w:rsid w:val="00285451"/>
    <w:rsid w:val="002854BD"/>
    <w:rsid w:val="00286689"/>
    <w:rsid w:val="002871B5"/>
    <w:rsid w:val="00292E42"/>
    <w:rsid w:val="00296052"/>
    <w:rsid w:val="0029635F"/>
    <w:rsid w:val="00296B3A"/>
    <w:rsid w:val="0029714A"/>
    <w:rsid w:val="00297877"/>
    <w:rsid w:val="002A1A64"/>
    <w:rsid w:val="002A237D"/>
    <w:rsid w:val="002A2D17"/>
    <w:rsid w:val="002B08CB"/>
    <w:rsid w:val="002B0D80"/>
    <w:rsid w:val="002B15DF"/>
    <w:rsid w:val="002B15E3"/>
    <w:rsid w:val="002B34B0"/>
    <w:rsid w:val="002B49E8"/>
    <w:rsid w:val="002B6898"/>
    <w:rsid w:val="002C09F9"/>
    <w:rsid w:val="002C2353"/>
    <w:rsid w:val="002C448B"/>
    <w:rsid w:val="002C57A5"/>
    <w:rsid w:val="002D1697"/>
    <w:rsid w:val="002D29A2"/>
    <w:rsid w:val="002D4BEE"/>
    <w:rsid w:val="002D4FDD"/>
    <w:rsid w:val="002D6B62"/>
    <w:rsid w:val="002E0718"/>
    <w:rsid w:val="002E242B"/>
    <w:rsid w:val="002E2598"/>
    <w:rsid w:val="002E38B2"/>
    <w:rsid w:val="002E4019"/>
    <w:rsid w:val="002E53E6"/>
    <w:rsid w:val="002E573D"/>
    <w:rsid w:val="002E62BB"/>
    <w:rsid w:val="002E7686"/>
    <w:rsid w:val="002E7D1D"/>
    <w:rsid w:val="002E7FB5"/>
    <w:rsid w:val="002F0F93"/>
    <w:rsid w:val="002F1032"/>
    <w:rsid w:val="002F3D66"/>
    <w:rsid w:val="002F419B"/>
    <w:rsid w:val="002F51CF"/>
    <w:rsid w:val="00301251"/>
    <w:rsid w:val="00303255"/>
    <w:rsid w:val="00303495"/>
    <w:rsid w:val="00303E89"/>
    <w:rsid w:val="0030717F"/>
    <w:rsid w:val="003102CA"/>
    <w:rsid w:val="003123A8"/>
    <w:rsid w:val="003128BD"/>
    <w:rsid w:val="00315932"/>
    <w:rsid w:val="003169CD"/>
    <w:rsid w:val="0031704F"/>
    <w:rsid w:val="0031708B"/>
    <w:rsid w:val="003178AC"/>
    <w:rsid w:val="003178C5"/>
    <w:rsid w:val="003216B0"/>
    <w:rsid w:val="00321964"/>
    <w:rsid w:val="00322360"/>
    <w:rsid w:val="00323A7A"/>
    <w:rsid w:val="00325767"/>
    <w:rsid w:val="00325BD6"/>
    <w:rsid w:val="003270B0"/>
    <w:rsid w:val="00330087"/>
    <w:rsid w:val="003329D4"/>
    <w:rsid w:val="003339E8"/>
    <w:rsid w:val="00334B3C"/>
    <w:rsid w:val="00336F9B"/>
    <w:rsid w:val="003375FD"/>
    <w:rsid w:val="00337AC7"/>
    <w:rsid w:val="00344C79"/>
    <w:rsid w:val="0034514D"/>
    <w:rsid w:val="00347482"/>
    <w:rsid w:val="00352586"/>
    <w:rsid w:val="003541EA"/>
    <w:rsid w:val="00354AB5"/>
    <w:rsid w:val="00355298"/>
    <w:rsid w:val="00363B2F"/>
    <w:rsid w:val="003665D8"/>
    <w:rsid w:val="00367F02"/>
    <w:rsid w:val="003705BB"/>
    <w:rsid w:val="003710E3"/>
    <w:rsid w:val="00371B52"/>
    <w:rsid w:val="0037202D"/>
    <w:rsid w:val="00373DE3"/>
    <w:rsid w:val="00375044"/>
    <w:rsid w:val="0037569A"/>
    <w:rsid w:val="00375DE0"/>
    <w:rsid w:val="00380706"/>
    <w:rsid w:val="00381991"/>
    <w:rsid w:val="00382ED0"/>
    <w:rsid w:val="00384CB9"/>
    <w:rsid w:val="0038566E"/>
    <w:rsid w:val="00385CEA"/>
    <w:rsid w:val="00386E1C"/>
    <w:rsid w:val="00387BEA"/>
    <w:rsid w:val="00387D37"/>
    <w:rsid w:val="00392F3C"/>
    <w:rsid w:val="0039515D"/>
    <w:rsid w:val="003A0275"/>
    <w:rsid w:val="003A0D93"/>
    <w:rsid w:val="003A1157"/>
    <w:rsid w:val="003A30E7"/>
    <w:rsid w:val="003A46EC"/>
    <w:rsid w:val="003A4AEA"/>
    <w:rsid w:val="003A6B3A"/>
    <w:rsid w:val="003B0C15"/>
    <w:rsid w:val="003B0F58"/>
    <w:rsid w:val="003B184F"/>
    <w:rsid w:val="003B4672"/>
    <w:rsid w:val="003B5E99"/>
    <w:rsid w:val="003B7133"/>
    <w:rsid w:val="003C00BE"/>
    <w:rsid w:val="003C0DDC"/>
    <w:rsid w:val="003C3995"/>
    <w:rsid w:val="003C3C33"/>
    <w:rsid w:val="003C5667"/>
    <w:rsid w:val="003C6303"/>
    <w:rsid w:val="003C6848"/>
    <w:rsid w:val="003D29B2"/>
    <w:rsid w:val="003D34CD"/>
    <w:rsid w:val="003D3BD5"/>
    <w:rsid w:val="003D3C49"/>
    <w:rsid w:val="003D45B1"/>
    <w:rsid w:val="003D683B"/>
    <w:rsid w:val="003D7A56"/>
    <w:rsid w:val="003E18AA"/>
    <w:rsid w:val="003E2B8A"/>
    <w:rsid w:val="003E500A"/>
    <w:rsid w:val="003E57DD"/>
    <w:rsid w:val="003E6295"/>
    <w:rsid w:val="003F10C3"/>
    <w:rsid w:val="003F34AE"/>
    <w:rsid w:val="003F47B0"/>
    <w:rsid w:val="003F6F23"/>
    <w:rsid w:val="003F7CC1"/>
    <w:rsid w:val="00402557"/>
    <w:rsid w:val="004031C7"/>
    <w:rsid w:val="004051EB"/>
    <w:rsid w:val="00406300"/>
    <w:rsid w:val="004074B7"/>
    <w:rsid w:val="00412467"/>
    <w:rsid w:val="00412750"/>
    <w:rsid w:val="00413FE2"/>
    <w:rsid w:val="00416AE8"/>
    <w:rsid w:val="00416C23"/>
    <w:rsid w:val="00422080"/>
    <w:rsid w:val="00423570"/>
    <w:rsid w:val="00423F78"/>
    <w:rsid w:val="004245CB"/>
    <w:rsid w:val="00424901"/>
    <w:rsid w:val="004253AB"/>
    <w:rsid w:val="00427007"/>
    <w:rsid w:val="00430A54"/>
    <w:rsid w:val="0043196C"/>
    <w:rsid w:val="00431CA3"/>
    <w:rsid w:val="00432F0B"/>
    <w:rsid w:val="004333EF"/>
    <w:rsid w:val="004372AC"/>
    <w:rsid w:val="00443EBF"/>
    <w:rsid w:val="0044416F"/>
    <w:rsid w:val="00445D30"/>
    <w:rsid w:val="00446D08"/>
    <w:rsid w:val="00447BAE"/>
    <w:rsid w:val="0045077E"/>
    <w:rsid w:val="0045503E"/>
    <w:rsid w:val="004557E9"/>
    <w:rsid w:val="00455B88"/>
    <w:rsid w:val="004617AB"/>
    <w:rsid w:val="00462751"/>
    <w:rsid w:val="00462930"/>
    <w:rsid w:val="00466710"/>
    <w:rsid w:val="00470BA7"/>
    <w:rsid w:val="00470EA4"/>
    <w:rsid w:val="00471A54"/>
    <w:rsid w:val="0047350A"/>
    <w:rsid w:val="00473E7D"/>
    <w:rsid w:val="00476817"/>
    <w:rsid w:val="00476ABB"/>
    <w:rsid w:val="00477718"/>
    <w:rsid w:val="00480616"/>
    <w:rsid w:val="004820A4"/>
    <w:rsid w:val="00486C1D"/>
    <w:rsid w:val="0049086D"/>
    <w:rsid w:val="0049089C"/>
    <w:rsid w:val="00492FF9"/>
    <w:rsid w:val="00493114"/>
    <w:rsid w:val="00493947"/>
    <w:rsid w:val="0049605D"/>
    <w:rsid w:val="004968C6"/>
    <w:rsid w:val="004A0FB4"/>
    <w:rsid w:val="004A16D6"/>
    <w:rsid w:val="004A23AF"/>
    <w:rsid w:val="004A59D2"/>
    <w:rsid w:val="004A6114"/>
    <w:rsid w:val="004A646F"/>
    <w:rsid w:val="004B16D8"/>
    <w:rsid w:val="004B55E3"/>
    <w:rsid w:val="004B5807"/>
    <w:rsid w:val="004B620E"/>
    <w:rsid w:val="004B6974"/>
    <w:rsid w:val="004C2AE3"/>
    <w:rsid w:val="004C6AA3"/>
    <w:rsid w:val="004C6CC1"/>
    <w:rsid w:val="004D0AB0"/>
    <w:rsid w:val="004D1086"/>
    <w:rsid w:val="004D16B7"/>
    <w:rsid w:val="004D195D"/>
    <w:rsid w:val="004D51C8"/>
    <w:rsid w:val="004D538F"/>
    <w:rsid w:val="004D5461"/>
    <w:rsid w:val="004E2AA1"/>
    <w:rsid w:val="004E2E6E"/>
    <w:rsid w:val="004E3504"/>
    <w:rsid w:val="004E64BA"/>
    <w:rsid w:val="004E6A97"/>
    <w:rsid w:val="004E70AD"/>
    <w:rsid w:val="004E746E"/>
    <w:rsid w:val="004E780A"/>
    <w:rsid w:val="004F0CF8"/>
    <w:rsid w:val="004F39D8"/>
    <w:rsid w:val="004F45A1"/>
    <w:rsid w:val="004F5423"/>
    <w:rsid w:val="004F779E"/>
    <w:rsid w:val="0050019E"/>
    <w:rsid w:val="0050364F"/>
    <w:rsid w:val="00505311"/>
    <w:rsid w:val="00505714"/>
    <w:rsid w:val="005067D5"/>
    <w:rsid w:val="00507223"/>
    <w:rsid w:val="00512B58"/>
    <w:rsid w:val="00512E8E"/>
    <w:rsid w:val="00512F0A"/>
    <w:rsid w:val="005149E0"/>
    <w:rsid w:val="005169EE"/>
    <w:rsid w:val="0052153E"/>
    <w:rsid w:val="00524353"/>
    <w:rsid w:val="00524FE1"/>
    <w:rsid w:val="005274F3"/>
    <w:rsid w:val="00527717"/>
    <w:rsid w:val="005319DE"/>
    <w:rsid w:val="00532AF7"/>
    <w:rsid w:val="005379A1"/>
    <w:rsid w:val="005403DC"/>
    <w:rsid w:val="0054045B"/>
    <w:rsid w:val="005446F5"/>
    <w:rsid w:val="005505E7"/>
    <w:rsid w:val="00551574"/>
    <w:rsid w:val="005518AA"/>
    <w:rsid w:val="00552A0D"/>
    <w:rsid w:val="00552D83"/>
    <w:rsid w:val="0055646E"/>
    <w:rsid w:val="00556DA7"/>
    <w:rsid w:val="00557806"/>
    <w:rsid w:val="00561E0D"/>
    <w:rsid w:val="00564810"/>
    <w:rsid w:val="00566B36"/>
    <w:rsid w:val="00566D6B"/>
    <w:rsid w:val="00571482"/>
    <w:rsid w:val="005748BC"/>
    <w:rsid w:val="00574FF8"/>
    <w:rsid w:val="00576322"/>
    <w:rsid w:val="00577F57"/>
    <w:rsid w:val="005808D3"/>
    <w:rsid w:val="0058221B"/>
    <w:rsid w:val="005837C7"/>
    <w:rsid w:val="00586D5D"/>
    <w:rsid w:val="005873FA"/>
    <w:rsid w:val="00587F11"/>
    <w:rsid w:val="00590E77"/>
    <w:rsid w:val="00591892"/>
    <w:rsid w:val="00591B69"/>
    <w:rsid w:val="00591D8F"/>
    <w:rsid w:val="005931AD"/>
    <w:rsid w:val="0059456D"/>
    <w:rsid w:val="00596A92"/>
    <w:rsid w:val="005A0F40"/>
    <w:rsid w:val="005A15EB"/>
    <w:rsid w:val="005A2524"/>
    <w:rsid w:val="005A31D1"/>
    <w:rsid w:val="005A69FE"/>
    <w:rsid w:val="005A6BE4"/>
    <w:rsid w:val="005A7963"/>
    <w:rsid w:val="005A7B00"/>
    <w:rsid w:val="005B0D83"/>
    <w:rsid w:val="005B21C4"/>
    <w:rsid w:val="005B27A3"/>
    <w:rsid w:val="005B2A09"/>
    <w:rsid w:val="005B3635"/>
    <w:rsid w:val="005B3A21"/>
    <w:rsid w:val="005B40FB"/>
    <w:rsid w:val="005B52FA"/>
    <w:rsid w:val="005B6F53"/>
    <w:rsid w:val="005C04ED"/>
    <w:rsid w:val="005C0729"/>
    <w:rsid w:val="005C1168"/>
    <w:rsid w:val="005C163B"/>
    <w:rsid w:val="005C1C14"/>
    <w:rsid w:val="005C28BF"/>
    <w:rsid w:val="005C3415"/>
    <w:rsid w:val="005C3F12"/>
    <w:rsid w:val="005C3FD2"/>
    <w:rsid w:val="005C6404"/>
    <w:rsid w:val="005D0EA9"/>
    <w:rsid w:val="005D2F91"/>
    <w:rsid w:val="005D3B26"/>
    <w:rsid w:val="005D436A"/>
    <w:rsid w:val="005D5AA3"/>
    <w:rsid w:val="005D669F"/>
    <w:rsid w:val="005D66BC"/>
    <w:rsid w:val="005D7E62"/>
    <w:rsid w:val="005E0ED7"/>
    <w:rsid w:val="005E4163"/>
    <w:rsid w:val="005E57BF"/>
    <w:rsid w:val="005E64B6"/>
    <w:rsid w:val="005E6DBA"/>
    <w:rsid w:val="005F0DB8"/>
    <w:rsid w:val="005F12F9"/>
    <w:rsid w:val="005F2499"/>
    <w:rsid w:val="005F3B13"/>
    <w:rsid w:val="005F417C"/>
    <w:rsid w:val="005F519B"/>
    <w:rsid w:val="005F5704"/>
    <w:rsid w:val="006001DE"/>
    <w:rsid w:val="00600734"/>
    <w:rsid w:val="00600EB9"/>
    <w:rsid w:val="006028A0"/>
    <w:rsid w:val="006045E0"/>
    <w:rsid w:val="00605DE3"/>
    <w:rsid w:val="0060793F"/>
    <w:rsid w:val="00607990"/>
    <w:rsid w:val="00610300"/>
    <w:rsid w:val="006110A1"/>
    <w:rsid w:val="00611CB3"/>
    <w:rsid w:val="006121A1"/>
    <w:rsid w:val="00612209"/>
    <w:rsid w:val="006142D7"/>
    <w:rsid w:val="006168C6"/>
    <w:rsid w:val="00616922"/>
    <w:rsid w:val="00620767"/>
    <w:rsid w:val="00620849"/>
    <w:rsid w:val="00620ED4"/>
    <w:rsid w:val="00623B1C"/>
    <w:rsid w:val="006243DA"/>
    <w:rsid w:val="006267BB"/>
    <w:rsid w:val="00626F17"/>
    <w:rsid w:val="00630033"/>
    <w:rsid w:val="00631D26"/>
    <w:rsid w:val="00634391"/>
    <w:rsid w:val="00643572"/>
    <w:rsid w:val="006440A7"/>
    <w:rsid w:val="0064513A"/>
    <w:rsid w:val="006453D5"/>
    <w:rsid w:val="0064557F"/>
    <w:rsid w:val="0064664B"/>
    <w:rsid w:val="00646A48"/>
    <w:rsid w:val="00646CE4"/>
    <w:rsid w:val="00647BB7"/>
    <w:rsid w:val="00650EAE"/>
    <w:rsid w:val="00653FD1"/>
    <w:rsid w:val="006540FA"/>
    <w:rsid w:val="00654394"/>
    <w:rsid w:val="00660B94"/>
    <w:rsid w:val="00662642"/>
    <w:rsid w:val="00662CAF"/>
    <w:rsid w:val="006635FB"/>
    <w:rsid w:val="00663C09"/>
    <w:rsid w:val="006664C3"/>
    <w:rsid w:val="00666772"/>
    <w:rsid w:val="0066737C"/>
    <w:rsid w:val="0067011E"/>
    <w:rsid w:val="00671AF6"/>
    <w:rsid w:val="006725E9"/>
    <w:rsid w:val="0067407F"/>
    <w:rsid w:val="0067549A"/>
    <w:rsid w:val="006762F0"/>
    <w:rsid w:val="00684159"/>
    <w:rsid w:val="006842ED"/>
    <w:rsid w:val="0068539A"/>
    <w:rsid w:val="0068631A"/>
    <w:rsid w:val="006872F1"/>
    <w:rsid w:val="006878CD"/>
    <w:rsid w:val="00691889"/>
    <w:rsid w:val="0069242B"/>
    <w:rsid w:val="00693F76"/>
    <w:rsid w:val="00694C97"/>
    <w:rsid w:val="00696489"/>
    <w:rsid w:val="00696A09"/>
    <w:rsid w:val="0069744D"/>
    <w:rsid w:val="006A0C71"/>
    <w:rsid w:val="006A1650"/>
    <w:rsid w:val="006A36B0"/>
    <w:rsid w:val="006A4A0E"/>
    <w:rsid w:val="006A51AE"/>
    <w:rsid w:val="006A5A83"/>
    <w:rsid w:val="006A5B64"/>
    <w:rsid w:val="006A70A7"/>
    <w:rsid w:val="006A71C9"/>
    <w:rsid w:val="006B00FF"/>
    <w:rsid w:val="006B0A3C"/>
    <w:rsid w:val="006B0B90"/>
    <w:rsid w:val="006B11CB"/>
    <w:rsid w:val="006B2834"/>
    <w:rsid w:val="006B29A2"/>
    <w:rsid w:val="006B3496"/>
    <w:rsid w:val="006B411E"/>
    <w:rsid w:val="006B4D27"/>
    <w:rsid w:val="006B7C12"/>
    <w:rsid w:val="006B7E57"/>
    <w:rsid w:val="006C0915"/>
    <w:rsid w:val="006C16D6"/>
    <w:rsid w:val="006C4788"/>
    <w:rsid w:val="006C5E1E"/>
    <w:rsid w:val="006C7473"/>
    <w:rsid w:val="006D03A4"/>
    <w:rsid w:val="006D12F4"/>
    <w:rsid w:val="006D2C4F"/>
    <w:rsid w:val="006D3065"/>
    <w:rsid w:val="006D35A1"/>
    <w:rsid w:val="006D6212"/>
    <w:rsid w:val="006D7024"/>
    <w:rsid w:val="006D7766"/>
    <w:rsid w:val="006E1572"/>
    <w:rsid w:val="006E5CB7"/>
    <w:rsid w:val="006E6618"/>
    <w:rsid w:val="006E7AA6"/>
    <w:rsid w:val="006F0F7E"/>
    <w:rsid w:val="006F778E"/>
    <w:rsid w:val="00710CC4"/>
    <w:rsid w:val="00711121"/>
    <w:rsid w:val="00711473"/>
    <w:rsid w:val="00713923"/>
    <w:rsid w:val="00716727"/>
    <w:rsid w:val="00717AB7"/>
    <w:rsid w:val="007201C8"/>
    <w:rsid w:val="00721E30"/>
    <w:rsid w:val="00723D3A"/>
    <w:rsid w:val="00724383"/>
    <w:rsid w:val="007243DA"/>
    <w:rsid w:val="007248B5"/>
    <w:rsid w:val="00724F45"/>
    <w:rsid w:val="00725672"/>
    <w:rsid w:val="00730142"/>
    <w:rsid w:val="007317E4"/>
    <w:rsid w:val="00733AFB"/>
    <w:rsid w:val="00733DCF"/>
    <w:rsid w:val="0073455E"/>
    <w:rsid w:val="007359D6"/>
    <w:rsid w:val="00736E3B"/>
    <w:rsid w:val="007373B0"/>
    <w:rsid w:val="007377BD"/>
    <w:rsid w:val="007404A0"/>
    <w:rsid w:val="00741ABE"/>
    <w:rsid w:val="0074206C"/>
    <w:rsid w:val="007465B5"/>
    <w:rsid w:val="007515E8"/>
    <w:rsid w:val="00752612"/>
    <w:rsid w:val="0075745D"/>
    <w:rsid w:val="00757675"/>
    <w:rsid w:val="00757DD9"/>
    <w:rsid w:val="007616C2"/>
    <w:rsid w:val="0076210A"/>
    <w:rsid w:val="00762BF3"/>
    <w:rsid w:val="00762CC5"/>
    <w:rsid w:val="007631D5"/>
    <w:rsid w:val="0076664C"/>
    <w:rsid w:val="007749C9"/>
    <w:rsid w:val="00776565"/>
    <w:rsid w:val="00776589"/>
    <w:rsid w:val="00782254"/>
    <w:rsid w:val="00782FC2"/>
    <w:rsid w:val="00784387"/>
    <w:rsid w:val="007874E6"/>
    <w:rsid w:val="007900DF"/>
    <w:rsid w:val="00791F29"/>
    <w:rsid w:val="00791F36"/>
    <w:rsid w:val="00793FE0"/>
    <w:rsid w:val="00794146"/>
    <w:rsid w:val="007944B5"/>
    <w:rsid w:val="0079748A"/>
    <w:rsid w:val="007A2EC6"/>
    <w:rsid w:val="007A3104"/>
    <w:rsid w:val="007A33B7"/>
    <w:rsid w:val="007A3FE3"/>
    <w:rsid w:val="007A4836"/>
    <w:rsid w:val="007A4989"/>
    <w:rsid w:val="007A4F0A"/>
    <w:rsid w:val="007A5815"/>
    <w:rsid w:val="007A78B7"/>
    <w:rsid w:val="007B29F7"/>
    <w:rsid w:val="007B2E0E"/>
    <w:rsid w:val="007B346F"/>
    <w:rsid w:val="007B3C29"/>
    <w:rsid w:val="007B5A6A"/>
    <w:rsid w:val="007B741D"/>
    <w:rsid w:val="007B7AC6"/>
    <w:rsid w:val="007B7DE8"/>
    <w:rsid w:val="007C1DB8"/>
    <w:rsid w:val="007C1FD9"/>
    <w:rsid w:val="007C273C"/>
    <w:rsid w:val="007C2D72"/>
    <w:rsid w:val="007C3E51"/>
    <w:rsid w:val="007C5CD5"/>
    <w:rsid w:val="007C6D5B"/>
    <w:rsid w:val="007C7868"/>
    <w:rsid w:val="007C7D8B"/>
    <w:rsid w:val="007D1AE8"/>
    <w:rsid w:val="007D271D"/>
    <w:rsid w:val="007D2D7C"/>
    <w:rsid w:val="007D588B"/>
    <w:rsid w:val="007D5AD5"/>
    <w:rsid w:val="007E1FAB"/>
    <w:rsid w:val="007E5751"/>
    <w:rsid w:val="007E5B34"/>
    <w:rsid w:val="007F0E08"/>
    <w:rsid w:val="007F23B6"/>
    <w:rsid w:val="007F4DD6"/>
    <w:rsid w:val="007F7548"/>
    <w:rsid w:val="007F7A4A"/>
    <w:rsid w:val="008006AD"/>
    <w:rsid w:val="008007DF"/>
    <w:rsid w:val="008011A3"/>
    <w:rsid w:val="00802C74"/>
    <w:rsid w:val="0080360C"/>
    <w:rsid w:val="0080560C"/>
    <w:rsid w:val="008068B9"/>
    <w:rsid w:val="0081260D"/>
    <w:rsid w:val="008127EA"/>
    <w:rsid w:val="00820AC2"/>
    <w:rsid w:val="00821C96"/>
    <w:rsid w:val="00822DB9"/>
    <w:rsid w:val="00823430"/>
    <w:rsid w:val="008234D8"/>
    <w:rsid w:val="00827945"/>
    <w:rsid w:val="00831538"/>
    <w:rsid w:val="00833A9B"/>
    <w:rsid w:val="00836D2F"/>
    <w:rsid w:val="00840457"/>
    <w:rsid w:val="00840A75"/>
    <w:rsid w:val="00840EF5"/>
    <w:rsid w:val="0084151C"/>
    <w:rsid w:val="00843DD0"/>
    <w:rsid w:val="00843E51"/>
    <w:rsid w:val="0084425E"/>
    <w:rsid w:val="0084452E"/>
    <w:rsid w:val="00845104"/>
    <w:rsid w:val="0085320F"/>
    <w:rsid w:val="008533FE"/>
    <w:rsid w:val="00856945"/>
    <w:rsid w:val="008575AD"/>
    <w:rsid w:val="008621CD"/>
    <w:rsid w:val="008621D2"/>
    <w:rsid w:val="0086239E"/>
    <w:rsid w:val="00863BBB"/>
    <w:rsid w:val="00865DB4"/>
    <w:rsid w:val="00870187"/>
    <w:rsid w:val="0087181B"/>
    <w:rsid w:val="0087252D"/>
    <w:rsid w:val="00872C68"/>
    <w:rsid w:val="008747FC"/>
    <w:rsid w:val="008760FD"/>
    <w:rsid w:val="00880691"/>
    <w:rsid w:val="00881363"/>
    <w:rsid w:val="00882024"/>
    <w:rsid w:val="00883471"/>
    <w:rsid w:val="008837EB"/>
    <w:rsid w:val="00883A66"/>
    <w:rsid w:val="00884F86"/>
    <w:rsid w:val="00886C77"/>
    <w:rsid w:val="00887011"/>
    <w:rsid w:val="0089128B"/>
    <w:rsid w:val="008932C1"/>
    <w:rsid w:val="008933F4"/>
    <w:rsid w:val="00895C3E"/>
    <w:rsid w:val="00895DF1"/>
    <w:rsid w:val="008A08CA"/>
    <w:rsid w:val="008A362F"/>
    <w:rsid w:val="008A4A02"/>
    <w:rsid w:val="008B03FC"/>
    <w:rsid w:val="008B273E"/>
    <w:rsid w:val="008B3636"/>
    <w:rsid w:val="008B4237"/>
    <w:rsid w:val="008B4B6B"/>
    <w:rsid w:val="008B5207"/>
    <w:rsid w:val="008B59B2"/>
    <w:rsid w:val="008C03DF"/>
    <w:rsid w:val="008C0823"/>
    <w:rsid w:val="008C13EB"/>
    <w:rsid w:val="008C16B2"/>
    <w:rsid w:val="008C5228"/>
    <w:rsid w:val="008D0D01"/>
    <w:rsid w:val="008D21FD"/>
    <w:rsid w:val="008D3150"/>
    <w:rsid w:val="008D4A99"/>
    <w:rsid w:val="008D4B07"/>
    <w:rsid w:val="008D71D5"/>
    <w:rsid w:val="008E1162"/>
    <w:rsid w:val="008E134C"/>
    <w:rsid w:val="008E2471"/>
    <w:rsid w:val="008E2D70"/>
    <w:rsid w:val="008E42D0"/>
    <w:rsid w:val="008E4513"/>
    <w:rsid w:val="008E4CF8"/>
    <w:rsid w:val="008E699B"/>
    <w:rsid w:val="008F1CA5"/>
    <w:rsid w:val="008F2EE6"/>
    <w:rsid w:val="008F3295"/>
    <w:rsid w:val="008F5D4C"/>
    <w:rsid w:val="008F6830"/>
    <w:rsid w:val="008F7FA3"/>
    <w:rsid w:val="009001BC"/>
    <w:rsid w:val="009015CB"/>
    <w:rsid w:val="00901E2B"/>
    <w:rsid w:val="00902768"/>
    <w:rsid w:val="00903440"/>
    <w:rsid w:val="00904F9A"/>
    <w:rsid w:val="00905449"/>
    <w:rsid w:val="009075B8"/>
    <w:rsid w:val="00912760"/>
    <w:rsid w:val="00912EAB"/>
    <w:rsid w:val="00913248"/>
    <w:rsid w:val="009144C9"/>
    <w:rsid w:val="0091460B"/>
    <w:rsid w:val="00915502"/>
    <w:rsid w:val="0091742E"/>
    <w:rsid w:val="00920646"/>
    <w:rsid w:val="00921905"/>
    <w:rsid w:val="00921FB6"/>
    <w:rsid w:val="0092216E"/>
    <w:rsid w:val="009225DE"/>
    <w:rsid w:val="00923A7C"/>
    <w:rsid w:val="00926706"/>
    <w:rsid w:val="00931068"/>
    <w:rsid w:val="00933197"/>
    <w:rsid w:val="00936022"/>
    <w:rsid w:val="009422F5"/>
    <w:rsid w:val="00943FDC"/>
    <w:rsid w:val="009441A9"/>
    <w:rsid w:val="00944227"/>
    <w:rsid w:val="0094466A"/>
    <w:rsid w:val="009469AB"/>
    <w:rsid w:val="00947530"/>
    <w:rsid w:val="009509CE"/>
    <w:rsid w:val="00953F97"/>
    <w:rsid w:val="00954755"/>
    <w:rsid w:val="009549CB"/>
    <w:rsid w:val="00955F06"/>
    <w:rsid w:val="00957818"/>
    <w:rsid w:val="0096464E"/>
    <w:rsid w:val="0096507C"/>
    <w:rsid w:val="0096516E"/>
    <w:rsid w:val="00966E60"/>
    <w:rsid w:val="009743DC"/>
    <w:rsid w:val="00974C8B"/>
    <w:rsid w:val="00980A45"/>
    <w:rsid w:val="00983510"/>
    <w:rsid w:val="009841E3"/>
    <w:rsid w:val="00984EFE"/>
    <w:rsid w:val="00985342"/>
    <w:rsid w:val="00985FC4"/>
    <w:rsid w:val="00987A57"/>
    <w:rsid w:val="00990183"/>
    <w:rsid w:val="00990623"/>
    <w:rsid w:val="00990857"/>
    <w:rsid w:val="009917E0"/>
    <w:rsid w:val="009945AD"/>
    <w:rsid w:val="00995717"/>
    <w:rsid w:val="009A4AD8"/>
    <w:rsid w:val="009A4B7B"/>
    <w:rsid w:val="009A4E78"/>
    <w:rsid w:val="009A57C9"/>
    <w:rsid w:val="009A65C6"/>
    <w:rsid w:val="009A6DF3"/>
    <w:rsid w:val="009B0E69"/>
    <w:rsid w:val="009B4A06"/>
    <w:rsid w:val="009B5833"/>
    <w:rsid w:val="009B7219"/>
    <w:rsid w:val="009B76F1"/>
    <w:rsid w:val="009C32EA"/>
    <w:rsid w:val="009C585D"/>
    <w:rsid w:val="009C63A0"/>
    <w:rsid w:val="009C65AC"/>
    <w:rsid w:val="009C6FA1"/>
    <w:rsid w:val="009C7E13"/>
    <w:rsid w:val="009D02E5"/>
    <w:rsid w:val="009D1C61"/>
    <w:rsid w:val="009D26F0"/>
    <w:rsid w:val="009D3496"/>
    <w:rsid w:val="009D3DC6"/>
    <w:rsid w:val="009D4CFE"/>
    <w:rsid w:val="009E0487"/>
    <w:rsid w:val="009E094F"/>
    <w:rsid w:val="009E0CCC"/>
    <w:rsid w:val="009E1AEC"/>
    <w:rsid w:val="009E1D0C"/>
    <w:rsid w:val="009E1F03"/>
    <w:rsid w:val="009E43DD"/>
    <w:rsid w:val="009E76D0"/>
    <w:rsid w:val="009E78EC"/>
    <w:rsid w:val="009E7CC4"/>
    <w:rsid w:val="009F19DD"/>
    <w:rsid w:val="009F2635"/>
    <w:rsid w:val="009F2802"/>
    <w:rsid w:val="009F445C"/>
    <w:rsid w:val="009F6B95"/>
    <w:rsid w:val="009F72ED"/>
    <w:rsid w:val="00A01DC8"/>
    <w:rsid w:val="00A02AE1"/>
    <w:rsid w:val="00A0373D"/>
    <w:rsid w:val="00A04761"/>
    <w:rsid w:val="00A06720"/>
    <w:rsid w:val="00A06CA4"/>
    <w:rsid w:val="00A11264"/>
    <w:rsid w:val="00A1526C"/>
    <w:rsid w:val="00A161DF"/>
    <w:rsid w:val="00A22B31"/>
    <w:rsid w:val="00A22DD8"/>
    <w:rsid w:val="00A2494A"/>
    <w:rsid w:val="00A25452"/>
    <w:rsid w:val="00A26F77"/>
    <w:rsid w:val="00A3095E"/>
    <w:rsid w:val="00A310B9"/>
    <w:rsid w:val="00A32A02"/>
    <w:rsid w:val="00A40E3E"/>
    <w:rsid w:val="00A44FCF"/>
    <w:rsid w:val="00A45F13"/>
    <w:rsid w:val="00A530EB"/>
    <w:rsid w:val="00A541A7"/>
    <w:rsid w:val="00A541CA"/>
    <w:rsid w:val="00A6429D"/>
    <w:rsid w:val="00A6441A"/>
    <w:rsid w:val="00A65519"/>
    <w:rsid w:val="00A6594B"/>
    <w:rsid w:val="00A65B1C"/>
    <w:rsid w:val="00A74F18"/>
    <w:rsid w:val="00A75420"/>
    <w:rsid w:val="00A75C09"/>
    <w:rsid w:val="00A764E0"/>
    <w:rsid w:val="00A76512"/>
    <w:rsid w:val="00A7653B"/>
    <w:rsid w:val="00A82FFD"/>
    <w:rsid w:val="00A84FCB"/>
    <w:rsid w:val="00A87488"/>
    <w:rsid w:val="00A87B31"/>
    <w:rsid w:val="00A913D4"/>
    <w:rsid w:val="00A9200F"/>
    <w:rsid w:val="00A92E3A"/>
    <w:rsid w:val="00A9449E"/>
    <w:rsid w:val="00A949D1"/>
    <w:rsid w:val="00A96551"/>
    <w:rsid w:val="00A974A8"/>
    <w:rsid w:val="00AA17AE"/>
    <w:rsid w:val="00AA1BBE"/>
    <w:rsid w:val="00AA403E"/>
    <w:rsid w:val="00AA4086"/>
    <w:rsid w:val="00AA67F2"/>
    <w:rsid w:val="00AB18B9"/>
    <w:rsid w:val="00AB2933"/>
    <w:rsid w:val="00AB4479"/>
    <w:rsid w:val="00AB4A35"/>
    <w:rsid w:val="00AB4D3F"/>
    <w:rsid w:val="00AB66D2"/>
    <w:rsid w:val="00AC0EF0"/>
    <w:rsid w:val="00AC1425"/>
    <w:rsid w:val="00AC1713"/>
    <w:rsid w:val="00AC1CDC"/>
    <w:rsid w:val="00AC2815"/>
    <w:rsid w:val="00AC3B45"/>
    <w:rsid w:val="00AC4931"/>
    <w:rsid w:val="00AC56D4"/>
    <w:rsid w:val="00AC5827"/>
    <w:rsid w:val="00AC7B34"/>
    <w:rsid w:val="00AD1F96"/>
    <w:rsid w:val="00AD2AF8"/>
    <w:rsid w:val="00AD3DF6"/>
    <w:rsid w:val="00AD49EB"/>
    <w:rsid w:val="00AD5E03"/>
    <w:rsid w:val="00AD6AF8"/>
    <w:rsid w:val="00AE07E7"/>
    <w:rsid w:val="00AE4764"/>
    <w:rsid w:val="00AE5C61"/>
    <w:rsid w:val="00AE6C14"/>
    <w:rsid w:val="00AE7C46"/>
    <w:rsid w:val="00AF033B"/>
    <w:rsid w:val="00AF4DCD"/>
    <w:rsid w:val="00AF55F5"/>
    <w:rsid w:val="00AF7AA1"/>
    <w:rsid w:val="00B10215"/>
    <w:rsid w:val="00B130C7"/>
    <w:rsid w:val="00B1663A"/>
    <w:rsid w:val="00B17A8B"/>
    <w:rsid w:val="00B17FC2"/>
    <w:rsid w:val="00B20A83"/>
    <w:rsid w:val="00B2121F"/>
    <w:rsid w:val="00B2214C"/>
    <w:rsid w:val="00B225D4"/>
    <w:rsid w:val="00B235C4"/>
    <w:rsid w:val="00B2437D"/>
    <w:rsid w:val="00B24C49"/>
    <w:rsid w:val="00B261E3"/>
    <w:rsid w:val="00B27E8D"/>
    <w:rsid w:val="00B352AB"/>
    <w:rsid w:val="00B3612A"/>
    <w:rsid w:val="00B4099D"/>
    <w:rsid w:val="00B46554"/>
    <w:rsid w:val="00B46F00"/>
    <w:rsid w:val="00B47C4A"/>
    <w:rsid w:val="00B51B7D"/>
    <w:rsid w:val="00B521E9"/>
    <w:rsid w:val="00B52503"/>
    <w:rsid w:val="00B5260D"/>
    <w:rsid w:val="00B526B0"/>
    <w:rsid w:val="00B54455"/>
    <w:rsid w:val="00B54A92"/>
    <w:rsid w:val="00B55868"/>
    <w:rsid w:val="00B57425"/>
    <w:rsid w:val="00B60844"/>
    <w:rsid w:val="00B60B5E"/>
    <w:rsid w:val="00B63F1E"/>
    <w:rsid w:val="00B66D5D"/>
    <w:rsid w:val="00B67C01"/>
    <w:rsid w:val="00B717A6"/>
    <w:rsid w:val="00B74974"/>
    <w:rsid w:val="00B810B0"/>
    <w:rsid w:val="00B817AB"/>
    <w:rsid w:val="00B8536A"/>
    <w:rsid w:val="00B8543F"/>
    <w:rsid w:val="00B8566F"/>
    <w:rsid w:val="00B8691E"/>
    <w:rsid w:val="00B92E62"/>
    <w:rsid w:val="00B97588"/>
    <w:rsid w:val="00BA15B5"/>
    <w:rsid w:val="00BA196D"/>
    <w:rsid w:val="00BA67B7"/>
    <w:rsid w:val="00BA67C6"/>
    <w:rsid w:val="00BA7641"/>
    <w:rsid w:val="00BB0C71"/>
    <w:rsid w:val="00BB0F5B"/>
    <w:rsid w:val="00BB256F"/>
    <w:rsid w:val="00BB45F4"/>
    <w:rsid w:val="00BB7B41"/>
    <w:rsid w:val="00BB7DC3"/>
    <w:rsid w:val="00BC064E"/>
    <w:rsid w:val="00BC1716"/>
    <w:rsid w:val="00BC1886"/>
    <w:rsid w:val="00BC1F64"/>
    <w:rsid w:val="00BC2899"/>
    <w:rsid w:val="00BC477E"/>
    <w:rsid w:val="00BC4D19"/>
    <w:rsid w:val="00BC5083"/>
    <w:rsid w:val="00BC5AA2"/>
    <w:rsid w:val="00BD072B"/>
    <w:rsid w:val="00BD15F9"/>
    <w:rsid w:val="00BD3CDC"/>
    <w:rsid w:val="00BD56DE"/>
    <w:rsid w:val="00BD6EA5"/>
    <w:rsid w:val="00BE0D7D"/>
    <w:rsid w:val="00BE3E2E"/>
    <w:rsid w:val="00BE66CF"/>
    <w:rsid w:val="00BE7A6A"/>
    <w:rsid w:val="00BE7DE3"/>
    <w:rsid w:val="00BE7FAF"/>
    <w:rsid w:val="00BF0AC6"/>
    <w:rsid w:val="00BF3573"/>
    <w:rsid w:val="00BF3858"/>
    <w:rsid w:val="00BF3A03"/>
    <w:rsid w:val="00BF475A"/>
    <w:rsid w:val="00BF5EAC"/>
    <w:rsid w:val="00C00372"/>
    <w:rsid w:val="00C0130E"/>
    <w:rsid w:val="00C028BA"/>
    <w:rsid w:val="00C033C3"/>
    <w:rsid w:val="00C0455C"/>
    <w:rsid w:val="00C04F14"/>
    <w:rsid w:val="00C05618"/>
    <w:rsid w:val="00C05F98"/>
    <w:rsid w:val="00C067AD"/>
    <w:rsid w:val="00C11370"/>
    <w:rsid w:val="00C124C1"/>
    <w:rsid w:val="00C1271B"/>
    <w:rsid w:val="00C13CEF"/>
    <w:rsid w:val="00C14047"/>
    <w:rsid w:val="00C14096"/>
    <w:rsid w:val="00C14EF1"/>
    <w:rsid w:val="00C163AF"/>
    <w:rsid w:val="00C165F6"/>
    <w:rsid w:val="00C229F5"/>
    <w:rsid w:val="00C22F82"/>
    <w:rsid w:val="00C23E74"/>
    <w:rsid w:val="00C2757A"/>
    <w:rsid w:val="00C30CF9"/>
    <w:rsid w:val="00C316D0"/>
    <w:rsid w:val="00C34C75"/>
    <w:rsid w:val="00C350FB"/>
    <w:rsid w:val="00C351C7"/>
    <w:rsid w:val="00C353F3"/>
    <w:rsid w:val="00C36B6A"/>
    <w:rsid w:val="00C40440"/>
    <w:rsid w:val="00C42C4A"/>
    <w:rsid w:val="00C43190"/>
    <w:rsid w:val="00C4377B"/>
    <w:rsid w:val="00C44062"/>
    <w:rsid w:val="00C44AB1"/>
    <w:rsid w:val="00C4502C"/>
    <w:rsid w:val="00C455D0"/>
    <w:rsid w:val="00C4614D"/>
    <w:rsid w:val="00C465D7"/>
    <w:rsid w:val="00C47940"/>
    <w:rsid w:val="00C54D2B"/>
    <w:rsid w:val="00C55C0F"/>
    <w:rsid w:val="00C57E3D"/>
    <w:rsid w:val="00C62AB9"/>
    <w:rsid w:val="00C6596C"/>
    <w:rsid w:val="00C65C98"/>
    <w:rsid w:val="00C70AAF"/>
    <w:rsid w:val="00C720FC"/>
    <w:rsid w:val="00C7247D"/>
    <w:rsid w:val="00C736C7"/>
    <w:rsid w:val="00C73937"/>
    <w:rsid w:val="00C74162"/>
    <w:rsid w:val="00C748E4"/>
    <w:rsid w:val="00C74E4F"/>
    <w:rsid w:val="00C756B8"/>
    <w:rsid w:val="00C76269"/>
    <w:rsid w:val="00C771BB"/>
    <w:rsid w:val="00C779D5"/>
    <w:rsid w:val="00C8062F"/>
    <w:rsid w:val="00C87ECC"/>
    <w:rsid w:val="00C90E22"/>
    <w:rsid w:val="00C92A14"/>
    <w:rsid w:val="00C93A78"/>
    <w:rsid w:val="00C93E37"/>
    <w:rsid w:val="00C95745"/>
    <w:rsid w:val="00C95B97"/>
    <w:rsid w:val="00C96860"/>
    <w:rsid w:val="00C96A24"/>
    <w:rsid w:val="00C97B40"/>
    <w:rsid w:val="00CA1D1E"/>
    <w:rsid w:val="00CA2DF1"/>
    <w:rsid w:val="00CA3F37"/>
    <w:rsid w:val="00CA4523"/>
    <w:rsid w:val="00CA7DB5"/>
    <w:rsid w:val="00CB0D80"/>
    <w:rsid w:val="00CB492E"/>
    <w:rsid w:val="00CB4EDE"/>
    <w:rsid w:val="00CB6D3C"/>
    <w:rsid w:val="00CC26A3"/>
    <w:rsid w:val="00CC4965"/>
    <w:rsid w:val="00CC64F1"/>
    <w:rsid w:val="00CC6958"/>
    <w:rsid w:val="00CC6981"/>
    <w:rsid w:val="00CD3290"/>
    <w:rsid w:val="00CD6E7D"/>
    <w:rsid w:val="00CE2DD7"/>
    <w:rsid w:val="00CE6957"/>
    <w:rsid w:val="00CE7C05"/>
    <w:rsid w:val="00CE7ED6"/>
    <w:rsid w:val="00CF2E1C"/>
    <w:rsid w:val="00CF363F"/>
    <w:rsid w:val="00CF3C5A"/>
    <w:rsid w:val="00CF4106"/>
    <w:rsid w:val="00CF62F1"/>
    <w:rsid w:val="00CF73C4"/>
    <w:rsid w:val="00CF768E"/>
    <w:rsid w:val="00CF7FF9"/>
    <w:rsid w:val="00D00003"/>
    <w:rsid w:val="00D00A59"/>
    <w:rsid w:val="00D00B38"/>
    <w:rsid w:val="00D031F2"/>
    <w:rsid w:val="00D03B4E"/>
    <w:rsid w:val="00D0579B"/>
    <w:rsid w:val="00D07A49"/>
    <w:rsid w:val="00D106D4"/>
    <w:rsid w:val="00D122F0"/>
    <w:rsid w:val="00D136B0"/>
    <w:rsid w:val="00D140F7"/>
    <w:rsid w:val="00D161F1"/>
    <w:rsid w:val="00D170B2"/>
    <w:rsid w:val="00D171CC"/>
    <w:rsid w:val="00D17389"/>
    <w:rsid w:val="00D17A4A"/>
    <w:rsid w:val="00D200AE"/>
    <w:rsid w:val="00D22767"/>
    <w:rsid w:val="00D24756"/>
    <w:rsid w:val="00D25392"/>
    <w:rsid w:val="00D25916"/>
    <w:rsid w:val="00D27404"/>
    <w:rsid w:val="00D31290"/>
    <w:rsid w:val="00D31BA4"/>
    <w:rsid w:val="00D328D5"/>
    <w:rsid w:val="00D33066"/>
    <w:rsid w:val="00D334E2"/>
    <w:rsid w:val="00D366F5"/>
    <w:rsid w:val="00D37471"/>
    <w:rsid w:val="00D402F2"/>
    <w:rsid w:val="00D41C09"/>
    <w:rsid w:val="00D4341B"/>
    <w:rsid w:val="00D44FFB"/>
    <w:rsid w:val="00D46C5C"/>
    <w:rsid w:val="00D476C6"/>
    <w:rsid w:val="00D50BEE"/>
    <w:rsid w:val="00D51B80"/>
    <w:rsid w:val="00D57CA4"/>
    <w:rsid w:val="00D60856"/>
    <w:rsid w:val="00D62ADE"/>
    <w:rsid w:val="00D651D0"/>
    <w:rsid w:val="00D65924"/>
    <w:rsid w:val="00D65A9F"/>
    <w:rsid w:val="00D6711A"/>
    <w:rsid w:val="00D70896"/>
    <w:rsid w:val="00D72184"/>
    <w:rsid w:val="00D736C0"/>
    <w:rsid w:val="00D744B2"/>
    <w:rsid w:val="00D74F7D"/>
    <w:rsid w:val="00D75718"/>
    <w:rsid w:val="00D75B72"/>
    <w:rsid w:val="00D76855"/>
    <w:rsid w:val="00D76AB7"/>
    <w:rsid w:val="00D81DF6"/>
    <w:rsid w:val="00D849DC"/>
    <w:rsid w:val="00D8562D"/>
    <w:rsid w:val="00D905C6"/>
    <w:rsid w:val="00D949D5"/>
    <w:rsid w:val="00D949F0"/>
    <w:rsid w:val="00D96267"/>
    <w:rsid w:val="00D962E7"/>
    <w:rsid w:val="00DA038A"/>
    <w:rsid w:val="00DA2F3A"/>
    <w:rsid w:val="00DA6DBF"/>
    <w:rsid w:val="00DB1249"/>
    <w:rsid w:val="00DB1F23"/>
    <w:rsid w:val="00DB46BB"/>
    <w:rsid w:val="00DB64CB"/>
    <w:rsid w:val="00DC11BF"/>
    <w:rsid w:val="00DC17C8"/>
    <w:rsid w:val="00DC4229"/>
    <w:rsid w:val="00DC69B8"/>
    <w:rsid w:val="00DC6E14"/>
    <w:rsid w:val="00DC7F88"/>
    <w:rsid w:val="00DD0568"/>
    <w:rsid w:val="00DD0DFA"/>
    <w:rsid w:val="00DD12E5"/>
    <w:rsid w:val="00DD142C"/>
    <w:rsid w:val="00DD4DA3"/>
    <w:rsid w:val="00DD5733"/>
    <w:rsid w:val="00DD64CD"/>
    <w:rsid w:val="00DD7314"/>
    <w:rsid w:val="00DE2A09"/>
    <w:rsid w:val="00DE56AA"/>
    <w:rsid w:val="00DE5834"/>
    <w:rsid w:val="00DE7714"/>
    <w:rsid w:val="00DE7806"/>
    <w:rsid w:val="00DE7893"/>
    <w:rsid w:val="00DF01B6"/>
    <w:rsid w:val="00DF1955"/>
    <w:rsid w:val="00DF3D9A"/>
    <w:rsid w:val="00DF4558"/>
    <w:rsid w:val="00DF48FE"/>
    <w:rsid w:val="00DF4BC9"/>
    <w:rsid w:val="00DF5B00"/>
    <w:rsid w:val="00DF5B90"/>
    <w:rsid w:val="00DF5FC9"/>
    <w:rsid w:val="00DF6D2A"/>
    <w:rsid w:val="00E01F50"/>
    <w:rsid w:val="00E02371"/>
    <w:rsid w:val="00E04809"/>
    <w:rsid w:val="00E054F1"/>
    <w:rsid w:val="00E0700F"/>
    <w:rsid w:val="00E07266"/>
    <w:rsid w:val="00E11E66"/>
    <w:rsid w:val="00E128E9"/>
    <w:rsid w:val="00E139CA"/>
    <w:rsid w:val="00E14288"/>
    <w:rsid w:val="00E20670"/>
    <w:rsid w:val="00E22C1E"/>
    <w:rsid w:val="00E23B1B"/>
    <w:rsid w:val="00E23B7D"/>
    <w:rsid w:val="00E248AA"/>
    <w:rsid w:val="00E24A5C"/>
    <w:rsid w:val="00E25FD2"/>
    <w:rsid w:val="00E2745F"/>
    <w:rsid w:val="00E3267B"/>
    <w:rsid w:val="00E33C6F"/>
    <w:rsid w:val="00E33EF6"/>
    <w:rsid w:val="00E350D5"/>
    <w:rsid w:val="00E35167"/>
    <w:rsid w:val="00E37DFA"/>
    <w:rsid w:val="00E4040D"/>
    <w:rsid w:val="00E404C0"/>
    <w:rsid w:val="00E40F61"/>
    <w:rsid w:val="00E426BB"/>
    <w:rsid w:val="00E435B0"/>
    <w:rsid w:val="00E436E5"/>
    <w:rsid w:val="00E448D3"/>
    <w:rsid w:val="00E461DC"/>
    <w:rsid w:val="00E46C50"/>
    <w:rsid w:val="00E47700"/>
    <w:rsid w:val="00E47DEA"/>
    <w:rsid w:val="00E502BD"/>
    <w:rsid w:val="00E519FA"/>
    <w:rsid w:val="00E51DD2"/>
    <w:rsid w:val="00E538A1"/>
    <w:rsid w:val="00E56137"/>
    <w:rsid w:val="00E602C9"/>
    <w:rsid w:val="00E60809"/>
    <w:rsid w:val="00E6409F"/>
    <w:rsid w:val="00E65338"/>
    <w:rsid w:val="00E66954"/>
    <w:rsid w:val="00E71685"/>
    <w:rsid w:val="00E7304F"/>
    <w:rsid w:val="00E7311D"/>
    <w:rsid w:val="00E73333"/>
    <w:rsid w:val="00E735BB"/>
    <w:rsid w:val="00E74E8A"/>
    <w:rsid w:val="00E75FC4"/>
    <w:rsid w:val="00E769F6"/>
    <w:rsid w:val="00E772F9"/>
    <w:rsid w:val="00E80CDF"/>
    <w:rsid w:val="00E90079"/>
    <w:rsid w:val="00E902DF"/>
    <w:rsid w:val="00E913BD"/>
    <w:rsid w:val="00E9425A"/>
    <w:rsid w:val="00E94E3C"/>
    <w:rsid w:val="00E9784B"/>
    <w:rsid w:val="00EA08DA"/>
    <w:rsid w:val="00EA2271"/>
    <w:rsid w:val="00EA29FC"/>
    <w:rsid w:val="00EA3B11"/>
    <w:rsid w:val="00EA438C"/>
    <w:rsid w:val="00EB0CEB"/>
    <w:rsid w:val="00EB1371"/>
    <w:rsid w:val="00EB2221"/>
    <w:rsid w:val="00EB2606"/>
    <w:rsid w:val="00EB2C0E"/>
    <w:rsid w:val="00EB5247"/>
    <w:rsid w:val="00EB7381"/>
    <w:rsid w:val="00EC1544"/>
    <w:rsid w:val="00EC1C25"/>
    <w:rsid w:val="00EC244A"/>
    <w:rsid w:val="00EC475D"/>
    <w:rsid w:val="00ED2968"/>
    <w:rsid w:val="00ED3FD1"/>
    <w:rsid w:val="00ED6230"/>
    <w:rsid w:val="00EE1608"/>
    <w:rsid w:val="00EE1668"/>
    <w:rsid w:val="00EE1B96"/>
    <w:rsid w:val="00EE31BD"/>
    <w:rsid w:val="00EE6D50"/>
    <w:rsid w:val="00EE7AE1"/>
    <w:rsid w:val="00EF0BA7"/>
    <w:rsid w:val="00EF1F48"/>
    <w:rsid w:val="00EF22F7"/>
    <w:rsid w:val="00EF2B27"/>
    <w:rsid w:val="00EF47C5"/>
    <w:rsid w:val="00EF487E"/>
    <w:rsid w:val="00EF5E94"/>
    <w:rsid w:val="00EF7642"/>
    <w:rsid w:val="00F0000A"/>
    <w:rsid w:val="00F023C3"/>
    <w:rsid w:val="00F024C2"/>
    <w:rsid w:val="00F11283"/>
    <w:rsid w:val="00F15210"/>
    <w:rsid w:val="00F172E2"/>
    <w:rsid w:val="00F2427F"/>
    <w:rsid w:val="00F24C27"/>
    <w:rsid w:val="00F2631D"/>
    <w:rsid w:val="00F26718"/>
    <w:rsid w:val="00F2714B"/>
    <w:rsid w:val="00F325D8"/>
    <w:rsid w:val="00F331E9"/>
    <w:rsid w:val="00F35E81"/>
    <w:rsid w:val="00F36CE3"/>
    <w:rsid w:val="00F36F7D"/>
    <w:rsid w:val="00F37A9C"/>
    <w:rsid w:val="00F423D3"/>
    <w:rsid w:val="00F43DC6"/>
    <w:rsid w:val="00F440A9"/>
    <w:rsid w:val="00F44A33"/>
    <w:rsid w:val="00F44E7A"/>
    <w:rsid w:val="00F52AD2"/>
    <w:rsid w:val="00F530CA"/>
    <w:rsid w:val="00F533F5"/>
    <w:rsid w:val="00F537BE"/>
    <w:rsid w:val="00F53A93"/>
    <w:rsid w:val="00F55F6E"/>
    <w:rsid w:val="00F56F12"/>
    <w:rsid w:val="00F57404"/>
    <w:rsid w:val="00F57A12"/>
    <w:rsid w:val="00F6019E"/>
    <w:rsid w:val="00F61238"/>
    <w:rsid w:val="00F6274D"/>
    <w:rsid w:val="00F64C2F"/>
    <w:rsid w:val="00F64E1E"/>
    <w:rsid w:val="00F658DF"/>
    <w:rsid w:val="00F668C7"/>
    <w:rsid w:val="00F7034A"/>
    <w:rsid w:val="00F726F0"/>
    <w:rsid w:val="00F73C19"/>
    <w:rsid w:val="00F754A6"/>
    <w:rsid w:val="00F75AE4"/>
    <w:rsid w:val="00F773E9"/>
    <w:rsid w:val="00F77579"/>
    <w:rsid w:val="00F81478"/>
    <w:rsid w:val="00F829D3"/>
    <w:rsid w:val="00F831B8"/>
    <w:rsid w:val="00F8474B"/>
    <w:rsid w:val="00F84B25"/>
    <w:rsid w:val="00F8640B"/>
    <w:rsid w:val="00F95993"/>
    <w:rsid w:val="00F95D53"/>
    <w:rsid w:val="00F96679"/>
    <w:rsid w:val="00F968C8"/>
    <w:rsid w:val="00F97534"/>
    <w:rsid w:val="00FA1867"/>
    <w:rsid w:val="00FA24A2"/>
    <w:rsid w:val="00FA2D13"/>
    <w:rsid w:val="00FA33FB"/>
    <w:rsid w:val="00FA5863"/>
    <w:rsid w:val="00FA5EE0"/>
    <w:rsid w:val="00FA72B4"/>
    <w:rsid w:val="00FA775D"/>
    <w:rsid w:val="00FB48E1"/>
    <w:rsid w:val="00FB5DE7"/>
    <w:rsid w:val="00FB6A2E"/>
    <w:rsid w:val="00FB72DB"/>
    <w:rsid w:val="00FB7665"/>
    <w:rsid w:val="00FC0951"/>
    <w:rsid w:val="00FC1FA7"/>
    <w:rsid w:val="00FC3947"/>
    <w:rsid w:val="00FC5108"/>
    <w:rsid w:val="00FC5623"/>
    <w:rsid w:val="00FC66FB"/>
    <w:rsid w:val="00FC7085"/>
    <w:rsid w:val="00FD065D"/>
    <w:rsid w:val="00FD1A23"/>
    <w:rsid w:val="00FD36EC"/>
    <w:rsid w:val="00FE0065"/>
    <w:rsid w:val="00FE08CB"/>
    <w:rsid w:val="00FE3A45"/>
    <w:rsid w:val="00FF30DE"/>
    <w:rsid w:val="00FF31D7"/>
    <w:rsid w:val="00FF5F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20ECA9"/>
  <w15:docId w15:val="{90AEF49F-297B-4470-8960-90B5A3670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C5827"/>
    <w:pPr>
      <w:spacing w:after="120" w:line="360" w:lineRule="auto"/>
      <w:jc w:val="both"/>
    </w:pPr>
    <w:rPr>
      <w:rFonts w:ascii="Calibri" w:hAnsi="Calibri" w:cs="Calibri"/>
      <w:lang w:val="el-GR"/>
    </w:rPr>
  </w:style>
  <w:style w:type="paragraph" w:styleId="1">
    <w:name w:val="heading 1"/>
    <w:basedOn w:val="a"/>
    <w:next w:val="a"/>
    <w:qFormat/>
    <w:rsid w:val="009C7E13"/>
    <w:pPr>
      <w:keepNext/>
      <w:keepLines/>
      <w:numPr>
        <w:numId w:val="1"/>
      </w:numPr>
      <w:jc w:val="right"/>
      <w:outlineLvl w:val="0"/>
    </w:pPr>
    <w:rPr>
      <w:sz w:val="36"/>
      <w:szCs w:val="40"/>
    </w:rPr>
  </w:style>
  <w:style w:type="paragraph" w:styleId="2">
    <w:name w:val="heading 2"/>
    <w:basedOn w:val="a"/>
    <w:next w:val="a"/>
    <w:qFormat/>
    <w:rsid w:val="00074EF9"/>
    <w:pPr>
      <w:keepNext/>
      <w:keepLines/>
      <w:numPr>
        <w:ilvl w:val="1"/>
        <w:numId w:val="1"/>
      </w:numPr>
      <w:spacing w:before="480" w:after="160" w:line="312" w:lineRule="auto"/>
      <w:outlineLvl w:val="1"/>
    </w:pPr>
    <w:rPr>
      <w:sz w:val="32"/>
      <w:szCs w:val="32"/>
    </w:rPr>
  </w:style>
  <w:style w:type="paragraph" w:styleId="3">
    <w:name w:val="heading 3"/>
    <w:basedOn w:val="a"/>
    <w:next w:val="a"/>
    <w:qFormat/>
    <w:rsid w:val="002E62BB"/>
    <w:pPr>
      <w:keepNext/>
      <w:keepLines/>
      <w:numPr>
        <w:ilvl w:val="2"/>
        <w:numId w:val="1"/>
      </w:numPr>
      <w:spacing w:before="320" w:after="80"/>
      <w:outlineLvl w:val="2"/>
    </w:pPr>
    <w:rPr>
      <w:color w:val="434343"/>
      <w:sz w:val="28"/>
      <w:szCs w:val="28"/>
    </w:rPr>
  </w:style>
  <w:style w:type="paragraph" w:styleId="4">
    <w:name w:val="heading 4"/>
    <w:basedOn w:val="a"/>
    <w:next w:val="a"/>
    <w:qFormat/>
    <w:rsid w:val="002E62BB"/>
    <w:pPr>
      <w:keepNext/>
      <w:keepLines/>
      <w:numPr>
        <w:ilvl w:val="3"/>
        <w:numId w:val="1"/>
      </w:numPr>
      <w:spacing w:before="280" w:after="80"/>
      <w:outlineLvl w:val="3"/>
    </w:pPr>
    <w:rPr>
      <w:color w:val="666666"/>
      <w:sz w:val="24"/>
      <w:szCs w:val="24"/>
    </w:rPr>
  </w:style>
  <w:style w:type="paragraph" w:styleId="5">
    <w:name w:val="heading 5"/>
    <w:basedOn w:val="a"/>
    <w:next w:val="a"/>
    <w:qFormat/>
    <w:pPr>
      <w:keepNext/>
      <w:keepLines/>
      <w:spacing w:before="240" w:after="80"/>
      <w:outlineLvl w:val="4"/>
    </w:pPr>
    <w:rPr>
      <w:color w:val="666666"/>
    </w:rPr>
  </w:style>
  <w:style w:type="paragraph" w:styleId="6">
    <w:name w:val="heading 6"/>
    <w:basedOn w:val="a"/>
    <w:next w:val="a"/>
    <w:pPr>
      <w:keepNext/>
      <w:keepLines/>
      <w:spacing w:before="240" w:after="80"/>
      <w:outlineLvl w:val="5"/>
    </w:pPr>
    <w:rPr>
      <w:i/>
      <w:color w:val="66666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pPr>
      <w:keepNext/>
      <w:keepLines/>
      <w:spacing w:after="60"/>
    </w:pPr>
    <w:rPr>
      <w:sz w:val="52"/>
      <w:szCs w:val="52"/>
    </w:rPr>
  </w:style>
  <w:style w:type="paragraph" w:styleId="a4">
    <w:name w:val="Subtitle"/>
    <w:basedOn w:val="a"/>
    <w:next w:val="a"/>
    <w:pPr>
      <w:keepNext/>
      <w:keepLines/>
      <w:spacing w:after="320"/>
    </w:pPr>
    <w:rPr>
      <w:color w:val="666666"/>
      <w:sz w:val="30"/>
      <w:szCs w:val="30"/>
    </w:rPr>
  </w:style>
  <w:style w:type="paragraph" w:styleId="a5">
    <w:name w:val="annotation text"/>
    <w:basedOn w:val="a"/>
    <w:link w:val="Char0"/>
    <w:uiPriority w:val="99"/>
    <w:semiHidden/>
    <w:unhideWhenUsed/>
    <w:pPr>
      <w:spacing w:line="240" w:lineRule="auto"/>
    </w:pPr>
    <w:rPr>
      <w:sz w:val="20"/>
      <w:szCs w:val="20"/>
    </w:rPr>
  </w:style>
  <w:style w:type="character" w:customStyle="1" w:styleId="Char0">
    <w:name w:val="Κείμενο σχολίου Char"/>
    <w:basedOn w:val="a0"/>
    <w:link w:val="a5"/>
    <w:uiPriority w:val="99"/>
    <w:semiHidden/>
    <w:rPr>
      <w:sz w:val="20"/>
      <w:szCs w:val="20"/>
    </w:rPr>
  </w:style>
  <w:style w:type="character" w:styleId="a6">
    <w:name w:val="annotation reference"/>
    <w:basedOn w:val="a0"/>
    <w:uiPriority w:val="99"/>
    <w:semiHidden/>
    <w:unhideWhenUsed/>
    <w:rPr>
      <w:sz w:val="16"/>
      <w:szCs w:val="16"/>
    </w:rPr>
  </w:style>
  <w:style w:type="paragraph" w:styleId="a7">
    <w:name w:val="Balloon Text"/>
    <w:basedOn w:val="a"/>
    <w:link w:val="Char1"/>
    <w:uiPriority w:val="99"/>
    <w:semiHidden/>
    <w:unhideWhenUsed/>
    <w:rsid w:val="003339E8"/>
    <w:pPr>
      <w:spacing w:line="240" w:lineRule="auto"/>
    </w:pPr>
    <w:rPr>
      <w:rFonts w:ascii="Segoe UI" w:hAnsi="Segoe UI" w:cs="Segoe UI"/>
      <w:sz w:val="18"/>
      <w:szCs w:val="18"/>
    </w:rPr>
  </w:style>
  <w:style w:type="character" w:customStyle="1" w:styleId="Char1">
    <w:name w:val="Κείμενο πλαισίου Char"/>
    <w:basedOn w:val="a0"/>
    <w:link w:val="a7"/>
    <w:uiPriority w:val="99"/>
    <w:semiHidden/>
    <w:rsid w:val="003339E8"/>
    <w:rPr>
      <w:rFonts w:ascii="Segoe UI" w:hAnsi="Segoe UI" w:cs="Segoe UI"/>
      <w:sz w:val="18"/>
      <w:szCs w:val="18"/>
    </w:rPr>
  </w:style>
  <w:style w:type="paragraph" w:styleId="a8">
    <w:name w:val="List Paragraph"/>
    <w:basedOn w:val="a"/>
    <w:uiPriority w:val="34"/>
    <w:qFormat/>
    <w:rsid w:val="002E62BB"/>
    <w:pPr>
      <w:ind w:left="720"/>
      <w:contextualSpacing/>
    </w:pPr>
    <w:rPr>
      <w:rFonts w:eastAsia="Calibri"/>
    </w:rPr>
  </w:style>
  <w:style w:type="paragraph" w:styleId="a9">
    <w:name w:val="Bibliography"/>
    <w:basedOn w:val="a"/>
    <w:next w:val="a"/>
    <w:uiPriority w:val="37"/>
    <w:unhideWhenUsed/>
    <w:rsid w:val="000077B0"/>
    <w:pPr>
      <w:tabs>
        <w:tab w:val="left" w:pos="384"/>
      </w:tabs>
      <w:spacing w:after="0" w:line="240" w:lineRule="auto"/>
      <w:ind w:left="384" w:hanging="384"/>
    </w:pPr>
  </w:style>
  <w:style w:type="paragraph" w:styleId="aa">
    <w:name w:val="annotation subject"/>
    <w:basedOn w:val="a5"/>
    <w:next w:val="a5"/>
    <w:link w:val="Char2"/>
    <w:uiPriority w:val="99"/>
    <w:semiHidden/>
    <w:unhideWhenUsed/>
    <w:rsid w:val="009E1AEC"/>
    <w:rPr>
      <w:b/>
      <w:bCs/>
    </w:rPr>
  </w:style>
  <w:style w:type="character" w:customStyle="1" w:styleId="Char2">
    <w:name w:val="Θέμα σχολίου Char"/>
    <w:basedOn w:val="Char0"/>
    <w:link w:val="aa"/>
    <w:uiPriority w:val="99"/>
    <w:semiHidden/>
    <w:rsid w:val="009E1AEC"/>
    <w:rPr>
      <w:rFonts w:ascii="Calibri" w:hAnsi="Calibri" w:cs="Calibri"/>
      <w:b/>
      <w:bCs/>
      <w:sz w:val="20"/>
      <w:szCs w:val="20"/>
      <w:lang w:val="el-GR"/>
    </w:rPr>
  </w:style>
  <w:style w:type="table" w:styleId="ab">
    <w:name w:val="Table Grid"/>
    <w:basedOn w:val="a1"/>
    <w:uiPriority w:val="39"/>
    <w:rsid w:val="0062084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TOC Heading"/>
    <w:basedOn w:val="1"/>
    <w:next w:val="a"/>
    <w:uiPriority w:val="39"/>
    <w:unhideWhenUsed/>
    <w:qFormat/>
    <w:rsid w:val="009A4AD8"/>
    <w:pPr>
      <w:spacing w:before="240" w:after="0" w:line="259" w:lineRule="auto"/>
      <w:jc w:val="left"/>
      <w:outlineLvl w:val="9"/>
    </w:pPr>
    <w:rPr>
      <w:rFonts w:asciiTheme="majorHAnsi" w:eastAsiaTheme="majorEastAsia" w:hAnsiTheme="majorHAnsi" w:cstheme="majorBidi"/>
      <w:color w:val="365F91" w:themeColor="accent1" w:themeShade="BF"/>
      <w:sz w:val="32"/>
      <w:szCs w:val="32"/>
      <w:lang w:val="en-US"/>
    </w:rPr>
  </w:style>
  <w:style w:type="paragraph" w:styleId="10">
    <w:name w:val="toc 1"/>
    <w:basedOn w:val="a"/>
    <w:next w:val="a"/>
    <w:autoRedefine/>
    <w:uiPriority w:val="39"/>
    <w:unhideWhenUsed/>
    <w:rsid w:val="002E62BB"/>
    <w:pPr>
      <w:tabs>
        <w:tab w:val="left" w:pos="440"/>
        <w:tab w:val="right" w:leader="dot" w:pos="9016"/>
      </w:tabs>
      <w:spacing w:after="100"/>
      <w:jc w:val="center"/>
    </w:pPr>
    <w:rPr>
      <w:b/>
    </w:rPr>
  </w:style>
  <w:style w:type="paragraph" w:styleId="20">
    <w:name w:val="toc 2"/>
    <w:basedOn w:val="a"/>
    <w:next w:val="a"/>
    <w:autoRedefine/>
    <w:uiPriority w:val="39"/>
    <w:unhideWhenUsed/>
    <w:rsid w:val="00074EF9"/>
    <w:pPr>
      <w:tabs>
        <w:tab w:val="left" w:pos="880"/>
        <w:tab w:val="right" w:leader="dot" w:pos="9016"/>
      </w:tabs>
      <w:spacing w:after="100"/>
      <w:ind w:left="504"/>
    </w:pPr>
  </w:style>
  <w:style w:type="paragraph" w:styleId="30">
    <w:name w:val="toc 3"/>
    <w:basedOn w:val="a"/>
    <w:next w:val="a"/>
    <w:autoRedefine/>
    <w:uiPriority w:val="39"/>
    <w:unhideWhenUsed/>
    <w:rsid w:val="00074EF9"/>
    <w:pPr>
      <w:tabs>
        <w:tab w:val="left" w:pos="1320"/>
        <w:tab w:val="right" w:leader="dot" w:pos="9016"/>
      </w:tabs>
      <w:spacing w:after="100"/>
      <w:ind w:left="720"/>
    </w:pPr>
    <w:rPr>
      <w:noProof/>
    </w:rPr>
  </w:style>
  <w:style w:type="character" w:styleId="-">
    <w:name w:val="Hyperlink"/>
    <w:basedOn w:val="a0"/>
    <w:uiPriority w:val="99"/>
    <w:unhideWhenUsed/>
    <w:rsid w:val="009A4AD8"/>
    <w:rPr>
      <w:color w:val="0000FF" w:themeColor="hyperlink"/>
      <w:u w:val="single"/>
    </w:rPr>
  </w:style>
  <w:style w:type="paragraph" w:styleId="ad">
    <w:name w:val="caption"/>
    <w:basedOn w:val="a"/>
    <w:next w:val="a"/>
    <w:link w:val="Char3"/>
    <w:uiPriority w:val="35"/>
    <w:unhideWhenUsed/>
    <w:qFormat/>
    <w:rsid w:val="001C29CD"/>
    <w:pPr>
      <w:spacing w:after="200" w:line="240" w:lineRule="auto"/>
      <w:jc w:val="center"/>
    </w:pPr>
    <w:rPr>
      <w:iCs/>
      <w:color w:val="000000" w:themeColor="text1"/>
      <w:sz w:val="20"/>
      <w:szCs w:val="18"/>
    </w:rPr>
  </w:style>
  <w:style w:type="paragraph" w:styleId="ae">
    <w:name w:val="header"/>
    <w:basedOn w:val="a"/>
    <w:link w:val="Char4"/>
    <w:unhideWhenUsed/>
    <w:rsid w:val="006B7E57"/>
    <w:pPr>
      <w:tabs>
        <w:tab w:val="center" w:pos="4680"/>
        <w:tab w:val="right" w:pos="9360"/>
      </w:tabs>
      <w:spacing w:after="0" w:line="240" w:lineRule="auto"/>
    </w:pPr>
  </w:style>
  <w:style w:type="character" w:customStyle="1" w:styleId="Char4">
    <w:name w:val="Κεφαλίδα Char"/>
    <w:basedOn w:val="a0"/>
    <w:link w:val="ae"/>
    <w:uiPriority w:val="99"/>
    <w:rsid w:val="006B7E57"/>
    <w:rPr>
      <w:rFonts w:ascii="Calibri" w:hAnsi="Calibri" w:cs="Calibri"/>
      <w:lang w:val="el-GR"/>
    </w:rPr>
  </w:style>
  <w:style w:type="paragraph" w:styleId="af">
    <w:name w:val="footer"/>
    <w:basedOn w:val="a"/>
    <w:link w:val="Char5"/>
    <w:uiPriority w:val="99"/>
    <w:unhideWhenUsed/>
    <w:rsid w:val="006B7E57"/>
    <w:pPr>
      <w:tabs>
        <w:tab w:val="center" w:pos="4680"/>
        <w:tab w:val="right" w:pos="9360"/>
      </w:tabs>
      <w:spacing w:after="0" w:line="240" w:lineRule="auto"/>
    </w:pPr>
  </w:style>
  <w:style w:type="character" w:customStyle="1" w:styleId="Char5">
    <w:name w:val="Υποσέλιδο Char"/>
    <w:basedOn w:val="a0"/>
    <w:link w:val="af"/>
    <w:uiPriority w:val="99"/>
    <w:rsid w:val="006B7E57"/>
    <w:rPr>
      <w:rFonts w:ascii="Calibri" w:hAnsi="Calibri" w:cs="Calibri"/>
      <w:lang w:val="el-GR"/>
    </w:rPr>
  </w:style>
  <w:style w:type="paragraph" w:customStyle="1" w:styleId="CustomStyling">
    <w:name w:val="Custom Styling"/>
    <w:basedOn w:val="a"/>
    <w:link w:val="CustomStylingChar"/>
    <w:qFormat/>
    <w:rsid w:val="002E62BB"/>
  </w:style>
  <w:style w:type="paragraph" w:styleId="af0">
    <w:name w:val="table of figures"/>
    <w:basedOn w:val="a"/>
    <w:next w:val="a"/>
    <w:uiPriority w:val="99"/>
    <w:unhideWhenUsed/>
    <w:rsid w:val="00BD6EA5"/>
    <w:pPr>
      <w:spacing w:after="0"/>
    </w:pPr>
  </w:style>
  <w:style w:type="character" w:customStyle="1" w:styleId="Char">
    <w:name w:val="Τίτλος Char"/>
    <w:basedOn w:val="a0"/>
    <w:link w:val="a3"/>
    <w:rsid w:val="002E62BB"/>
    <w:rPr>
      <w:rFonts w:ascii="Calibri" w:hAnsi="Calibri" w:cs="Calibri"/>
      <w:sz w:val="52"/>
      <w:szCs w:val="52"/>
      <w:lang w:val="el-GR"/>
    </w:rPr>
  </w:style>
  <w:style w:type="character" w:customStyle="1" w:styleId="CustomStylingChar">
    <w:name w:val="Custom Styling Char"/>
    <w:basedOn w:val="Char"/>
    <w:link w:val="CustomStyling"/>
    <w:rsid w:val="002E62BB"/>
    <w:rPr>
      <w:rFonts w:ascii="Calibri" w:hAnsi="Calibri" w:cs="Calibri"/>
      <w:sz w:val="52"/>
      <w:szCs w:val="52"/>
      <w:lang w:val="el-GR"/>
    </w:rPr>
  </w:style>
  <w:style w:type="paragraph" w:customStyle="1" w:styleId="Table">
    <w:name w:val="Table"/>
    <w:basedOn w:val="a"/>
    <w:link w:val="TableChar"/>
    <w:qFormat/>
    <w:rsid w:val="00321964"/>
    <w:pPr>
      <w:spacing w:before="40" w:after="40" w:line="240" w:lineRule="auto"/>
    </w:pPr>
  </w:style>
  <w:style w:type="paragraph" w:customStyle="1" w:styleId="CaptionAbove">
    <w:name w:val="Caption Above"/>
    <w:basedOn w:val="ad"/>
    <w:next w:val="a"/>
    <w:link w:val="CaptionAboveChar"/>
    <w:qFormat/>
    <w:rsid w:val="004E780A"/>
    <w:pPr>
      <w:keepNext/>
      <w:spacing w:before="200" w:after="120"/>
    </w:pPr>
    <w:rPr>
      <w:b/>
    </w:rPr>
  </w:style>
  <w:style w:type="character" w:customStyle="1" w:styleId="TableChar">
    <w:name w:val="Table Char"/>
    <w:basedOn w:val="a0"/>
    <w:link w:val="Table"/>
    <w:rsid w:val="00321964"/>
    <w:rPr>
      <w:rFonts w:ascii="Calibri" w:hAnsi="Calibri" w:cs="Calibri"/>
      <w:lang w:val="el-GR"/>
    </w:rPr>
  </w:style>
  <w:style w:type="paragraph" w:customStyle="1" w:styleId="CaptionBelow">
    <w:name w:val="Caption Below"/>
    <w:basedOn w:val="ad"/>
    <w:next w:val="a"/>
    <w:link w:val="CaptionBelowChar"/>
    <w:qFormat/>
    <w:rsid w:val="003A0275"/>
    <w:pPr>
      <w:spacing w:before="240" w:after="360"/>
      <w:contextualSpacing/>
    </w:pPr>
    <w:rPr>
      <w:b/>
    </w:rPr>
  </w:style>
  <w:style w:type="character" w:customStyle="1" w:styleId="Char3">
    <w:name w:val="Λεζάντα Char"/>
    <w:basedOn w:val="a0"/>
    <w:link w:val="ad"/>
    <w:uiPriority w:val="35"/>
    <w:rsid w:val="004E780A"/>
    <w:rPr>
      <w:rFonts w:ascii="Calibri" w:hAnsi="Calibri" w:cs="Calibri"/>
      <w:iCs/>
      <w:color w:val="000000" w:themeColor="text1"/>
      <w:sz w:val="20"/>
      <w:szCs w:val="18"/>
      <w:lang w:val="el-GR"/>
    </w:rPr>
  </w:style>
  <w:style w:type="character" w:customStyle="1" w:styleId="CaptionAboveChar">
    <w:name w:val="Caption Above Char"/>
    <w:basedOn w:val="Char3"/>
    <w:link w:val="CaptionAbove"/>
    <w:rsid w:val="004E780A"/>
    <w:rPr>
      <w:rFonts w:ascii="Calibri" w:hAnsi="Calibri" w:cs="Calibri"/>
      <w:b/>
      <w:iCs/>
      <w:color w:val="000000" w:themeColor="text1"/>
      <w:sz w:val="20"/>
      <w:szCs w:val="18"/>
      <w:lang w:val="el-GR"/>
    </w:rPr>
  </w:style>
  <w:style w:type="character" w:customStyle="1" w:styleId="CaptionBelowChar">
    <w:name w:val="Caption Below Char"/>
    <w:basedOn w:val="Char3"/>
    <w:link w:val="CaptionBelow"/>
    <w:rsid w:val="003A0275"/>
    <w:rPr>
      <w:rFonts w:ascii="Calibri" w:hAnsi="Calibri" w:cs="Calibri"/>
      <w:b/>
      <w:iCs/>
      <w:color w:val="000000" w:themeColor="text1"/>
      <w:sz w:val="20"/>
      <w:szCs w:val="18"/>
      <w:lang w:val="el-GR"/>
    </w:rPr>
  </w:style>
  <w:style w:type="paragraph" w:customStyle="1" w:styleId="paragraph">
    <w:name w:val="paragraph"/>
    <w:basedOn w:val="a"/>
    <w:rsid w:val="0074206C"/>
    <w:pPr>
      <w:spacing w:before="100" w:beforeAutospacing="1" w:after="100" w:afterAutospacing="1" w:line="240" w:lineRule="auto"/>
      <w:jc w:val="left"/>
    </w:pPr>
    <w:rPr>
      <w:rFonts w:ascii="Times New Roman" w:eastAsia="Times New Roman" w:hAnsi="Times New Roman" w:cs="Times New Roman"/>
      <w:sz w:val="24"/>
      <w:szCs w:val="24"/>
      <w:lang w:eastAsia="el-GR"/>
    </w:rPr>
  </w:style>
  <w:style w:type="character" w:customStyle="1" w:styleId="normaltextrun">
    <w:name w:val="normaltextrun"/>
    <w:basedOn w:val="a0"/>
    <w:rsid w:val="0074206C"/>
  </w:style>
  <w:style w:type="character" w:customStyle="1" w:styleId="eop">
    <w:name w:val="eop"/>
    <w:basedOn w:val="a0"/>
    <w:rsid w:val="0074206C"/>
  </w:style>
  <w:style w:type="character" w:customStyle="1" w:styleId="pagebreaktextspan">
    <w:name w:val="pagebreaktextspan"/>
    <w:basedOn w:val="a0"/>
    <w:rsid w:val="0074206C"/>
  </w:style>
  <w:style w:type="character" w:customStyle="1" w:styleId="q4iawc">
    <w:name w:val="q4iawc"/>
    <w:basedOn w:val="a0"/>
    <w:rsid w:val="00FD1A23"/>
  </w:style>
  <w:style w:type="character" w:styleId="af1">
    <w:name w:val="page number"/>
    <w:basedOn w:val="a0"/>
    <w:uiPriority w:val="99"/>
    <w:semiHidden/>
    <w:unhideWhenUsed/>
    <w:rsid w:val="005D2F91"/>
  </w:style>
  <w:style w:type="character" w:styleId="HTML">
    <w:name w:val="HTML Cite"/>
    <w:basedOn w:val="a0"/>
    <w:uiPriority w:val="99"/>
    <w:semiHidden/>
    <w:unhideWhenUsed/>
    <w:rsid w:val="00352586"/>
    <w:rPr>
      <w:i/>
      <w:iCs/>
    </w:rPr>
  </w:style>
  <w:style w:type="character" w:customStyle="1" w:styleId="cs1-lock-limited">
    <w:name w:val="cs1-lock-limited"/>
    <w:basedOn w:val="a0"/>
    <w:rsid w:val="00352586"/>
  </w:style>
  <w:style w:type="character" w:customStyle="1" w:styleId="viiyi">
    <w:name w:val="viiyi"/>
    <w:basedOn w:val="a0"/>
    <w:rsid w:val="000B49E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278831">
      <w:bodyDiv w:val="1"/>
      <w:marLeft w:val="0"/>
      <w:marRight w:val="0"/>
      <w:marTop w:val="0"/>
      <w:marBottom w:val="0"/>
      <w:divBdr>
        <w:top w:val="none" w:sz="0" w:space="0" w:color="auto"/>
        <w:left w:val="none" w:sz="0" w:space="0" w:color="auto"/>
        <w:bottom w:val="none" w:sz="0" w:space="0" w:color="auto"/>
        <w:right w:val="none" w:sz="0" w:space="0" w:color="auto"/>
      </w:divBdr>
    </w:div>
    <w:div w:id="268785022">
      <w:bodyDiv w:val="1"/>
      <w:marLeft w:val="0"/>
      <w:marRight w:val="0"/>
      <w:marTop w:val="0"/>
      <w:marBottom w:val="0"/>
      <w:divBdr>
        <w:top w:val="none" w:sz="0" w:space="0" w:color="auto"/>
        <w:left w:val="none" w:sz="0" w:space="0" w:color="auto"/>
        <w:bottom w:val="none" w:sz="0" w:space="0" w:color="auto"/>
        <w:right w:val="none" w:sz="0" w:space="0" w:color="auto"/>
      </w:divBdr>
    </w:div>
    <w:div w:id="321857077">
      <w:bodyDiv w:val="1"/>
      <w:marLeft w:val="0"/>
      <w:marRight w:val="0"/>
      <w:marTop w:val="0"/>
      <w:marBottom w:val="0"/>
      <w:divBdr>
        <w:top w:val="none" w:sz="0" w:space="0" w:color="auto"/>
        <w:left w:val="none" w:sz="0" w:space="0" w:color="auto"/>
        <w:bottom w:val="none" w:sz="0" w:space="0" w:color="auto"/>
        <w:right w:val="none" w:sz="0" w:space="0" w:color="auto"/>
      </w:divBdr>
    </w:div>
    <w:div w:id="335808728">
      <w:bodyDiv w:val="1"/>
      <w:marLeft w:val="0"/>
      <w:marRight w:val="0"/>
      <w:marTop w:val="0"/>
      <w:marBottom w:val="0"/>
      <w:divBdr>
        <w:top w:val="none" w:sz="0" w:space="0" w:color="auto"/>
        <w:left w:val="none" w:sz="0" w:space="0" w:color="auto"/>
        <w:bottom w:val="none" w:sz="0" w:space="0" w:color="auto"/>
        <w:right w:val="none" w:sz="0" w:space="0" w:color="auto"/>
      </w:divBdr>
    </w:div>
    <w:div w:id="355273307">
      <w:bodyDiv w:val="1"/>
      <w:marLeft w:val="0"/>
      <w:marRight w:val="0"/>
      <w:marTop w:val="0"/>
      <w:marBottom w:val="0"/>
      <w:divBdr>
        <w:top w:val="none" w:sz="0" w:space="0" w:color="auto"/>
        <w:left w:val="none" w:sz="0" w:space="0" w:color="auto"/>
        <w:bottom w:val="none" w:sz="0" w:space="0" w:color="auto"/>
        <w:right w:val="none" w:sz="0" w:space="0" w:color="auto"/>
      </w:divBdr>
    </w:div>
    <w:div w:id="432169903">
      <w:bodyDiv w:val="1"/>
      <w:marLeft w:val="0"/>
      <w:marRight w:val="0"/>
      <w:marTop w:val="0"/>
      <w:marBottom w:val="0"/>
      <w:divBdr>
        <w:top w:val="none" w:sz="0" w:space="0" w:color="auto"/>
        <w:left w:val="none" w:sz="0" w:space="0" w:color="auto"/>
        <w:bottom w:val="none" w:sz="0" w:space="0" w:color="auto"/>
        <w:right w:val="none" w:sz="0" w:space="0" w:color="auto"/>
      </w:divBdr>
    </w:div>
    <w:div w:id="494223357">
      <w:bodyDiv w:val="1"/>
      <w:marLeft w:val="0"/>
      <w:marRight w:val="0"/>
      <w:marTop w:val="0"/>
      <w:marBottom w:val="0"/>
      <w:divBdr>
        <w:top w:val="none" w:sz="0" w:space="0" w:color="auto"/>
        <w:left w:val="none" w:sz="0" w:space="0" w:color="auto"/>
        <w:bottom w:val="none" w:sz="0" w:space="0" w:color="auto"/>
        <w:right w:val="none" w:sz="0" w:space="0" w:color="auto"/>
      </w:divBdr>
    </w:div>
    <w:div w:id="562912338">
      <w:bodyDiv w:val="1"/>
      <w:marLeft w:val="0"/>
      <w:marRight w:val="0"/>
      <w:marTop w:val="0"/>
      <w:marBottom w:val="0"/>
      <w:divBdr>
        <w:top w:val="none" w:sz="0" w:space="0" w:color="auto"/>
        <w:left w:val="none" w:sz="0" w:space="0" w:color="auto"/>
        <w:bottom w:val="none" w:sz="0" w:space="0" w:color="auto"/>
        <w:right w:val="none" w:sz="0" w:space="0" w:color="auto"/>
      </w:divBdr>
    </w:div>
    <w:div w:id="668749247">
      <w:bodyDiv w:val="1"/>
      <w:marLeft w:val="0"/>
      <w:marRight w:val="0"/>
      <w:marTop w:val="0"/>
      <w:marBottom w:val="0"/>
      <w:divBdr>
        <w:top w:val="none" w:sz="0" w:space="0" w:color="auto"/>
        <w:left w:val="none" w:sz="0" w:space="0" w:color="auto"/>
        <w:bottom w:val="none" w:sz="0" w:space="0" w:color="auto"/>
        <w:right w:val="none" w:sz="0" w:space="0" w:color="auto"/>
      </w:divBdr>
    </w:div>
    <w:div w:id="733238035">
      <w:bodyDiv w:val="1"/>
      <w:marLeft w:val="0"/>
      <w:marRight w:val="0"/>
      <w:marTop w:val="0"/>
      <w:marBottom w:val="0"/>
      <w:divBdr>
        <w:top w:val="none" w:sz="0" w:space="0" w:color="auto"/>
        <w:left w:val="none" w:sz="0" w:space="0" w:color="auto"/>
        <w:bottom w:val="none" w:sz="0" w:space="0" w:color="auto"/>
        <w:right w:val="none" w:sz="0" w:space="0" w:color="auto"/>
      </w:divBdr>
    </w:div>
    <w:div w:id="794257981">
      <w:bodyDiv w:val="1"/>
      <w:marLeft w:val="0"/>
      <w:marRight w:val="0"/>
      <w:marTop w:val="0"/>
      <w:marBottom w:val="0"/>
      <w:divBdr>
        <w:top w:val="none" w:sz="0" w:space="0" w:color="auto"/>
        <w:left w:val="none" w:sz="0" w:space="0" w:color="auto"/>
        <w:bottom w:val="none" w:sz="0" w:space="0" w:color="auto"/>
        <w:right w:val="none" w:sz="0" w:space="0" w:color="auto"/>
      </w:divBdr>
    </w:div>
    <w:div w:id="888807172">
      <w:bodyDiv w:val="1"/>
      <w:marLeft w:val="0"/>
      <w:marRight w:val="0"/>
      <w:marTop w:val="0"/>
      <w:marBottom w:val="0"/>
      <w:divBdr>
        <w:top w:val="none" w:sz="0" w:space="0" w:color="auto"/>
        <w:left w:val="none" w:sz="0" w:space="0" w:color="auto"/>
        <w:bottom w:val="none" w:sz="0" w:space="0" w:color="auto"/>
        <w:right w:val="none" w:sz="0" w:space="0" w:color="auto"/>
      </w:divBdr>
    </w:div>
    <w:div w:id="929657650">
      <w:bodyDiv w:val="1"/>
      <w:marLeft w:val="0"/>
      <w:marRight w:val="0"/>
      <w:marTop w:val="0"/>
      <w:marBottom w:val="0"/>
      <w:divBdr>
        <w:top w:val="none" w:sz="0" w:space="0" w:color="auto"/>
        <w:left w:val="none" w:sz="0" w:space="0" w:color="auto"/>
        <w:bottom w:val="none" w:sz="0" w:space="0" w:color="auto"/>
        <w:right w:val="none" w:sz="0" w:space="0" w:color="auto"/>
      </w:divBdr>
    </w:div>
    <w:div w:id="985937392">
      <w:bodyDiv w:val="1"/>
      <w:marLeft w:val="0"/>
      <w:marRight w:val="0"/>
      <w:marTop w:val="0"/>
      <w:marBottom w:val="0"/>
      <w:divBdr>
        <w:top w:val="none" w:sz="0" w:space="0" w:color="auto"/>
        <w:left w:val="none" w:sz="0" w:space="0" w:color="auto"/>
        <w:bottom w:val="none" w:sz="0" w:space="0" w:color="auto"/>
        <w:right w:val="none" w:sz="0" w:space="0" w:color="auto"/>
      </w:divBdr>
    </w:div>
    <w:div w:id="1086195074">
      <w:bodyDiv w:val="1"/>
      <w:marLeft w:val="0"/>
      <w:marRight w:val="0"/>
      <w:marTop w:val="0"/>
      <w:marBottom w:val="0"/>
      <w:divBdr>
        <w:top w:val="none" w:sz="0" w:space="0" w:color="auto"/>
        <w:left w:val="none" w:sz="0" w:space="0" w:color="auto"/>
        <w:bottom w:val="none" w:sz="0" w:space="0" w:color="auto"/>
        <w:right w:val="none" w:sz="0" w:space="0" w:color="auto"/>
      </w:divBdr>
    </w:div>
    <w:div w:id="1244727334">
      <w:bodyDiv w:val="1"/>
      <w:marLeft w:val="0"/>
      <w:marRight w:val="0"/>
      <w:marTop w:val="0"/>
      <w:marBottom w:val="0"/>
      <w:divBdr>
        <w:top w:val="none" w:sz="0" w:space="0" w:color="auto"/>
        <w:left w:val="none" w:sz="0" w:space="0" w:color="auto"/>
        <w:bottom w:val="none" w:sz="0" w:space="0" w:color="auto"/>
        <w:right w:val="none" w:sz="0" w:space="0" w:color="auto"/>
      </w:divBdr>
    </w:div>
    <w:div w:id="1299920903">
      <w:bodyDiv w:val="1"/>
      <w:marLeft w:val="0"/>
      <w:marRight w:val="0"/>
      <w:marTop w:val="0"/>
      <w:marBottom w:val="0"/>
      <w:divBdr>
        <w:top w:val="none" w:sz="0" w:space="0" w:color="auto"/>
        <w:left w:val="none" w:sz="0" w:space="0" w:color="auto"/>
        <w:bottom w:val="none" w:sz="0" w:space="0" w:color="auto"/>
        <w:right w:val="none" w:sz="0" w:space="0" w:color="auto"/>
      </w:divBdr>
    </w:div>
    <w:div w:id="1321813129">
      <w:bodyDiv w:val="1"/>
      <w:marLeft w:val="0"/>
      <w:marRight w:val="0"/>
      <w:marTop w:val="0"/>
      <w:marBottom w:val="0"/>
      <w:divBdr>
        <w:top w:val="none" w:sz="0" w:space="0" w:color="auto"/>
        <w:left w:val="none" w:sz="0" w:space="0" w:color="auto"/>
        <w:bottom w:val="none" w:sz="0" w:space="0" w:color="auto"/>
        <w:right w:val="none" w:sz="0" w:space="0" w:color="auto"/>
      </w:divBdr>
      <w:divsChild>
        <w:div w:id="211163107">
          <w:marLeft w:val="0"/>
          <w:marRight w:val="0"/>
          <w:marTop w:val="0"/>
          <w:marBottom w:val="0"/>
          <w:divBdr>
            <w:top w:val="none" w:sz="0" w:space="0" w:color="auto"/>
            <w:left w:val="none" w:sz="0" w:space="0" w:color="auto"/>
            <w:bottom w:val="none" w:sz="0" w:space="0" w:color="auto"/>
            <w:right w:val="none" w:sz="0" w:space="0" w:color="auto"/>
          </w:divBdr>
        </w:div>
        <w:div w:id="2047824735">
          <w:marLeft w:val="0"/>
          <w:marRight w:val="0"/>
          <w:marTop w:val="0"/>
          <w:marBottom w:val="0"/>
          <w:divBdr>
            <w:top w:val="none" w:sz="0" w:space="0" w:color="auto"/>
            <w:left w:val="none" w:sz="0" w:space="0" w:color="auto"/>
            <w:bottom w:val="none" w:sz="0" w:space="0" w:color="auto"/>
            <w:right w:val="none" w:sz="0" w:space="0" w:color="auto"/>
          </w:divBdr>
        </w:div>
        <w:div w:id="92016973">
          <w:marLeft w:val="0"/>
          <w:marRight w:val="0"/>
          <w:marTop w:val="0"/>
          <w:marBottom w:val="0"/>
          <w:divBdr>
            <w:top w:val="none" w:sz="0" w:space="0" w:color="auto"/>
            <w:left w:val="none" w:sz="0" w:space="0" w:color="auto"/>
            <w:bottom w:val="none" w:sz="0" w:space="0" w:color="auto"/>
            <w:right w:val="none" w:sz="0" w:space="0" w:color="auto"/>
          </w:divBdr>
        </w:div>
        <w:div w:id="1002971591">
          <w:marLeft w:val="0"/>
          <w:marRight w:val="0"/>
          <w:marTop w:val="0"/>
          <w:marBottom w:val="0"/>
          <w:divBdr>
            <w:top w:val="none" w:sz="0" w:space="0" w:color="auto"/>
            <w:left w:val="none" w:sz="0" w:space="0" w:color="auto"/>
            <w:bottom w:val="none" w:sz="0" w:space="0" w:color="auto"/>
            <w:right w:val="none" w:sz="0" w:space="0" w:color="auto"/>
          </w:divBdr>
        </w:div>
        <w:div w:id="1644037860">
          <w:marLeft w:val="0"/>
          <w:marRight w:val="0"/>
          <w:marTop w:val="0"/>
          <w:marBottom w:val="0"/>
          <w:divBdr>
            <w:top w:val="none" w:sz="0" w:space="0" w:color="auto"/>
            <w:left w:val="none" w:sz="0" w:space="0" w:color="auto"/>
            <w:bottom w:val="none" w:sz="0" w:space="0" w:color="auto"/>
            <w:right w:val="none" w:sz="0" w:space="0" w:color="auto"/>
          </w:divBdr>
        </w:div>
        <w:div w:id="1889797081">
          <w:marLeft w:val="0"/>
          <w:marRight w:val="0"/>
          <w:marTop w:val="0"/>
          <w:marBottom w:val="0"/>
          <w:divBdr>
            <w:top w:val="none" w:sz="0" w:space="0" w:color="auto"/>
            <w:left w:val="none" w:sz="0" w:space="0" w:color="auto"/>
            <w:bottom w:val="none" w:sz="0" w:space="0" w:color="auto"/>
            <w:right w:val="none" w:sz="0" w:space="0" w:color="auto"/>
          </w:divBdr>
        </w:div>
        <w:div w:id="302007856">
          <w:marLeft w:val="0"/>
          <w:marRight w:val="0"/>
          <w:marTop w:val="0"/>
          <w:marBottom w:val="0"/>
          <w:divBdr>
            <w:top w:val="none" w:sz="0" w:space="0" w:color="auto"/>
            <w:left w:val="none" w:sz="0" w:space="0" w:color="auto"/>
            <w:bottom w:val="none" w:sz="0" w:space="0" w:color="auto"/>
            <w:right w:val="none" w:sz="0" w:space="0" w:color="auto"/>
          </w:divBdr>
        </w:div>
        <w:div w:id="961806422">
          <w:marLeft w:val="0"/>
          <w:marRight w:val="0"/>
          <w:marTop w:val="0"/>
          <w:marBottom w:val="0"/>
          <w:divBdr>
            <w:top w:val="none" w:sz="0" w:space="0" w:color="auto"/>
            <w:left w:val="none" w:sz="0" w:space="0" w:color="auto"/>
            <w:bottom w:val="none" w:sz="0" w:space="0" w:color="auto"/>
            <w:right w:val="none" w:sz="0" w:space="0" w:color="auto"/>
          </w:divBdr>
        </w:div>
        <w:div w:id="2005552406">
          <w:marLeft w:val="0"/>
          <w:marRight w:val="0"/>
          <w:marTop w:val="0"/>
          <w:marBottom w:val="0"/>
          <w:divBdr>
            <w:top w:val="none" w:sz="0" w:space="0" w:color="auto"/>
            <w:left w:val="none" w:sz="0" w:space="0" w:color="auto"/>
            <w:bottom w:val="none" w:sz="0" w:space="0" w:color="auto"/>
            <w:right w:val="none" w:sz="0" w:space="0" w:color="auto"/>
          </w:divBdr>
        </w:div>
        <w:div w:id="1662004699">
          <w:marLeft w:val="0"/>
          <w:marRight w:val="0"/>
          <w:marTop w:val="0"/>
          <w:marBottom w:val="0"/>
          <w:divBdr>
            <w:top w:val="none" w:sz="0" w:space="0" w:color="auto"/>
            <w:left w:val="none" w:sz="0" w:space="0" w:color="auto"/>
            <w:bottom w:val="none" w:sz="0" w:space="0" w:color="auto"/>
            <w:right w:val="none" w:sz="0" w:space="0" w:color="auto"/>
          </w:divBdr>
        </w:div>
      </w:divsChild>
    </w:div>
    <w:div w:id="1913008389">
      <w:bodyDiv w:val="1"/>
      <w:marLeft w:val="0"/>
      <w:marRight w:val="0"/>
      <w:marTop w:val="0"/>
      <w:marBottom w:val="0"/>
      <w:divBdr>
        <w:top w:val="none" w:sz="0" w:space="0" w:color="auto"/>
        <w:left w:val="none" w:sz="0" w:space="0" w:color="auto"/>
        <w:bottom w:val="none" w:sz="0" w:space="0" w:color="auto"/>
        <w:right w:val="none" w:sz="0" w:space="0" w:color="auto"/>
      </w:divBdr>
    </w:div>
    <w:div w:id="1933976126">
      <w:bodyDiv w:val="1"/>
      <w:marLeft w:val="0"/>
      <w:marRight w:val="0"/>
      <w:marTop w:val="0"/>
      <w:marBottom w:val="0"/>
      <w:divBdr>
        <w:top w:val="none" w:sz="0" w:space="0" w:color="auto"/>
        <w:left w:val="none" w:sz="0" w:space="0" w:color="auto"/>
        <w:bottom w:val="none" w:sz="0" w:space="0" w:color="auto"/>
        <w:right w:val="none" w:sz="0" w:space="0" w:color="auto"/>
      </w:divBdr>
    </w:div>
    <w:div w:id="2091000132">
      <w:bodyDiv w:val="1"/>
      <w:marLeft w:val="0"/>
      <w:marRight w:val="0"/>
      <w:marTop w:val="0"/>
      <w:marBottom w:val="0"/>
      <w:divBdr>
        <w:top w:val="none" w:sz="0" w:space="0" w:color="auto"/>
        <w:left w:val="none" w:sz="0" w:space="0" w:color="auto"/>
        <w:bottom w:val="none" w:sz="0" w:space="0" w:color="auto"/>
        <w:right w:val="none" w:sz="0" w:space="0" w:color="auto"/>
      </w:divBdr>
    </w:div>
    <w:div w:id="2114813933">
      <w:bodyDiv w:val="1"/>
      <w:marLeft w:val="0"/>
      <w:marRight w:val="0"/>
      <w:marTop w:val="0"/>
      <w:marBottom w:val="0"/>
      <w:divBdr>
        <w:top w:val="none" w:sz="0" w:space="0" w:color="auto"/>
        <w:left w:val="none" w:sz="0" w:space="0" w:color="auto"/>
        <w:bottom w:val="none" w:sz="0" w:space="0" w:color="auto"/>
        <w:right w:val="none" w:sz="0" w:space="0" w:color="auto"/>
      </w:divBdr>
      <w:divsChild>
        <w:div w:id="1398554319">
          <w:marLeft w:val="0"/>
          <w:marRight w:val="0"/>
          <w:marTop w:val="0"/>
          <w:marBottom w:val="0"/>
          <w:divBdr>
            <w:top w:val="none" w:sz="0" w:space="0" w:color="auto"/>
            <w:left w:val="none" w:sz="0" w:space="0" w:color="auto"/>
            <w:bottom w:val="none" w:sz="0" w:space="0" w:color="auto"/>
            <w:right w:val="none" w:sz="0" w:space="0" w:color="auto"/>
          </w:divBdr>
        </w:div>
        <w:div w:id="516231653">
          <w:marLeft w:val="0"/>
          <w:marRight w:val="0"/>
          <w:marTop w:val="0"/>
          <w:marBottom w:val="0"/>
          <w:divBdr>
            <w:top w:val="none" w:sz="0" w:space="0" w:color="auto"/>
            <w:left w:val="none" w:sz="0" w:space="0" w:color="auto"/>
            <w:bottom w:val="none" w:sz="0" w:space="0" w:color="auto"/>
            <w:right w:val="none" w:sz="0" w:space="0" w:color="auto"/>
          </w:divBdr>
        </w:div>
        <w:div w:id="350423376">
          <w:marLeft w:val="0"/>
          <w:marRight w:val="0"/>
          <w:marTop w:val="0"/>
          <w:marBottom w:val="0"/>
          <w:divBdr>
            <w:top w:val="none" w:sz="0" w:space="0" w:color="auto"/>
            <w:left w:val="none" w:sz="0" w:space="0" w:color="auto"/>
            <w:bottom w:val="none" w:sz="0" w:space="0" w:color="auto"/>
            <w:right w:val="none" w:sz="0" w:space="0" w:color="auto"/>
          </w:divBdr>
        </w:div>
        <w:div w:id="1335036381">
          <w:marLeft w:val="0"/>
          <w:marRight w:val="0"/>
          <w:marTop w:val="0"/>
          <w:marBottom w:val="0"/>
          <w:divBdr>
            <w:top w:val="none" w:sz="0" w:space="0" w:color="auto"/>
            <w:left w:val="none" w:sz="0" w:space="0" w:color="auto"/>
            <w:bottom w:val="none" w:sz="0" w:space="0" w:color="auto"/>
            <w:right w:val="none" w:sz="0" w:space="0" w:color="auto"/>
          </w:divBdr>
        </w:div>
        <w:div w:id="1832943159">
          <w:marLeft w:val="0"/>
          <w:marRight w:val="0"/>
          <w:marTop w:val="0"/>
          <w:marBottom w:val="0"/>
          <w:divBdr>
            <w:top w:val="none" w:sz="0" w:space="0" w:color="auto"/>
            <w:left w:val="none" w:sz="0" w:space="0" w:color="auto"/>
            <w:bottom w:val="none" w:sz="0" w:space="0" w:color="auto"/>
            <w:right w:val="none" w:sz="0" w:space="0" w:color="auto"/>
          </w:divBdr>
        </w:div>
        <w:div w:id="891044565">
          <w:marLeft w:val="0"/>
          <w:marRight w:val="0"/>
          <w:marTop w:val="0"/>
          <w:marBottom w:val="0"/>
          <w:divBdr>
            <w:top w:val="none" w:sz="0" w:space="0" w:color="auto"/>
            <w:left w:val="none" w:sz="0" w:space="0" w:color="auto"/>
            <w:bottom w:val="none" w:sz="0" w:space="0" w:color="auto"/>
            <w:right w:val="none" w:sz="0" w:space="0" w:color="auto"/>
          </w:divBdr>
        </w:div>
        <w:div w:id="277949621">
          <w:marLeft w:val="0"/>
          <w:marRight w:val="0"/>
          <w:marTop w:val="0"/>
          <w:marBottom w:val="0"/>
          <w:divBdr>
            <w:top w:val="none" w:sz="0" w:space="0" w:color="auto"/>
            <w:left w:val="none" w:sz="0" w:space="0" w:color="auto"/>
            <w:bottom w:val="none" w:sz="0" w:space="0" w:color="auto"/>
            <w:right w:val="none" w:sz="0" w:space="0" w:color="auto"/>
          </w:divBdr>
        </w:div>
        <w:div w:id="814613539">
          <w:marLeft w:val="0"/>
          <w:marRight w:val="0"/>
          <w:marTop w:val="0"/>
          <w:marBottom w:val="0"/>
          <w:divBdr>
            <w:top w:val="none" w:sz="0" w:space="0" w:color="auto"/>
            <w:left w:val="none" w:sz="0" w:space="0" w:color="auto"/>
            <w:bottom w:val="none" w:sz="0" w:space="0" w:color="auto"/>
            <w:right w:val="none" w:sz="0" w:space="0" w:color="auto"/>
          </w:divBdr>
        </w:div>
        <w:div w:id="888564834">
          <w:marLeft w:val="0"/>
          <w:marRight w:val="0"/>
          <w:marTop w:val="0"/>
          <w:marBottom w:val="0"/>
          <w:divBdr>
            <w:top w:val="none" w:sz="0" w:space="0" w:color="auto"/>
            <w:left w:val="none" w:sz="0" w:space="0" w:color="auto"/>
            <w:bottom w:val="none" w:sz="0" w:space="0" w:color="auto"/>
            <w:right w:val="none" w:sz="0" w:space="0" w:color="auto"/>
          </w:divBdr>
        </w:div>
        <w:div w:id="169415119">
          <w:marLeft w:val="0"/>
          <w:marRight w:val="0"/>
          <w:marTop w:val="0"/>
          <w:marBottom w:val="0"/>
          <w:divBdr>
            <w:top w:val="none" w:sz="0" w:space="0" w:color="auto"/>
            <w:left w:val="none" w:sz="0" w:space="0" w:color="auto"/>
            <w:bottom w:val="none" w:sz="0" w:space="0" w:color="auto"/>
            <w:right w:val="none" w:sz="0" w:space="0" w:color="auto"/>
          </w:divBdr>
        </w:div>
        <w:div w:id="771433300">
          <w:marLeft w:val="0"/>
          <w:marRight w:val="0"/>
          <w:marTop w:val="0"/>
          <w:marBottom w:val="0"/>
          <w:divBdr>
            <w:top w:val="none" w:sz="0" w:space="0" w:color="auto"/>
            <w:left w:val="none" w:sz="0" w:space="0" w:color="auto"/>
            <w:bottom w:val="none" w:sz="0" w:space="0" w:color="auto"/>
            <w:right w:val="none" w:sz="0" w:space="0" w:color="auto"/>
          </w:divBdr>
        </w:div>
        <w:div w:id="1764764664">
          <w:marLeft w:val="0"/>
          <w:marRight w:val="0"/>
          <w:marTop w:val="0"/>
          <w:marBottom w:val="0"/>
          <w:divBdr>
            <w:top w:val="none" w:sz="0" w:space="0" w:color="auto"/>
            <w:left w:val="none" w:sz="0" w:space="0" w:color="auto"/>
            <w:bottom w:val="none" w:sz="0" w:space="0" w:color="auto"/>
            <w:right w:val="none" w:sz="0" w:space="0" w:color="auto"/>
          </w:divBdr>
        </w:div>
        <w:div w:id="1630895570">
          <w:marLeft w:val="0"/>
          <w:marRight w:val="0"/>
          <w:marTop w:val="0"/>
          <w:marBottom w:val="0"/>
          <w:divBdr>
            <w:top w:val="none" w:sz="0" w:space="0" w:color="auto"/>
            <w:left w:val="none" w:sz="0" w:space="0" w:color="auto"/>
            <w:bottom w:val="none" w:sz="0" w:space="0" w:color="auto"/>
            <w:right w:val="none" w:sz="0" w:space="0" w:color="auto"/>
          </w:divBdr>
        </w:div>
        <w:div w:id="146829327">
          <w:marLeft w:val="0"/>
          <w:marRight w:val="0"/>
          <w:marTop w:val="0"/>
          <w:marBottom w:val="0"/>
          <w:divBdr>
            <w:top w:val="none" w:sz="0" w:space="0" w:color="auto"/>
            <w:left w:val="none" w:sz="0" w:space="0" w:color="auto"/>
            <w:bottom w:val="none" w:sz="0" w:space="0" w:color="auto"/>
            <w:right w:val="none" w:sz="0" w:space="0" w:color="auto"/>
          </w:divBdr>
        </w:div>
        <w:div w:id="327026809">
          <w:marLeft w:val="0"/>
          <w:marRight w:val="0"/>
          <w:marTop w:val="0"/>
          <w:marBottom w:val="0"/>
          <w:divBdr>
            <w:top w:val="none" w:sz="0" w:space="0" w:color="auto"/>
            <w:left w:val="none" w:sz="0" w:space="0" w:color="auto"/>
            <w:bottom w:val="none" w:sz="0" w:space="0" w:color="auto"/>
            <w:right w:val="none" w:sz="0" w:space="0" w:color="auto"/>
          </w:divBdr>
        </w:div>
        <w:div w:id="201526927">
          <w:marLeft w:val="0"/>
          <w:marRight w:val="0"/>
          <w:marTop w:val="0"/>
          <w:marBottom w:val="0"/>
          <w:divBdr>
            <w:top w:val="none" w:sz="0" w:space="0" w:color="auto"/>
            <w:left w:val="none" w:sz="0" w:space="0" w:color="auto"/>
            <w:bottom w:val="none" w:sz="0" w:space="0" w:color="auto"/>
            <w:right w:val="none" w:sz="0" w:space="0" w:color="auto"/>
          </w:divBdr>
        </w:div>
        <w:div w:id="354966333">
          <w:marLeft w:val="0"/>
          <w:marRight w:val="0"/>
          <w:marTop w:val="0"/>
          <w:marBottom w:val="0"/>
          <w:divBdr>
            <w:top w:val="none" w:sz="0" w:space="0" w:color="auto"/>
            <w:left w:val="none" w:sz="0" w:space="0" w:color="auto"/>
            <w:bottom w:val="none" w:sz="0" w:space="0" w:color="auto"/>
            <w:right w:val="none" w:sz="0" w:space="0" w:color="auto"/>
          </w:divBdr>
        </w:div>
        <w:div w:id="1651133596">
          <w:marLeft w:val="0"/>
          <w:marRight w:val="0"/>
          <w:marTop w:val="0"/>
          <w:marBottom w:val="0"/>
          <w:divBdr>
            <w:top w:val="none" w:sz="0" w:space="0" w:color="auto"/>
            <w:left w:val="none" w:sz="0" w:space="0" w:color="auto"/>
            <w:bottom w:val="none" w:sz="0" w:space="0" w:color="auto"/>
            <w:right w:val="none" w:sz="0" w:space="0" w:color="auto"/>
          </w:divBdr>
        </w:div>
        <w:div w:id="992444287">
          <w:marLeft w:val="0"/>
          <w:marRight w:val="0"/>
          <w:marTop w:val="0"/>
          <w:marBottom w:val="0"/>
          <w:divBdr>
            <w:top w:val="none" w:sz="0" w:space="0" w:color="auto"/>
            <w:left w:val="none" w:sz="0" w:space="0" w:color="auto"/>
            <w:bottom w:val="none" w:sz="0" w:space="0" w:color="auto"/>
            <w:right w:val="none" w:sz="0" w:space="0" w:color="auto"/>
          </w:divBdr>
          <w:divsChild>
            <w:div w:id="1194078013">
              <w:marLeft w:val="0"/>
              <w:marRight w:val="0"/>
              <w:marTop w:val="0"/>
              <w:marBottom w:val="0"/>
              <w:divBdr>
                <w:top w:val="none" w:sz="0" w:space="0" w:color="auto"/>
                <w:left w:val="none" w:sz="0" w:space="0" w:color="auto"/>
                <w:bottom w:val="none" w:sz="0" w:space="0" w:color="auto"/>
                <w:right w:val="none" w:sz="0" w:space="0" w:color="auto"/>
              </w:divBdr>
            </w:div>
          </w:divsChild>
        </w:div>
        <w:div w:id="399207355">
          <w:marLeft w:val="0"/>
          <w:marRight w:val="0"/>
          <w:marTop w:val="0"/>
          <w:marBottom w:val="0"/>
          <w:divBdr>
            <w:top w:val="none" w:sz="0" w:space="0" w:color="auto"/>
            <w:left w:val="none" w:sz="0" w:space="0" w:color="auto"/>
            <w:bottom w:val="none" w:sz="0" w:space="0" w:color="auto"/>
            <w:right w:val="none" w:sz="0" w:space="0" w:color="auto"/>
          </w:divBdr>
          <w:divsChild>
            <w:div w:id="1319729669">
              <w:marLeft w:val="0"/>
              <w:marRight w:val="0"/>
              <w:marTop w:val="0"/>
              <w:marBottom w:val="0"/>
              <w:divBdr>
                <w:top w:val="none" w:sz="0" w:space="0" w:color="auto"/>
                <w:left w:val="none" w:sz="0" w:space="0" w:color="auto"/>
                <w:bottom w:val="none" w:sz="0" w:space="0" w:color="auto"/>
                <w:right w:val="none" w:sz="0" w:space="0" w:color="auto"/>
              </w:divBdr>
            </w:div>
            <w:div w:id="1167289356">
              <w:marLeft w:val="0"/>
              <w:marRight w:val="0"/>
              <w:marTop w:val="0"/>
              <w:marBottom w:val="0"/>
              <w:divBdr>
                <w:top w:val="none" w:sz="0" w:space="0" w:color="auto"/>
                <w:left w:val="none" w:sz="0" w:space="0" w:color="auto"/>
                <w:bottom w:val="none" w:sz="0" w:space="0" w:color="auto"/>
                <w:right w:val="none" w:sz="0" w:space="0" w:color="auto"/>
              </w:divBdr>
            </w:div>
            <w:div w:id="1908881065">
              <w:marLeft w:val="0"/>
              <w:marRight w:val="0"/>
              <w:marTop w:val="0"/>
              <w:marBottom w:val="0"/>
              <w:divBdr>
                <w:top w:val="none" w:sz="0" w:space="0" w:color="auto"/>
                <w:left w:val="none" w:sz="0" w:space="0" w:color="auto"/>
                <w:bottom w:val="none" w:sz="0" w:space="0" w:color="auto"/>
                <w:right w:val="none" w:sz="0" w:space="0" w:color="auto"/>
              </w:divBdr>
            </w:div>
          </w:divsChild>
        </w:div>
        <w:div w:id="8215385">
          <w:marLeft w:val="0"/>
          <w:marRight w:val="0"/>
          <w:marTop w:val="0"/>
          <w:marBottom w:val="0"/>
          <w:divBdr>
            <w:top w:val="none" w:sz="0" w:space="0" w:color="auto"/>
            <w:left w:val="none" w:sz="0" w:space="0" w:color="auto"/>
            <w:bottom w:val="none" w:sz="0" w:space="0" w:color="auto"/>
            <w:right w:val="none" w:sz="0" w:space="0" w:color="auto"/>
          </w:divBdr>
          <w:divsChild>
            <w:div w:id="1587416072">
              <w:marLeft w:val="0"/>
              <w:marRight w:val="0"/>
              <w:marTop w:val="0"/>
              <w:marBottom w:val="0"/>
              <w:divBdr>
                <w:top w:val="none" w:sz="0" w:space="0" w:color="auto"/>
                <w:left w:val="none" w:sz="0" w:space="0" w:color="auto"/>
                <w:bottom w:val="none" w:sz="0" w:space="0" w:color="auto"/>
                <w:right w:val="none" w:sz="0" w:space="0" w:color="auto"/>
              </w:divBdr>
            </w:div>
            <w:div w:id="401567882">
              <w:marLeft w:val="0"/>
              <w:marRight w:val="0"/>
              <w:marTop w:val="0"/>
              <w:marBottom w:val="0"/>
              <w:divBdr>
                <w:top w:val="none" w:sz="0" w:space="0" w:color="auto"/>
                <w:left w:val="none" w:sz="0" w:space="0" w:color="auto"/>
                <w:bottom w:val="none" w:sz="0" w:space="0" w:color="auto"/>
                <w:right w:val="none" w:sz="0" w:space="0" w:color="auto"/>
              </w:divBdr>
            </w:div>
            <w:div w:id="34157328">
              <w:marLeft w:val="0"/>
              <w:marRight w:val="0"/>
              <w:marTop w:val="0"/>
              <w:marBottom w:val="0"/>
              <w:divBdr>
                <w:top w:val="none" w:sz="0" w:space="0" w:color="auto"/>
                <w:left w:val="none" w:sz="0" w:space="0" w:color="auto"/>
                <w:bottom w:val="none" w:sz="0" w:space="0" w:color="auto"/>
                <w:right w:val="none" w:sz="0" w:space="0" w:color="auto"/>
              </w:divBdr>
            </w:div>
            <w:div w:id="2147044415">
              <w:marLeft w:val="0"/>
              <w:marRight w:val="0"/>
              <w:marTop w:val="0"/>
              <w:marBottom w:val="0"/>
              <w:divBdr>
                <w:top w:val="none" w:sz="0" w:space="0" w:color="auto"/>
                <w:left w:val="none" w:sz="0" w:space="0" w:color="auto"/>
                <w:bottom w:val="none" w:sz="0" w:space="0" w:color="auto"/>
                <w:right w:val="none" w:sz="0" w:space="0" w:color="auto"/>
              </w:divBdr>
            </w:div>
            <w:div w:id="709065630">
              <w:marLeft w:val="0"/>
              <w:marRight w:val="0"/>
              <w:marTop w:val="0"/>
              <w:marBottom w:val="0"/>
              <w:divBdr>
                <w:top w:val="none" w:sz="0" w:space="0" w:color="auto"/>
                <w:left w:val="none" w:sz="0" w:space="0" w:color="auto"/>
                <w:bottom w:val="none" w:sz="0" w:space="0" w:color="auto"/>
                <w:right w:val="none" w:sz="0" w:space="0" w:color="auto"/>
              </w:divBdr>
            </w:div>
          </w:divsChild>
        </w:div>
        <w:div w:id="1565143819">
          <w:marLeft w:val="0"/>
          <w:marRight w:val="0"/>
          <w:marTop w:val="0"/>
          <w:marBottom w:val="0"/>
          <w:divBdr>
            <w:top w:val="none" w:sz="0" w:space="0" w:color="auto"/>
            <w:left w:val="none" w:sz="0" w:space="0" w:color="auto"/>
            <w:bottom w:val="none" w:sz="0" w:space="0" w:color="auto"/>
            <w:right w:val="none" w:sz="0" w:space="0" w:color="auto"/>
          </w:divBdr>
          <w:divsChild>
            <w:div w:id="450518210">
              <w:marLeft w:val="0"/>
              <w:marRight w:val="0"/>
              <w:marTop w:val="0"/>
              <w:marBottom w:val="0"/>
              <w:divBdr>
                <w:top w:val="none" w:sz="0" w:space="0" w:color="auto"/>
                <w:left w:val="none" w:sz="0" w:space="0" w:color="auto"/>
                <w:bottom w:val="none" w:sz="0" w:space="0" w:color="auto"/>
                <w:right w:val="none" w:sz="0" w:space="0" w:color="auto"/>
              </w:divBdr>
            </w:div>
            <w:div w:id="457651555">
              <w:marLeft w:val="0"/>
              <w:marRight w:val="0"/>
              <w:marTop w:val="0"/>
              <w:marBottom w:val="0"/>
              <w:divBdr>
                <w:top w:val="none" w:sz="0" w:space="0" w:color="auto"/>
                <w:left w:val="none" w:sz="0" w:space="0" w:color="auto"/>
                <w:bottom w:val="none" w:sz="0" w:space="0" w:color="auto"/>
                <w:right w:val="none" w:sz="0" w:space="0" w:color="auto"/>
              </w:divBdr>
            </w:div>
            <w:div w:id="250431372">
              <w:marLeft w:val="0"/>
              <w:marRight w:val="0"/>
              <w:marTop w:val="0"/>
              <w:marBottom w:val="0"/>
              <w:divBdr>
                <w:top w:val="none" w:sz="0" w:space="0" w:color="auto"/>
                <w:left w:val="none" w:sz="0" w:space="0" w:color="auto"/>
                <w:bottom w:val="none" w:sz="0" w:space="0" w:color="auto"/>
                <w:right w:val="none" w:sz="0" w:space="0" w:color="auto"/>
              </w:divBdr>
            </w:div>
          </w:divsChild>
        </w:div>
        <w:div w:id="676881806">
          <w:marLeft w:val="0"/>
          <w:marRight w:val="0"/>
          <w:marTop w:val="0"/>
          <w:marBottom w:val="0"/>
          <w:divBdr>
            <w:top w:val="none" w:sz="0" w:space="0" w:color="auto"/>
            <w:left w:val="none" w:sz="0" w:space="0" w:color="auto"/>
            <w:bottom w:val="none" w:sz="0" w:space="0" w:color="auto"/>
            <w:right w:val="none" w:sz="0" w:space="0" w:color="auto"/>
          </w:divBdr>
          <w:divsChild>
            <w:div w:id="961695462">
              <w:marLeft w:val="0"/>
              <w:marRight w:val="0"/>
              <w:marTop w:val="0"/>
              <w:marBottom w:val="0"/>
              <w:divBdr>
                <w:top w:val="none" w:sz="0" w:space="0" w:color="auto"/>
                <w:left w:val="none" w:sz="0" w:space="0" w:color="auto"/>
                <w:bottom w:val="none" w:sz="0" w:space="0" w:color="auto"/>
                <w:right w:val="none" w:sz="0" w:space="0" w:color="auto"/>
              </w:divBdr>
            </w:div>
            <w:div w:id="2101753289">
              <w:marLeft w:val="0"/>
              <w:marRight w:val="0"/>
              <w:marTop w:val="0"/>
              <w:marBottom w:val="0"/>
              <w:divBdr>
                <w:top w:val="none" w:sz="0" w:space="0" w:color="auto"/>
                <w:left w:val="none" w:sz="0" w:space="0" w:color="auto"/>
                <w:bottom w:val="none" w:sz="0" w:space="0" w:color="auto"/>
                <w:right w:val="none" w:sz="0" w:space="0" w:color="auto"/>
              </w:divBdr>
            </w:div>
            <w:div w:id="2076582223">
              <w:marLeft w:val="0"/>
              <w:marRight w:val="0"/>
              <w:marTop w:val="0"/>
              <w:marBottom w:val="0"/>
              <w:divBdr>
                <w:top w:val="none" w:sz="0" w:space="0" w:color="auto"/>
                <w:left w:val="none" w:sz="0" w:space="0" w:color="auto"/>
                <w:bottom w:val="none" w:sz="0" w:space="0" w:color="auto"/>
                <w:right w:val="none" w:sz="0" w:space="0" w:color="auto"/>
              </w:divBdr>
            </w:div>
            <w:div w:id="1526208825">
              <w:marLeft w:val="0"/>
              <w:marRight w:val="0"/>
              <w:marTop w:val="0"/>
              <w:marBottom w:val="0"/>
              <w:divBdr>
                <w:top w:val="none" w:sz="0" w:space="0" w:color="auto"/>
                <w:left w:val="none" w:sz="0" w:space="0" w:color="auto"/>
                <w:bottom w:val="none" w:sz="0" w:space="0" w:color="auto"/>
                <w:right w:val="none" w:sz="0" w:space="0" w:color="auto"/>
              </w:divBdr>
            </w:div>
          </w:divsChild>
        </w:div>
        <w:div w:id="246380684">
          <w:marLeft w:val="0"/>
          <w:marRight w:val="0"/>
          <w:marTop w:val="0"/>
          <w:marBottom w:val="0"/>
          <w:divBdr>
            <w:top w:val="none" w:sz="0" w:space="0" w:color="auto"/>
            <w:left w:val="none" w:sz="0" w:space="0" w:color="auto"/>
            <w:bottom w:val="none" w:sz="0" w:space="0" w:color="auto"/>
            <w:right w:val="none" w:sz="0" w:space="0" w:color="auto"/>
          </w:divBdr>
        </w:div>
        <w:div w:id="801464809">
          <w:marLeft w:val="0"/>
          <w:marRight w:val="0"/>
          <w:marTop w:val="0"/>
          <w:marBottom w:val="0"/>
          <w:divBdr>
            <w:top w:val="none" w:sz="0" w:space="0" w:color="auto"/>
            <w:left w:val="none" w:sz="0" w:space="0" w:color="auto"/>
            <w:bottom w:val="none" w:sz="0" w:space="0" w:color="auto"/>
            <w:right w:val="none" w:sz="0" w:space="0" w:color="auto"/>
          </w:divBdr>
        </w:div>
        <w:div w:id="1251891675">
          <w:marLeft w:val="0"/>
          <w:marRight w:val="0"/>
          <w:marTop w:val="0"/>
          <w:marBottom w:val="0"/>
          <w:divBdr>
            <w:top w:val="none" w:sz="0" w:space="0" w:color="auto"/>
            <w:left w:val="none" w:sz="0" w:space="0" w:color="auto"/>
            <w:bottom w:val="none" w:sz="0" w:space="0" w:color="auto"/>
            <w:right w:val="none" w:sz="0" w:space="0" w:color="auto"/>
          </w:divBdr>
        </w:div>
        <w:div w:id="1445928441">
          <w:marLeft w:val="0"/>
          <w:marRight w:val="0"/>
          <w:marTop w:val="0"/>
          <w:marBottom w:val="0"/>
          <w:divBdr>
            <w:top w:val="none" w:sz="0" w:space="0" w:color="auto"/>
            <w:left w:val="none" w:sz="0" w:space="0" w:color="auto"/>
            <w:bottom w:val="none" w:sz="0" w:space="0" w:color="auto"/>
            <w:right w:val="none" w:sz="0" w:space="0" w:color="auto"/>
          </w:divBdr>
        </w:div>
        <w:div w:id="1515723459">
          <w:marLeft w:val="0"/>
          <w:marRight w:val="0"/>
          <w:marTop w:val="0"/>
          <w:marBottom w:val="0"/>
          <w:divBdr>
            <w:top w:val="none" w:sz="0" w:space="0" w:color="auto"/>
            <w:left w:val="none" w:sz="0" w:space="0" w:color="auto"/>
            <w:bottom w:val="none" w:sz="0" w:space="0" w:color="auto"/>
            <w:right w:val="none" w:sz="0" w:space="0" w:color="auto"/>
          </w:divBdr>
        </w:div>
        <w:div w:id="1086537388">
          <w:marLeft w:val="0"/>
          <w:marRight w:val="0"/>
          <w:marTop w:val="0"/>
          <w:marBottom w:val="0"/>
          <w:divBdr>
            <w:top w:val="none" w:sz="0" w:space="0" w:color="auto"/>
            <w:left w:val="none" w:sz="0" w:space="0" w:color="auto"/>
            <w:bottom w:val="none" w:sz="0" w:space="0" w:color="auto"/>
            <w:right w:val="none" w:sz="0" w:space="0" w:color="auto"/>
          </w:divBdr>
        </w:div>
        <w:div w:id="1444151424">
          <w:marLeft w:val="0"/>
          <w:marRight w:val="0"/>
          <w:marTop w:val="0"/>
          <w:marBottom w:val="0"/>
          <w:divBdr>
            <w:top w:val="none" w:sz="0" w:space="0" w:color="auto"/>
            <w:left w:val="none" w:sz="0" w:space="0" w:color="auto"/>
            <w:bottom w:val="none" w:sz="0" w:space="0" w:color="auto"/>
            <w:right w:val="none" w:sz="0" w:space="0" w:color="auto"/>
          </w:divBdr>
        </w:div>
        <w:div w:id="1010647254">
          <w:marLeft w:val="0"/>
          <w:marRight w:val="0"/>
          <w:marTop w:val="0"/>
          <w:marBottom w:val="0"/>
          <w:divBdr>
            <w:top w:val="none" w:sz="0" w:space="0" w:color="auto"/>
            <w:left w:val="none" w:sz="0" w:space="0" w:color="auto"/>
            <w:bottom w:val="none" w:sz="0" w:space="0" w:color="auto"/>
            <w:right w:val="none" w:sz="0" w:space="0" w:color="auto"/>
          </w:divBdr>
        </w:div>
        <w:div w:id="1514568568">
          <w:marLeft w:val="0"/>
          <w:marRight w:val="0"/>
          <w:marTop w:val="0"/>
          <w:marBottom w:val="0"/>
          <w:divBdr>
            <w:top w:val="none" w:sz="0" w:space="0" w:color="auto"/>
            <w:left w:val="none" w:sz="0" w:space="0" w:color="auto"/>
            <w:bottom w:val="none" w:sz="0" w:space="0" w:color="auto"/>
            <w:right w:val="none" w:sz="0" w:space="0" w:color="auto"/>
          </w:divBdr>
        </w:div>
        <w:div w:id="1234466854">
          <w:marLeft w:val="0"/>
          <w:marRight w:val="0"/>
          <w:marTop w:val="0"/>
          <w:marBottom w:val="0"/>
          <w:divBdr>
            <w:top w:val="none" w:sz="0" w:space="0" w:color="auto"/>
            <w:left w:val="none" w:sz="0" w:space="0" w:color="auto"/>
            <w:bottom w:val="none" w:sz="0" w:space="0" w:color="auto"/>
            <w:right w:val="none" w:sz="0" w:space="0" w:color="auto"/>
          </w:divBdr>
        </w:div>
        <w:div w:id="1863663803">
          <w:marLeft w:val="0"/>
          <w:marRight w:val="0"/>
          <w:marTop w:val="0"/>
          <w:marBottom w:val="0"/>
          <w:divBdr>
            <w:top w:val="none" w:sz="0" w:space="0" w:color="auto"/>
            <w:left w:val="none" w:sz="0" w:space="0" w:color="auto"/>
            <w:bottom w:val="none" w:sz="0" w:space="0" w:color="auto"/>
            <w:right w:val="none" w:sz="0" w:space="0" w:color="auto"/>
          </w:divBdr>
          <w:divsChild>
            <w:div w:id="1776486557">
              <w:marLeft w:val="0"/>
              <w:marRight w:val="0"/>
              <w:marTop w:val="0"/>
              <w:marBottom w:val="0"/>
              <w:divBdr>
                <w:top w:val="none" w:sz="0" w:space="0" w:color="auto"/>
                <w:left w:val="none" w:sz="0" w:space="0" w:color="auto"/>
                <w:bottom w:val="none" w:sz="0" w:space="0" w:color="auto"/>
                <w:right w:val="none" w:sz="0" w:space="0" w:color="auto"/>
              </w:divBdr>
            </w:div>
            <w:div w:id="1732773376">
              <w:marLeft w:val="0"/>
              <w:marRight w:val="0"/>
              <w:marTop w:val="0"/>
              <w:marBottom w:val="0"/>
              <w:divBdr>
                <w:top w:val="none" w:sz="0" w:space="0" w:color="auto"/>
                <w:left w:val="none" w:sz="0" w:space="0" w:color="auto"/>
                <w:bottom w:val="none" w:sz="0" w:space="0" w:color="auto"/>
                <w:right w:val="none" w:sz="0" w:space="0" w:color="auto"/>
              </w:divBdr>
            </w:div>
            <w:div w:id="1374575131">
              <w:marLeft w:val="0"/>
              <w:marRight w:val="0"/>
              <w:marTop w:val="0"/>
              <w:marBottom w:val="0"/>
              <w:divBdr>
                <w:top w:val="none" w:sz="0" w:space="0" w:color="auto"/>
                <w:left w:val="none" w:sz="0" w:space="0" w:color="auto"/>
                <w:bottom w:val="none" w:sz="0" w:space="0" w:color="auto"/>
                <w:right w:val="none" w:sz="0" w:space="0" w:color="auto"/>
              </w:divBdr>
            </w:div>
          </w:divsChild>
        </w:div>
        <w:div w:id="884756865">
          <w:marLeft w:val="0"/>
          <w:marRight w:val="0"/>
          <w:marTop w:val="0"/>
          <w:marBottom w:val="0"/>
          <w:divBdr>
            <w:top w:val="none" w:sz="0" w:space="0" w:color="auto"/>
            <w:left w:val="none" w:sz="0" w:space="0" w:color="auto"/>
            <w:bottom w:val="none" w:sz="0" w:space="0" w:color="auto"/>
            <w:right w:val="none" w:sz="0" w:space="0" w:color="auto"/>
          </w:divBdr>
          <w:divsChild>
            <w:div w:id="2115131203">
              <w:marLeft w:val="0"/>
              <w:marRight w:val="0"/>
              <w:marTop w:val="0"/>
              <w:marBottom w:val="0"/>
              <w:divBdr>
                <w:top w:val="none" w:sz="0" w:space="0" w:color="auto"/>
                <w:left w:val="none" w:sz="0" w:space="0" w:color="auto"/>
                <w:bottom w:val="none" w:sz="0" w:space="0" w:color="auto"/>
                <w:right w:val="none" w:sz="0" w:space="0" w:color="auto"/>
              </w:divBdr>
            </w:div>
          </w:divsChild>
        </w:div>
        <w:div w:id="571308994">
          <w:marLeft w:val="0"/>
          <w:marRight w:val="0"/>
          <w:marTop w:val="0"/>
          <w:marBottom w:val="0"/>
          <w:divBdr>
            <w:top w:val="none" w:sz="0" w:space="0" w:color="auto"/>
            <w:left w:val="none" w:sz="0" w:space="0" w:color="auto"/>
            <w:bottom w:val="none" w:sz="0" w:space="0" w:color="auto"/>
            <w:right w:val="none" w:sz="0" w:space="0" w:color="auto"/>
          </w:divBdr>
          <w:divsChild>
            <w:div w:id="1408310711">
              <w:marLeft w:val="0"/>
              <w:marRight w:val="0"/>
              <w:marTop w:val="0"/>
              <w:marBottom w:val="0"/>
              <w:divBdr>
                <w:top w:val="none" w:sz="0" w:space="0" w:color="auto"/>
                <w:left w:val="none" w:sz="0" w:space="0" w:color="auto"/>
                <w:bottom w:val="none" w:sz="0" w:space="0" w:color="auto"/>
                <w:right w:val="none" w:sz="0" w:space="0" w:color="auto"/>
              </w:divBdr>
            </w:div>
            <w:div w:id="71129385">
              <w:marLeft w:val="0"/>
              <w:marRight w:val="0"/>
              <w:marTop w:val="0"/>
              <w:marBottom w:val="0"/>
              <w:divBdr>
                <w:top w:val="none" w:sz="0" w:space="0" w:color="auto"/>
                <w:left w:val="none" w:sz="0" w:space="0" w:color="auto"/>
                <w:bottom w:val="none" w:sz="0" w:space="0" w:color="auto"/>
                <w:right w:val="none" w:sz="0" w:space="0" w:color="auto"/>
              </w:divBdr>
            </w:div>
            <w:div w:id="1731152739">
              <w:marLeft w:val="0"/>
              <w:marRight w:val="0"/>
              <w:marTop w:val="0"/>
              <w:marBottom w:val="0"/>
              <w:divBdr>
                <w:top w:val="none" w:sz="0" w:space="0" w:color="auto"/>
                <w:left w:val="none" w:sz="0" w:space="0" w:color="auto"/>
                <w:bottom w:val="none" w:sz="0" w:space="0" w:color="auto"/>
                <w:right w:val="none" w:sz="0" w:space="0" w:color="auto"/>
              </w:divBdr>
            </w:div>
          </w:divsChild>
        </w:div>
        <w:div w:id="1484738469">
          <w:marLeft w:val="0"/>
          <w:marRight w:val="0"/>
          <w:marTop w:val="0"/>
          <w:marBottom w:val="0"/>
          <w:divBdr>
            <w:top w:val="none" w:sz="0" w:space="0" w:color="auto"/>
            <w:left w:val="none" w:sz="0" w:space="0" w:color="auto"/>
            <w:bottom w:val="none" w:sz="0" w:space="0" w:color="auto"/>
            <w:right w:val="none" w:sz="0" w:space="0" w:color="auto"/>
          </w:divBdr>
          <w:divsChild>
            <w:div w:id="607734656">
              <w:marLeft w:val="0"/>
              <w:marRight w:val="0"/>
              <w:marTop w:val="0"/>
              <w:marBottom w:val="0"/>
              <w:divBdr>
                <w:top w:val="none" w:sz="0" w:space="0" w:color="auto"/>
                <w:left w:val="none" w:sz="0" w:space="0" w:color="auto"/>
                <w:bottom w:val="none" w:sz="0" w:space="0" w:color="auto"/>
                <w:right w:val="none" w:sz="0" w:space="0" w:color="auto"/>
              </w:divBdr>
            </w:div>
            <w:div w:id="2137485991">
              <w:marLeft w:val="0"/>
              <w:marRight w:val="0"/>
              <w:marTop w:val="0"/>
              <w:marBottom w:val="0"/>
              <w:divBdr>
                <w:top w:val="none" w:sz="0" w:space="0" w:color="auto"/>
                <w:left w:val="none" w:sz="0" w:space="0" w:color="auto"/>
                <w:bottom w:val="none" w:sz="0" w:space="0" w:color="auto"/>
                <w:right w:val="none" w:sz="0" w:space="0" w:color="auto"/>
              </w:divBdr>
            </w:div>
            <w:div w:id="618948701">
              <w:marLeft w:val="0"/>
              <w:marRight w:val="0"/>
              <w:marTop w:val="0"/>
              <w:marBottom w:val="0"/>
              <w:divBdr>
                <w:top w:val="none" w:sz="0" w:space="0" w:color="auto"/>
                <w:left w:val="none" w:sz="0" w:space="0" w:color="auto"/>
                <w:bottom w:val="none" w:sz="0" w:space="0" w:color="auto"/>
                <w:right w:val="none" w:sz="0" w:space="0" w:color="auto"/>
              </w:divBdr>
            </w:div>
          </w:divsChild>
        </w:div>
        <w:div w:id="1893729025">
          <w:marLeft w:val="0"/>
          <w:marRight w:val="0"/>
          <w:marTop w:val="0"/>
          <w:marBottom w:val="0"/>
          <w:divBdr>
            <w:top w:val="none" w:sz="0" w:space="0" w:color="auto"/>
            <w:left w:val="none" w:sz="0" w:space="0" w:color="auto"/>
            <w:bottom w:val="none" w:sz="0" w:space="0" w:color="auto"/>
            <w:right w:val="none" w:sz="0" w:space="0" w:color="auto"/>
          </w:divBdr>
          <w:divsChild>
            <w:div w:id="76556339">
              <w:marLeft w:val="0"/>
              <w:marRight w:val="0"/>
              <w:marTop w:val="0"/>
              <w:marBottom w:val="0"/>
              <w:divBdr>
                <w:top w:val="none" w:sz="0" w:space="0" w:color="auto"/>
                <w:left w:val="none" w:sz="0" w:space="0" w:color="auto"/>
                <w:bottom w:val="none" w:sz="0" w:space="0" w:color="auto"/>
                <w:right w:val="none" w:sz="0" w:space="0" w:color="auto"/>
              </w:divBdr>
            </w:div>
            <w:div w:id="1325816428">
              <w:marLeft w:val="0"/>
              <w:marRight w:val="0"/>
              <w:marTop w:val="0"/>
              <w:marBottom w:val="0"/>
              <w:divBdr>
                <w:top w:val="none" w:sz="0" w:space="0" w:color="auto"/>
                <w:left w:val="none" w:sz="0" w:space="0" w:color="auto"/>
                <w:bottom w:val="none" w:sz="0" w:space="0" w:color="auto"/>
                <w:right w:val="none" w:sz="0" w:space="0" w:color="auto"/>
              </w:divBdr>
            </w:div>
            <w:div w:id="113059997">
              <w:marLeft w:val="0"/>
              <w:marRight w:val="0"/>
              <w:marTop w:val="0"/>
              <w:marBottom w:val="0"/>
              <w:divBdr>
                <w:top w:val="none" w:sz="0" w:space="0" w:color="auto"/>
                <w:left w:val="none" w:sz="0" w:space="0" w:color="auto"/>
                <w:bottom w:val="none" w:sz="0" w:space="0" w:color="auto"/>
                <w:right w:val="none" w:sz="0" w:space="0" w:color="auto"/>
              </w:divBdr>
            </w:div>
            <w:div w:id="798717895">
              <w:marLeft w:val="0"/>
              <w:marRight w:val="0"/>
              <w:marTop w:val="0"/>
              <w:marBottom w:val="0"/>
              <w:divBdr>
                <w:top w:val="none" w:sz="0" w:space="0" w:color="auto"/>
                <w:left w:val="none" w:sz="0" w:space="0" w:color="auto"/>
                <w:bottom w:val="none" w:sz="0" w:space="0" w:color="auto"/>
                <w:right w:val="none" w:sz="0" w:space="0" w:color="auto"/>
              </w:divBdr>
            </w:div>
            <w:div w:id="1214346675">
              <w:marLeft w:val="0"/>
              <w:marRight w:val="0"/>
              <w:marTop w:val="0"/>
              <w:marBottom w:val="0"/>
              <w:divBdr>
                <w:top w:val="none" w:sz="0" w:space="0" w:color="auto"/>
                <w:left w:val="none" w:sz="0" w:space="0" w:color="auto"/>
                <w:bottom w:val="none" w:sz="0" w:space="0" w:color="auto"/>
                <w:right w:val="none" w:sz="0" w:space="0" w:color="auto"/>
              </w:divBdr>
            </w:div>
          </w:divsChild>
        </w:div>
        <w:div w:id="896430272">
          <w:marLeft w:val="0"/>
          <w:marRight w:val="0"/>
          <w:marTop w:val="0"/>
          <w:marBottom w:val="0"/>
          <w:divBdr>
            <w:top w:val="none" w:sz="0" w:space="0" w:color="auto"/>
            <w:left w:val="none" w:sz="0" w:space="0" w:color="auto"/>
            <w:bottom w:val="none" w:sz="0" w:space="0" w:color="auto"/>
            <w:right w:val="none" w:sz="0" w:space="0" w:color="auto"/>
          </w:divBdr>
          <w:divsChild>
            <w:div w:id="1495412104">
              <w:marLeft w:val="0"/>
              <w:marRight w:val="0"/>
              <w:marTop w:val="0"/>
              <w:marBottom w:val="0"/>
              <w:divBdr>
                <w:top w:val="none" w:sz="0" w:space="0" w:color="auto"/>
                <w:left w:val="none" w:sz="0" w:space="0" w:color="auto"/>
                <w:bottom w:val="none" w:sz="0" w:space="0" w:color="auto"/>
                <w:right w:val="none" w:sz="0" w:space="0" w:color="auto"/>
              </w:divBdr>
            </w:div>
            <w:div w:id="1653755193">
              <w:marLeft w:val="0"/>
              <w:marRight w:val="0"/>
              <w:marTop w:val="0"/>
              <w:marBottom w:val="0"/>
              <w:divBdr>
                <w:top w:val="none" w:sz="0" w:space="0" w:color="auto"/>
                <w:left w:val="none" w:sz="0" w:space="0" w:color="auto"/>
                <w:bottom w:val="none" w:sz="0" w:space="0" w:color="auto"/>
                <w:right w:val="none" w:sz="0" w:space="0" w:color="auto"/>
              </w:divBdr>
            </w:div>
          </w:divsChild>
        </w:div>
        <w:div w:id="1831292450">
          <w:marLeft w:val="0"/>
          <w:marRight w:val="0"/>
          <w:marTop w:val="0"/>
          <w:marBottom w:val="0"/>
          <w:divBdr>
            <w:top w:val="none" w:sz="0" w:space="0" w:color="auto"/>
            <w:left w:val="none" w:sz="0" w:space="0" w:color="auto"/>
            <w:bottom w:val="none" w:sz="0" w:space="0" w:color="auto"/>
            <w:right w:val="none" w:sz="0" w:space="0" w:color="auto"/>
          </w:divBdr>
          <w:divsChild>
            <w:div w:id="409279935">
              <w:marLeft w:val="0"/>
              <w:marRight w:val="0"/>
              <w:marTop w:val="0"/>
              <w:marBottom w:val="0"/>
              <w:divBdr>
                <w:top w:val="none" w:sz="0" w:space="0" w:color="auto"/>
                <w:left w:val="none" w:sz="0" w:space="0" w:color="auto"/>
                <w:bottom w:val="none" w:sz="0" w:space="0" w:color="auto"/>
                <w:right w:val="none" w:sz="0" w:space="0" w:color="auto"/>
              </w:divBdr>
            </w:div>
            <w:div w:id="876360125">
              <w:marLeft w:val="0"/>
              <w:marRight w:val="0"/>
              <w:marTop w:val="0"/>
              <w:marBottom w:val="0"/>
              <w:divBdr>
                <w:top w:val="none" w:sz="0" w:space="0" w:color="auto"/>
                <w:left w:val="none" w:sz="0" w:space="0" w:color="auto"/>
                <w:bottom w:val="none" w:sz="0" w:space="0" w:color="auto"/>
                <w:right w:val="none" w:sz="0" w:space="0" w:color="auto"/>
              </w:divBdr>
            </w:div>
            <w:div w:id="619528500">
              <w:marLeft w:val="0"/>
              <w:marRight w:val="0"/>
              <w:marTop w:val="0"/>
              <w:marBottom w:val="0"/>
              <w:divBdr>
                <w:top w:val="none" w:sz="0" w:space="0" w:color="auto"/>
                <w:left w:val="none" w:sz="0" w:space="0" w:color="auto"/>
                <w:bottom w:val="none" w:sz="0" w:space="0" w:color="auto"/>
                <w:right w:val="none" w:sz="0" w:space="0" w:color="auto"/>
              </w:divBdr>
            </w:div>
            <w:div w:id="213927974">
              <w:marLeft w:val="0"/>
              <w:marRight w:val="0"/>
              <w:marTop w:val="0"/>
              <w:marBottom w:val="0"/>
              <w:divBdr>
                <w:top w:val="none" w:sz="0" w:space="0" w:color="auto"/>
                <w:left w:val="none" w:sz="0" w:space="0" w:color="auto"/>
                <w:bottom w:val="none" w:sz="0" w:space="0" w:color="auto"/>
                <w:right w:val="none" w:sz="0" w:space="0" w:color="auto"/>
              </w:divBdr>
            </w:div>
          </w:divsChild>
        </w:div>
        <w:div w:id="1224369062">
          <w:marLeft w:val="0"/>
          <w:marRight w:val="0"/>
          <w:marTop w:val="0"/>
          <w:marBottom w:val="0"/>
          <w:divBdr>
            <w:top w:val="none" w:sz="0" w:space="0" w:color="auto"/>
            <w:left w:val="none" w:sz="0" w:space="0" w:color="auto"/>
            <w:bottom w:val="none" w:sz="0" w:space="0" w:color="auto"/>
            <w:right w:val="none" w:sz="0" w:space="0" w:color="auto"/>
          </w:divBdr>
          <w:divsChild>
            <w:div w:id="745297885">
              <w:marLeft w:val="0"/>
              <w:marRight w:val="0"/>
              <w:marTop w:val="0"/>
              <w:marBottom w:val="0"/>
              <w:divBdr>
                <w:top w:val="none" w:sz="0" w:space="0" w:color="auto"/>
                <w:left w:val="none" w:sz="0" w:space="0" w:color="auto"/>
                <w:bottom w:val="none" w:sz="0" w:space="0" w:color="auto"/>
                <w:right w:val="none" w:sz="0" w:space="0" w:color="auto"/>
              </w:divBdr>
            </w:div>
            <w:div w:id="1495141735">
              <w:marLeft w:val="0"/>
              <w:marRight w:val="0"/>
              <w:marTop w:val="0"/>
              <w:marBottom w:val="0"/>
              <w:divBdr>
                <w:top w:val="none" w:sz="0" w:space="0" w:color="auto"/>
                <w:left w:val="none" w:sz="0" w:space="0" w:color="auto"/>
                <w:bottom w:val="none" w:sz="0" w:space="0" w:color="auto"/>
                <w:right w:val="none" w:sz="0" w:space="0" w:color="auto"/>
              </w:divBdr>
            </w:div>
            <w:div w:id="568535923">
              <w:marLeft w:val="0"/>
              <w:marRight w:val="0"/>
              <w:marTop w:val="0"/>
              <w:marBottom w:val="0"/>
              <w:divBdr>
                <w:top w:val="none" w:sz="0" w:space="0" w:color="auto"/>
                <w:left w:val="none" w:sz="0" w:space="0" w:color="auto"/>
                <w:bottom w:val="none" w:sz="0" w:space="0" w:color="auto"/>
                <w:right w:val="none" w:sz="0" w:space="0" w:color="auto"/>
              </w:divBdr>
            </w:div>
            <w:div w:id="1701785939">
              <w:marLeft w:val="0"/>
              <w:marRight w:val="0"/>
              <w:marTop w:val="0"/>
              <w:marBottom w:val="0"/>
              <w:divBdr>
                <w:top w:val="none" w:sz="0" w:space="0" w:color="auto"/>
                <w:left w:val="none" w:sz="0" w:space="0" w:color="auto"/>
                <w:bottom w:val="none" w:sz="0" w:space="0" w:color="auto"/>
                <w:right w:val="none" w:sz="0" w:space="0" w:color="auto"/>
              </w:divBdr>
            </w:div>
          </w:divsChild>
        </w:div>
        <w:div w:id="275404765">
          <w:marLeft w:val="0"/>
          <w:marRight w:val="0"/>
          <w:marTop w:val="0"/>
          <w:marBottom w:val="0"/>
          <w:divBdr>
            <w:top w:val="none" w:sz="0" w:space="0" w:color="auto"/>
            <w:left w:val="none" w:sz="0" w:space="0" w:color="auto"/>
            <w:bottom w:val="none" w:sz="0" w:space="0" w:color="auto"/>
            <w:right w:val="none" w:sz="0" w:space="0" w:color="auto"/>
          </w:divBdr>
          <w:divsChild>
            <w:div w:id="36859952">
              <w:marLeft w:val="0"/>
              <w:marRight w:val="0"/>
              <w:marTop w:val="0"/>
              <w:marBottom w:val="0"/>
              <w:divBdr>
                <w:top w:val="none" w:sz="0" w:space="0" w:color="auto"/>
                <w:left w:val="none" w:sz="0" w:space="0" w:color="auto"/>
                <w:bottom w:val="none" w:sz="0" w:space="0" w:color="auto"/>
                <w:right w:val="none" w:sz="0" w:space="0" w:color="auto"/>
              </w:divBdr>
            </w:div>
            <w:div w:id="2023119823">
              <w:marLeft w:val="0"/>
              <w:marRight w:val="0"/>
              <w:marTop w:val="0"/>
              <w:marBottom w:val="0"/>
              <w:divBdr>
                <w:top w:val="none" w:sz="0" w:space="0" w:color="auto"/>
                <w:left w:val="none" w:sz="0" w:space="0" w:color="auto"/>
                <w:bottom w:val="none" w:sz="0" w:space="0" w:color="auto"/>
                <w:right w:val="none" w:sz="0" w:space="0" w:color="auto"/>
              </w:divBdr>
            </w:div>
            <w:div w:id="1057363296">
              <w:marLeft w:val="0"/>
              <w:marRight w:val="0"/>
              <w:marTop w:val="0"/>
              <w:marBottom w:val="0"/>
              <w:divBdr>
                <w:top w:val="none" w:sz="0" w:space="0" w:color="auto"/>
                <w:left w:val="none" w:sz="0" w:space="0" w:color="auto"/>
                <w:bottom w:val="none" w:sz="0" w:space="0" w:color="auto"/>
                <w:right w:val="none" w:sz="0" w:space="0" w:color="auto"/>
              </w:divBdr>
            </w:div>
          </w:divsChild>
        </w:div>
        <w:div w:id="169951407">
          <w:marLeft w:val="0"/>
          <w:marRight w:val="0"/>
          <w:marTop w:val="0"/>
          <w:marBottom w:val="0"/>
          <w:divBdr>
            <w:top w:val="none" w:sz="0" w:space="0" w:color="auto"/>
            <w:left w:val="none" w:sz="0" w:space="0" w:color="auto"/>
            <w:bottom w:val="none" w:sz="0" w:space="0" w:color="auto"/>
            <w:right w:val="none" w:sz="0" w:space="0" w:color="auto"/>
          </w:divBdr>
          <w:divsChild>
            <w:div w:id="330186230">
              <w:marLeft w:val="0"/>
              <w:marRight w:val="0"/>
              <w:marTop w:val="0"/>
              <w:marBottom w:val="0"/>
              <w:divBdr>
                <w:top w:val="none" w:sz="0" w:space="0" w:color="auto"/>
                <w:left w:val="none" w:sz="0" w:space="0" w:color="auto"/>
                <w:bottom w:val="none" w:sz="0" w:space="0" w:color="auto"/>
                <w:right w:val="none" w:sz="0" w:space="0" w:color="auto"/>
              </w:divBdr>
            </w:div>
            <w:div w:id="267976748">
              <w:marLeft w:val="0"/>
              <w:marRight w:val="0"/>
              <w:marTop w:val="0"/>
              <w:marBottom w:val="0"/>
              <w:divBdr>
                <w:top w:val="none" w:sz="0" w:space="0" w:color="auto"/>
                <w:left w:val="none" w:sz="0" w:space="0" w:color="auto"/>
                <w:bottom w:val="none" w:sz="0" w:space="0" w:color="auto"/>
                <w:right w:val="none" w:sz="0" w:space="0" w:color="auto"/>
              </w:divBdr>
            </w:div>
            <w:div w:id="304939921">
              <w:marLeft w:val="0"/>
              <w:marRight w:val="0"/>
              <w:marTop w:val="0"/>
              <w:marBottom w:val="0"/>
              <w:divBdr>
                <w:top w:val="none" w:sz="0" w:space="0" w:color="auto"/>
                <w:left w:val="none" w:sz="0" w:space="0" w:color="auto"/>
                <w:bottom w:val="none" w:sz="0" w:space="0" w:color="auto"/>
                <w:right w:val="none" w:sz="0" w:space="0" w:color="auto"/>
              </w:divBdr>
            </w:div>
            <w:div w:id="1655572607">
              <w:marLeft w:val="0"/>
              <w:marRight w:val="0"/>
              <w:marTop w:val="0"/>
              <w:marBottom w:val="0"/>
              <w:divBdr>
                <w:top w:val="none" w:sz="0" w:space="0" w:color="auto"/>
                <w:left w:val="none" w:sz="0" w:space="0" w:color="auto"/>
                <w:bottom w:val="none" w:sz="0" w:space="0" w:color="auto"/>
                <w:right w:val="none" w:sz="0" w:space="0" w:color="auto"/>
              </w:divBdr>
            </w:div>
            <w:div w:id="2022464652">
              <w:marLeft w:val="0"/>
              <w:marRight w:val="0"/>
              <w:marTop w:val="0"/>
              <w:marBottom w:val="0"/>
              <w:divBdr>
                <w:top w:val="none" w:sz="0" w:space="0" w:color="auto"/>
                <w:left w:val="none" w:sz="0" w:space="0" w:color="auto"/>
                <w:bottom w:val="none" w:sz="0" w:space="0" w:color="auto"/>
                <w:right w:val="none" w:sz="0" w:space="0" w:color="auto"/>
              </w:divBdr>
            </w:div>
          </w:divsChild>
        </w:div>
        <w:div w:id="733511436">
          <w:marLeft w:val="0"/>
          <w:marRight w:val="0"/>
          <w:marTop w:val="0"/>
          <w:marBottom w:val="0"/>
          <w:divBdr>
            <w:top w:val="none" w:sz="0" w:space="0" w:color="auto"/>
            <w:left w:val="none" w:sz="0" w:space="0" w:color="auto"/>
            <w:bottom w:val="none" w:sz="0" w:space="0" w:color="auto"/>
            <w:right w:val="none" w:sz="0" w:space="0" w:color="auto"/>
          </w:divBdr>
          <w:divsChild>
            <w:div w:id="461193407">
              <w:marLeft w:val="0"/>
              <w:marRight w:val="0"/>
              <w:marTop w:val="0"/>
              <w:marBottom w:val="0"/>
              <w:divBdr>
                <w:top w:val="none" w:sz="0" w:space="0" w:color="auto"/>
                <w:left w:val="none" w:sz="0" w:space="0" w:color="auto"/>
                <w:bottom w:val="none" w:sz="0" w:space="0" w:color="auto"/>
                <w:right w:val="none" w:sz="0" w:space="0" w:color="auto"/>
              </w:divBdr>
            </w:div>
            <w:div w:id="178930311">
              <w:marLeft w:val="0"/>
              <w:marRight w:val="0"/>
              <w:marTop w:val="0"/>
              <w:marBottom w:val="0"/>
              <w:divBdr>
                <w:top w:val="none" w:sz="0" w:space="0" w:color="auto"/>
                <w:left w:val="none" w:sz="0" w:space="0" w:color="auto"/>
                <w:bottom w:val="none" w:sz="0" w:space="0" w:color="auto"/>
                <w:right w:val="none" w:sz="0" w:space="0" w:color="auto"/>
              </w:divBdr>
            </w:div>
            <w:div w:id="1617905964">
              <w:marLeft w:val="0"/>
              <w:marRight w:val="0"/>
              <w:marTop w:val="0"/>
              <w:marBottom w:val="0"/>
              <w:divBdr>
                <w:top w:val="none" w:sz="0" w:space="0" w:color="auto"/>
                <w:left w:val="none" w:sz="0" w:space="0" w:color="auto"/>
                <w:bottom w:val="none" w:sz="0" w:space="0" w:color="auto"/>
                <w:right w:val="none" w:sz="0" w:space="0" w:color="auto"/>
              </w:divBdr>
            </w:div>
          </w:divsChild>
        </w:div>
        <w:div w:id="520583445">
          <w:marLeft w:val="0"/>
          <w:marRight w:val="0"/>
          <w:marTop w:val="0"/>
          <w:marBottom w:val="0"/>
          <w:divBdr>
            <w:top w:val="none" w:sz="0" w:space="0" w:color="auto"/>
            <w:left w:val="none" w:sz="0" w:space="0" w:color="auto"/>
            <w:bottom w:val="none" w:sz="0" w:space="0" w:color="auto"/>
            <w:right w:val="none" w:sz="0" w:space="0" w:color="auto"/>
          </w:divBdr>
          <w:divsChild>
            <w:div w:id="203443090">
              <w:marLeft w:val="0"/>
              <w:marRight w:val="0"/>
              <w:marTop w:val="0"/>
              <w:marBottom w:val="0"/>
              <w:divBdr>
                <w:top w:val="none" w:sz="0" w:space="0" w:color="auto"/>
                <w:left w:val="none" w:sz="0" w:space="0" w:color="auto"/>
                <w:bottom w:val="none" w:sz="0" w:space="0" w:color="auto"/>
                <w:right w:val="none" w:sz="0" w:space="0" w:color="auto"/>
              </w:divBdr>
            </w:div>
            <w:div w:id="911356481">
              <w:marLeft w:val="0"/>
              <w:marRight w:val="0"/>
              <w:marTop w:val="0"/>
              <w:marBottom w:val="0"/>
              <w:divBdr>
                <w:top w:val="none" w:sz="0" w:space="0" w:color="auto"/>
                <w:left w:val="none" w:sz="0" w:space="0" w:color="auto"/>
                <w:bottom w:val="none" w:sz="0" w:space="0" w:color="auto"/>
                <w:right w:val="none" w:sz="0" w:space="0" w:color="auto"/>
              </w:divBdr>
            </w:div>
            <w:div w:id="73629212">
              <w:marLeft w:val="0"/>
              <w:marRight w:val="0"/>
              <w:marTop w:val="0"/>
              <w:marBottom w:val="0"/>
              <w:divBdr>
                <w:top w:val="none" w:sz="0" w:space="0" w:color="auto"/>
                <w:left w:val="none" w:sz="0" w:space="0" w:color="auto"/>
                <w:bottom w:val="none" w:sz="0" w:space="0" w:color="auto"/>
                <w:right w:val="none" w:sz="0" w:space="0" w:color="auto"/>
              </w:divBdr>
            </w:div>
            <w:div w:id="1269237144">
              <w:marLeft w:val="0"/>
              <w:marRight w:val="0"/>
              <w:marTop w:val="0"/>
              <w:marBottom w:val="0"/>
              <w:divBdr>
                <w:top w:val="none" w:sz="0" w:space="0" w:color="auto"/>
                <w:left w:val="none" w:sz="0" w:space="0" w:color="auto"/>
                <w:bottom w:val="none" w:sz="0" w:space="0" w:color="auto"/>
                <w:right w:val="none" w:sz="0" w:space="0" w:color="auto"/>
              </w:divBdr>
            </w:div>
          </w:divsChild>
        </w:div>
        <w:div w:id="2039233736">
          <w:marLeft w:val="0"/>
          <w:marRight w:val="0"/>
          <w:marTop w:val="0"/>
          <w:marBottom w:val="0"/>
          <w:divBdr>
            <w:top w:val="none" w:sz="0" w:space="0" w:color="auto"/>
            <w:left w:val="none" w:sz="0" w:space="0" w:color="auto"/>
            <w:bottom w:val="none" w:sz="0" w:space="0" w:color="auto"/>
            <w:right w:val="none" w:sz="0" w:space="0" w:color="auto"/>
          </w:divBdr>
          <w:divsChild>
            <w:div w:id="256212097">
              <w:marLeft w:val="0"/>
              <w:marRight w:val="0"/>
              <w:marTop w:val="0"/>
              <w:marBottom w:val="0"/>
              <w:divBdr>
                <w:top w:val="none" w:sz="0" w:space="0" w:color="auto"/>
                <w:left w:val="none" w:sz="0" w:space="0" w:color="auto"/>
                <w:bottom w:val="none" w:sz="0" w:space="0" w:color="auto"/>
                <w:right w:val="none" w:sz="0" w:space="0" w:color="auto"/>
              </w:divBdr>
            </w:div>
            <w:div w:id="325209934">
              <w:marLeft w:val="0"/>
              <w:marRight w:val="0"/>
              <w:marTop w:val="0"/>
              <w:marBottom w:val="0"/>
              <w:divBdr>
                <w:top w:val="none" w:sz="0" w:space="0" w:color="auto"/>
                <w:left w:val="none" w:sz="0" w:space="0" w:color="auto"/>
                <w:bottom w:val="none" w:sz="0" w:space="0" w:color="auto"/>
                <w:right w:val="none" w:sz="0" w:space="0" w:color="auto"/>
              </w:divBdr>
            </w:div>
          </w:divsChild>
        </w:div>
        <w:div w:id="1607152413">
          <w:marLeft w:val="0"/>
          <w:marRight w:val="0"/>
          <w:marTop w:val="0"/>
          <w:marBottom w:val="0"/>
          <w:divBdr>
            <w:top w:val="none" w:sz="0" w:space="0" w:color="auto"/>
            <w:left w:val="none" w:sz="0" w:space="0" w:color="auto"/>
            <w:bottom w:val="none" w:sz="0" w:space="0" w:color="auto"/>
            <w:right w:val="none" w:sz="0" w:space="0" w:color="auto"/>
          </w:divBdr>
        </w:div>
        <w:div w:id="1755542639">
          <w:marLeft w:val="0"/>
          <w:marRight w:val="0"/>
          <w:marTop w:val="0"/>
          <w:marBottom w:val="0"/>
          <w:divBdr>
            <w:top w:val="none" w:sz="0" w:space="0" w:color="auto"/>
            <w:left w:val="none" w:sz="0" w:space="0" w:color="auto"/>
            <w:bottom w:val="none" w:sz="0" w:space="0" w:color="auto"/>
            <w:right w:val="none" w:sz="0" w:space="0" w:color="auto"/>
          </w:divBdr>
        </w:div>
        <w:div w:id="1913000325">
          <w:marLeft w:val="0"/>
          <w:marRight w:val="0"/>
          <w:marTop w:val="0"/>
          <w:marBottom w:val="0"/>
          <w:divBdr>
            <w:top w:val="none" w:sz="0" w:space="0" w:color="auto"/>
            <w:left w:val="none" w:sz="0" w:space="0" w:color="auto"/>
            <w:bottom w:val="none" w:sz="0" w:space="0" w:color="auto"/>
            <w:right w:val="none" w:sz="0" w:space="0" w:color="auto"/>
          </w:divBdr>
        </w:div>
        <w:div w:id="878904529">
          <w:marLeft w:val="0"/>
          <w:marRight w:val="0"/>
          <w:marTop w:val="0"/>
          <w:marBottom w:val="0"/>
          <w:divBdr>
            <w:top w:val="none" w:sz="0" w:space="0" w:color="auto"/>
            <w:left w:val="none" w:sz="0" w:space="0" w:color="auto"/>
            <w:bottom w:val="none" w:sz="0" w:space="0" w:color="auto"/>
            <w:right w:val="none" w:sz="0" w:space="0" w:color="auto"/>
          </w:divBdr>
        </w:div>
        <w:div w:id="1493058467">
          <w:marLeft w:val="0"/>
          <w:marRight w:val="0"/>
          <w:marTop w:val="0"/>
          <w:marBottom w:val="0"/>
          <w:divBdr>
            <w:top w:val="none" w:sz="0" w:space="0" w:color="auto"/>
            <w:left w:val="none" w:sz="0" w:space="0" w:color="auto"/>
            <w:bottom w:val="none" w:sz="0" w:space="0" w:color="auto"/>
            <w:right w:val="none" w:sz="0" w:space="0" w:color="auto"/>
          </w:divBdr>
        </w:div>
        <w:div w:id="1658419435">
          <w:marLeft w:val="0"/>
          <w:marRight w:val="0"/>
          <w:marTop w:val="0"/>
          <w:marBottom w:val="0"/>
          <w:divBdr>
            <w:top w:val="none" w:sz="0" w:space="0" w:color="auto"/>
            <w:left w:val="none" w:sz="0" w:space="0" w:color="auto"/>
            <w:bottom w:val="none" w:sz="0" w:space="0" w:color="auto"/>
            <w:right w:val="none" w:sz="0" w:space="0" w:color="auto"/>
          </w:divBdr>
        </w:div>
        <w:div w:id="145822347">
          <w:marLeft w:val="0"/>
          <w:marRight w:val="0"/>
          <w:marTop w:val="0"/>
          <w:marBottom w:val="0"/>
          <w:divBdr>
            <w:top w:val="none" w:sz="0" w:space="0" w:color="auto"/>
            <w:left w:val="none" w:sz="0" w:space="0" w:color="auto"/>
            <w:bottom w:val="none" w:sz="0" w:space="0" w:color="auto"/>
            <w:right w:val="none" w:sz="0" w:space="0" w:color="auto"/>
          </w:divBdr>
        </w:div>
        <w:div w:id="2014645973">
          <w:marLeft w:val="0"/>
          <w:marRight w:val="0"/>
          <w:marTop w:val="0"/>
          <w:marBottom w:val="0"/>
          <w:divBdr>
            <w:top w:val="none" w:sz="0" w:space="0" w:color="auto"/>
            <w:left w:val="none" w:sz="0" w:space="0" w:color="auto"/>
            <w:bottom w:val="none" w:sz="0" w:space="0" w:color="auto"/>
            <w:right w:val="none" w:sz="0" w:space="0" w:color="auto"/>
          </w:divBdr>
        </w:div>
        <w:div w:id="508953382">
          <w:marLeft w:val="0"/>
          <w:marRight w:val="0"/>
          <w:marTop w:val="0"/>
          <w:marBottom w:val="0"/>
          <w:divBdr>
            <w:top w:val="none" w:sz="0" w:space="0" w:color="auto"/>
            <w:left w:val="none" w:sz="0" w:space="0" w:color="auto"/>
            <w:bottom w:val="none" w:sz="0" w:space="0" w:color="auto"/>
            <w:right w:val="none" w:sz="0" w:space="0" w:color="auto"/>
          </w:divBdr>
        </w:div>
        <w:div w:id="1153333260">
          <w:marLeft w:val="0"/>
          <w:marRight w:val="0"/>
          <w:marTop w:val="0"/>
          <w:marBottom w:val="0"/>
          <w:divBdr>
            <w:top w:val="none" w:sz="0" w:space="0" w:color="auto"/>
            <w:left w:val="none" w:sz="0" w:space="0" w:color="auto"/>
            <w:bottom w:val="none" w:sz="0" w:space="0" w:color="auto"/>
            <w:right w:val="none" w:sz="0" w:space="0" w:color="auto"/>
          </w:divBdr>
        </w:div>
        <w:div w:id="2142186511">
          <w:marLeft w:val="0"/>
          <w:marRight w:val="0"/>
          <w:marTop w:val="0"/>
          <w:marBottom w:val="0"/>
          <w:divBdr>
            <w:top w:val="none" w:sz="0" w:space="0" w:color="auto"/>
            <w:left w:val="none" w:sz="0" w:space="0" w:color="auto"/>
            <w:bottom w:val="none" w:sz="0" w:space="0" w:color="auto"/>
            <w:right w:val="none" w:sz="0" w:space="0" w:color="auto"/>
          </w:divBdr>
        </w:div>
        <w:div w:id="1328366179">
          <w:marLeft w:val="0"/>
          <w:marRight w:val="0"/>
          <w:marTop w:val="0"/>
          <w:marBottom w:val="0"/>
          <w:divBdr>
            <w:top w:val="none" w:sz="0" w:space="0" w:color="auto"/>
            <w:left w:val="none" w:sz="0" w:space="0" w:color="auto"/>
            <w:bottom w:val="none" w:sz="0" w:space="0" w:color="auto"/>
            <w:right w:val="none" w:sz="0" w:space="0" w:color="auto"/>
          </w:divBdr>
        </w:div>
        <w:div w:id="2068916199">
          <w:marLeft w:val="0"/>
          <w:marRight w:val="0"/>
          <w:marTop w:val="0"/>
          <w:marBottom w:val="0"/>
          <w:divBdr>
            <w:top w:val="none" w:sz="0" w:space="0" w:color="auto"/>
            <w:left w:val="none" w:sz="0" w:space="0" w:color="auto"/>
            <w:bottom w:val="none" w:sz="0" w:space="0" w:color="auto"/>
            <w:right w:val="none" w:sz="0" w:space="0" w:color="auto"/>
          </w:divBdr>
        </w:div>
        <w:div w:id="1777402941">
          <w:marLeft w:val="0"/>
          <w:marRight w:val="0"/>
          <w:marTop w:val="0"/>
          <w:marBottom w:val="0"/>
          <w:divBdr>
            <w:top w:val="none" w:sz="0" w:space="0" w:color="auto"/>
            <w:left w:val="none" w:sz="0" w:space="0" w:color="auto"/>
            <w:bottom w:val="none" w:sz="0" w:space="0" w:color="auto"/>
            <w:right w:val="none" w:sz="0" w:space="0" w:color="auto"/>
          </w:divBdr>
        </w:div>
        <w:div w:id="426510503">
          <w:marLeft w:val="0"/>
          <w:marRight w:val="0"/>
          <w:marTop w:val="0"/>
          <w:marBottom w:val="0"/>
          <w:divBdr>
            <w:top w:val="none" w:sz="0" w:space="0" w:color="auto"/>
            <w:left w:val="none" w:sz="0" w:space="0" w:color="auto"/>
            <w:bottom w:val="none" w:sz="0" w:space="0" w:color="auto"/>
            <w:right w:val="none" w:sz="0" w:space="0" w:color="auto"/>
          </w:divBdr>
        </w:div>
        <w:div w:id="177736278">
          <w:marLeft w:val="0"/>
          <w:marRight w:val="0"/>
          <w:marTop w:val="0"/>
          <w:marBottom w:val="0"/>
          <w:divBdr>
            <w:top w:val="none" w:sz="0" w:space="0" w:color="auto"/>
            <w:left w:val="none" w:sz="0" w:space="0" w:color="auto"/>
            <w:bottom w:val="none" w:sz="0" w:space="0" w:color="auto"/>
            <w:right w:val="none" w:sz="0" w:space="0" w:color="auto"/>
          </w:divBdr>
        </w:div>
        <w:div w:id="359665291">
          <w:marLeft w:val="0"/>
          <w:marRight w:val="0"/>
          <w:marTop w:val="0"/>
          <w:marBottom w:val="0"/>
          <w:divBdr>
            <w:top w:val="none" w:sz="0" w:space="0" w:color="auto"/>
            <w:left w:val="none" w:sz="0" w:space="0" w:color="auto"/>
            <w:bottom w:val="none" w:sz="0" w:space="0" w:color="auto"/>
            <w:right w:val="none" w:sz="0" w:space="0" w:color="auto"/>
          </w:divBdr>
        </w:div>
        <w:div w:id="1894734801">
          <w:marLeft w:val="0"/>
          <w:marRight w:val="0"/>
          <w:marTop w:val="0"/>
          <w:marBottom w:val="0"/>
          <w:divBdr>
            <w:top w:val="none" w:sz="0" w:space="0" w:color="auto"/>
            <w:left w:val="none" w:sz="0" w:space="0" w:color="auto"/>
            <w:bottom w:val="none" w:sz="0" w:space="0" w:color="auto"/>
            <w:right w:val="none" w:sz="0" w:space="0" w:color="auto"/>
          </w:divBdr>
        </w:div>
        <w:div w:id="134179655">
          <w:marLeft w:val="0"/>
          <w:marRight w:val="0"/>
          <w:marTop w:val="0"/>
          <w:marBottom w:val="0"/>
          <w:divBdr>
            <w:top w:val="none" w:sz="0" w:space="0" w:color="auto"/>
            <w:left w:val="none" w:sz="0" w:space="0" w:color="auto"/>
            <w:bottom w:val="none" w:sz="0" w:space="0" w:color="auto"/>
            <w:right w:val="none" w:sz="0" w:space="0" w:color="auto"/>
          </w:divBdr>
        </w:div>
        <w:div w:id="545023051">
          <w:marLeft w:val="0"/>
          <w:marRight w:val="0"/>
          <w:marTop w:val="0"/>
          <w:marBottom w:val="0"/>
          <w:divBdr>
            <w:top w:val="none" w:sz="0" w:space="0" w:color="auto"/>
            <w:left w:val="none" w:sz="0" w:space="0" w:color="auto"/>
            <w:bottom w:val="none" w:sz="0" w:space="0" w:color="auto"/>
            <w:right w:val="none" w:sz="0" w:space="0" w:color="auto"/>
          </w:divBdr>
        </w:div>
        <w:div w:id="1181821341">
          <w:marLeft w:val="0"/>
          <w:marRight w:val="0"/>
          <w:marTop w:val="0"/>
          <w:marBottom w:val="0"/>
          <w:divBdr>
            <w:top w:val="none" w:sz="0" w:space="0" w:color="auto"/>
            <w:left w:val="none" w:sz="0" w:space="0" w:color="auto"/>
            <w:bottom w:val="none" w:sz="0" w:space="0" w:color="auto"/>
            <w:right w:val="none" w:sz="0" w:space="0" w:color="auto"/>
          </w:divBdr>
        </w:div>
        <w:div w:id="230653903">
          <w:marLeft w:val="0"/>
          <w:marRight w:val="0"/>
          <w:marTop w:val="0"/>
          <w:marBottom w:val="0"/>
          <w:divBdr>
            <w:top w:val="none" w:sz="0" w:space="0" w:color="auto"/>
            <w:left w:val="none" w:sz="0" w:space="0" w:color="auto"/>
            <w:bottom w:val="none" w:sz="0" w:space="0" w:color="auto"/>
            <w:right w:val="none" w:sz="0" w:space="0" w:color="auto"/>
          </w:divBdr>
        </w:div>
        <w:div w:id="1681160537">
          <w:marLeft w:val="0"/>
          <w:marRight w:val="0"/>
          <w:marTop w:val="0"/>
          <w:marBottom w:val="0"/>
          <w:divBdr>
            <w:top w:val="none" w:sz="0" w:space="0" w:color="auto"/>
            <w:left w:val="none" w:sz="0" w:space="0" w:color="auto"/>
            <w:bottom w:val="none" w:sz="0" w:space="0" w:color="auto"/>
            <w:right w:val="none" w:sz="0" w:space="0" w:color="auto"/>
          </w:divBdr>
        </w:div>
        <w:div w:id="2128622056">
          <w:marLeft w:val="0"/>
          <w:marRight w:val="0"/>
          <w:marTop w:val="0"/>
          <w:marBottom w:val="0"/>
          <w:divBdr>
            <w:top w:val="none" w:sz="0" w:space="0" w:color="auto"/>
            <w:left w:val="none" w:sz="0" w:space="0" w:color="auto"/>
            <w:bottom w:val="none" w:sz="0" w:space="0" w:color="auto"/>
            <w:right w:val="none" w:sz="0" w:space="0" w:color="auto"/>
          </w:divBdr>
        </w:div>
        <w:div w:id="674111667">
          <w:marLeft w:val="0"/>
          <w:marRight w:val="0"/>
          <w:marTop w:val="0"/>
          <w:marBottom w:val="0"/>
          <w:divBdr>
            <w:top w:val="none" w:sz="0" w:space="0" w:color="auto"/>
            <w:left w:val="none" w:sz="0" w:space="0" w:color="auto"/>
            <w:bottom w:val="none" w:sz="0" w:space="0" w:color="auto"/>
            <w:right w:val="none" w:sz="0" w:space="0" w:color="auto"/>
          </w:divBdr>
        </w:div>
        <w:div w:id="58556189">
          <w:marLeft w:val="0"/>
          <w:marRight w:val="0"/>
          <w:marTop w:val="0"/>
          <w:marBottom w:val="0"/>
          <w:divBdr>
            <w:top w:val="none" w:sz="0" w:space="0" w:color="auto"/>
            <w:left w:val="none" w:sz="0" w:space="0" w:color="auto"/>
            <w:bottom w:val="none" w:sz="0" w:space="0" w:color="auto"/>
            <w:right w:val="none" w:sz="0" w:space="0" w:color="auto"/>
          </w:divBdr>
        </w:div>
        <w:div w:id="534654492">
          <w:marLeft w:val="0"/>
          <w:marRight w:val="0"/>
          <w:marTop w:val="0"/>
          <w:marBottom w:val="0"/>
          <w:divBdr>
            <w:top w:val="none" w:sz="0" w:space="0" w:color="auto"/>
            <w:left w:val="none" w:sz="0" w:space="0" w:color="auto"/>
            <w:bottom w:val="none" w:sz="0" w:space="0" w:color="auto"/>
            <w:right w:val="none" w:sz="0" w:space="0" w:color="auto"/>
          </w:divBdr>
        </w:div>
        <w:div w:id="140924315">
          <w:marLeft w:val="0"/>
          <w:marRight w:val="0"/>
          <w:marTop w:val="0"/>
          <w:marBottom w:val="0"/>
          <w:divBdr>
            <w:top w:val="none" w:sz="0" w:space="0" w:color="auto"/>
            <w:left w:val="none" w:sz="0" w:space="0" w:color="auto"/>
            <w:bottom w:val="none" w:sz="0" w:space="0" w:color="auto"/>
            <w:right w:val="none" w:sz="0" w:space="0" w:color="auto"/>
          </w:divBdr>
        </w:div>
        <w:div w:id="1147934123">
          <w:marLeft w:val="0"/>
          <w:marRight w:val="0"/>
          <w:marTop w:val="0"/>
          <w:marBottom w:val="0"/>
          <w:divBdr>
            <w:top w:val="none" w:sz="0" w:space="0" w:color="auto"/>
            <w:left w:val="none" w:sz="0" w:space="0" w:color="auto"/>
            <w:bottom w:val="none" w:sz="0" w:space="0" w:color="auto"/>
            <w:right w:val="none" w:sz="0" w:space="0" w:color="auto"/>
          </w:divBdr>
        </w:div>
        <w:div w:id="1451585535">
          <w:marLeft w:val="0"/>
          <w:marRight w:val="0"/>
          <w:marTop w:val="0"/>
          <w:marBottom w:val="0"/>
          <w:divBdr>
            <w:top w:val="none" w:sz="0" w:space="0" w:color="auto"/>
            <w:left w:val="none" w:sz="0" w:space="0" w:color="auto"/>
            <w:bottom w:val="none" w:sz="0" w:space="0" w:color="auto"/>
            <w:right w:val="none" w:sz="0" w:space="0" w:color="auto"/>
          </w:divBdr>
        </w:div>
        <w:div w:id="567376354">
          <w:marLeft w:val="0"/>
          <w:marRight w:val="0"/>
          <w:marTop w:val="0"/>
          <w:marBottom w:val="0"/>
          <w:divBdr>
            <w:top w:val="none" w:sz="0" w:space="0" w:color="auto"/>
            <w:left w:val="none" w:sz="0" w:space="0" w:color="auto"/>
            <w:bottom w:val="none" w:sz="0" w:space="0" w:color="auto"/>
            <w:right w:val="none" w:sz="0" w:space="0" w:color="auto"/>
          </w:divBdr>
        </w:div>
        <w:div w:id="266081062">
          <w:marLeft w:val="0"/>
          <w:marRight w:val="0"/>
          <w:marTop w:val="0"/>
          <w:marBottom w:val="0"/>
          <w:divBdr>
            <w:top w:val="none" w:sz="0" w:space="0" w:color="auto"/>
            <w:left w:val="none" w:sz="0" w:space="0" w:color="auto"/>
            <w:bottom w:val="none" w:sz="0" w:space="0" w:color="auto"/>
            <w:right w:val="none" w:sz="0" w:space="0" w:color="auto"/>
          </w:divBdr>
        </w:div>
        <w:div w:id="568882384">
          <w:marLeft w:val="0"/>
          <w:marRight w:val="0"/>
          <w:marTop w:val="0"/>
          <w:marBottom w:val="0"/>
          <w:divBdr>
            <w:top w:val="none" w:sz="0" w:space="0" w:color="auto"/>
            <w:left w:val="none" w:sz="0" w:space="0" w:color="auto"/>
            <w:bottom w:val="none" w:sz="0" w:space="0" w:color="auto"/>
            <w:right w:val="none" w:sz="0" w:space="0" w:color="auto"/>
          </w:divBdr>
        </w:div>
        <w:div w:id="1843277452">
          <w:marLeft w:val="0"/>
          <w:marRight w:val="0"/>
          <w:marTop w:val="0"/>
          <w:marBottom w:val="0"/>
          <w:divBdr>
            <w:top w:val="none" w:sz="0" w:space="0" w:color="auto"/>
            <w:left w:val="none" w:sz="0" w:space="0" w:color="auto"/>
            <w:bottom w:val="none" w:sz="0" w:space="0" w:color="auto"/>
            <w:right w:val="none" w:sz="0" w:space="0" w:color="auto"/>
          </w:divBdr>
        </w:div>
        <w:div w:id="1152016277">
          <w:marLeft w:val="0"/>
          <w:marRight w:val="0"/>
          <w:marTop w:val="0"/>
          <w:marBottom w:val="0"/>
          <w:divBdr>
            <w:top w:val="none" w:sz="0" w:space="0" w:color="auto"/>
            <w:left w:val="none" w:sz="0" w:space="0" w:color="auto"/>
            <w:bottom w:val="none" w:sz="0" w:space="0" w:color="auto"/>
            <w:right w:val="none" w:sz="0" w:space="0" w:color="auto"/>
          </w:divBdr>
        </w:div>
      </w:divsChild>
    </w:div>
    <w:div w:id="212966031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en.wikipedia.org/wiki/ISBN_(identifie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packtpub.com/mapt/book/web_development/9781786463630/12/ch12lvl1sec75/introducing-red-hat-sso"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en.wikipedia.org/wiki/Special:BookSources/978-17864636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Ste96</b:Tag>
    <b:SourceType>ArticleInAPeriodical</b:SourceType>
    <b:Guid>{8F6F3F3D-905B-4F2F-A23F-D113C111009D}</b:Guid>
    <b:Author>
      <b:Author>
        <b:NameList>
          <b:Person>
            <b:Last>Alter</b:Last>
            <b:First>Steven</b:First>
            <b:Middle>Alter and Steven</b:Middle>
          </b:Person>
        </b:NameList>
      </b:Author>
    </b:Author>
    <b:Title>Information Systems: A</b:Title>
    <b:Year>1996</b:Year>
    <b:PeriodicalTitle>Management Perspective, 2nd ed., Menlo Park, CA: The Benjamin/Cummings</b:PeriodicalTitle>
    <b:RefOrder>1</b:RefOrder>
  </b:Source>
</b:Sources>
</file>

<file path=customXml/itemProps1.xml><?xml version="1.0" encoding="utf-8"?>
<ds:datastoreItem xmlns:ds="http://schemas.openxmlformats.org/officeDocument/2006/customXml" ds:itemID="{D3433008-8EA5-4842-AA86-D506E0D39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046</TotalTime>
  <Pages>43</Pages>
  <Words>6088</Words>
  <Characters>32879</Characters>
  <Application>Microsoft Office Word</Application>
  <DocSecurity>0</DocSecurity>
  <Lines>273</Lines>
  <Paragraphs>77</Paragraphs>
  <ScaleCrop>false</ScaleCrop>
  <HeadingPairs>
    <vt:vector size="4" baseType="variant">
      <vt:variant>
        <vt:lpstr>Τίτλο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terezakis</dc:creator>
  <cp:keywords/>
  <dc:description/>
  <cp:lastModifiedBy>ΤΣΑΤΣΟΥΛΗΣ ΧΡΙΣΤΟΦΟΡΟΣ</cp:lastModifiedBy>
  <cp:revision>19</cp:revision>
  <cp:lastPrinted>2021-03-22T23:35:00Z</cp:lastPrinted>
  <dcterms:created xsi:type="dcterms:W3CDTF">2020-10-12T23:10:00Z</dcterms:created>
  <dcterms:modified xsi:type="dcterms:W3CDTF">2022-07-04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aiT9aMDG"/&gt;&lt;style id="http://www.zotero.org/styles/ieee" locale="el-G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